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402E47" w14:textId="5844C9C9" w:rsidR="00A245F5" w:rsidRPr="00FC51E0" w:rsidRDefault="0066562F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Name of Journal:</w:t>
      </w:r>
      <w:r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 </w:t>
      </w:r>
      <w:r w:rsidR="00891844" w:rsidRPr="00FC51E0">
        <w:rPr>
          <w:rFonts w:ascii="Book Antiqua" w:hAnsi="Book Antiqua"/>
          <w:b/>
          <w:i/>
          <w:szCs w:val="24"/>
        </w:rPr>
        <w:t>World Journal of Nephrology</w:t>
      </w:r>
    </w:p>
    <w:p w14:paraId="628AE25C" w14:textId="04091643" w:rsidR="0066562F" w:rsidRPr="00FC51E0" w:rsidRDefault="0066562F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 xml:space="preserve">ESPS Manuscript NO: </w:t>
      </w:r>
      <w:r w:rsidR="004D5874" w:rsidRPr="00FC51E0">
        <w:rPr>
          <w:rFonts w:ascii="Book Antiqua" w:eastAsia="宋体" w:hAnsi="Book Antiqua" w:hint="eastAsia"/>
          <w:b/>
          <w:szCs w:val="24"/>
          <w:lang w:eastAsia="zh-CN"/>
        </w:rPr>
        <w:t>21958</w:t>
      </w:r>
    </w:p>
    <w:p w14:paraId="403C2193" w14:textId="2B4E858A" w:rsidR="00A245F5" w:rsidRPr="00FC51E0" w:rsidRDefault="00A901FE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Manuscript Type: Review</w:t>
      </w:r>
    </w:p>
    <w:p w14:paraId="0C1A92FD" w14:textId="77777777" w:rsidR="003D5CCA" w:rsidRPr="00FC51E0" w:rsidRDefault="003D5CCA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</w:p>
    <w:p w14:paraId="5DE0DEB0" w14:textId="2F4F8217" w:rsidR="00A245F5" w:rsidRPr="00FC51E0" w:rsidRDefault="00232404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 xml:space="preserve">Adult </w:t>
      </w:r>
      <w:r w:rsidR="00330B82" w:rsidRPr="00FC51E0">
        <w:rPr>
          <w:rFonts w:ascii="Book Antiqua" w:hAnsi="Book Antiqua"/>
          <w:b/>
          <w:szCs w:val="24"/>
        </w:rPr>
        <w:t>stem cells as a tool for kidney r</w:t>
      </w:r>
      <w:r w:rsidR="00913BC3" w:rsidRPr="00FC51E0">
        <w:rPr>
          <w:rFonts w:ascii="Book Antiqua" w:hAnsi="Book Antiqua"/>
          <w:b/>
          <w:szCs w:val="24"/>
        </w:rPr>
        <w:t>egeneration</w:t>
      </w:r>
    </w:p>
    <w:p w14:paraId="16CC016C" w14:textId="77777777" w:rsidR="00A245F5" w:rsidRPr="00FC51E0" w:rsidRDefault="00A245F5" w:rsidP="00815FD4">
      <w:pPr>
        <w:spacing w:line="360" w:lineRule="auto"/>
        <w:rPr>
          <w:rFonts w:ascii="Book Antiqua" w:hAnsi="Book Antiqua"/>
          <w:szCs w:val="24"/>
        </w:rPr>
      </w:pPr>
    </w:p>
    <w:p w14:paraId="2B5F4CE6" w14:textId="7CBD5338" w:rsidR="00A245F5" w:rsidRPr="00FC51E0" w:rsidRDefault="003514A2" w:rsidP="00815FD4">
      <w:pPr>
        <w:spacing w:line="360" w:lineRule="auto"/>
        <w:rPr>
          <w:rFonts w:ascii="Book Antiqua" w:hAnsi="Book Antiqua" w:cstheme="majorHAnsi"/>
          <w:szCs w:val="24"/>
        </w:rPr>
      </w:pPr>
      <w:r w:rsidRPr="00FC51E0">
        <w:rPr>
          <w:rFonts w:ascii="Book Antiqua" w:hAnsi="Book Antiqua"/>
          <w:szCs w:val="24"/>
        </w:rPr>
        <w:t>Suzuki</w:t>
      </w:r>
      <w:r w:rsidR="00340C4A">
        <w:rPr>
          <w:rFonts w:ascii="Book Antiqua" w:eastAsia="宋体" w:hAnsi="Book Antiqua" w:cstheme="majorHAnsi" w:hint="eastAsia"/>
          <w:szCs w:val="24"/>
          <w:lang w:eastAsia="zh-CN"/>
        </w:rPr>
        <w:t xml:space="preserve"> </w:t>
      </w:r>
      <w:r w:rsidRPr="00FC51E0">
        <w:rPr>
          <w:rFonts w:ascii="Book Antiqua" w:eastAsia="宋体" w:hAnsi="Book Antiqua" w:cstheme="majorHAnsi" w:hint="eastAsia"/>
          <w:szCs w:val="24"/>
          <w:lang w:eastAsia="zh-CN"/>
        </w:rPr>
        <w:t xml:space="preserve">E </w:t>
      </w:r>
      <w:r w:rsidR="0031777A" w:rsidRPr="00FC51E0">
        <w:rPr>
          <w:rFonts w:ascii="Book Antiqua" w:eastAsia="宋体" w:hAnsi="Book Antiqua" w:cstheme="majorHAnsi" w:hint="eastAsia"/>
          <w:i/>
          <w:szCs w:val="24"/>
          <w:lang w:eastAsia="zh-CN"/>
        </w:rPr>
        <w:t>et al</w:t>
      </w:r>
      <w:r w:rsidR="00762B44">
        <w:rPr>
          <w:rFonts w:ascii="Book Antiqua" w:eastAsia="宋体" w:hAnsi="Book Antiqua" w:cstheme="majorHAnsi" w:hint="eastAsia"/>
          <w:i/>
          <w:szCs w:val="24"/>
          <w:lang w:eastAsia="zh-CN"/>
        </w:rPr>
        <w:t>.</w:t>
      </w:r>
      <w:r w:rsidRPr="00FC51E0">
        <w:rPr>
          <w:rFonts w:ascii="Book Antiqua" w:eastAsia="宋体" w:hAnsi="Book Antiqua" w:cstheme="majorHAnsi" w:hint="eastAsia"/>
          <w:szCs w:val="24"/>
          <w:lang w:eastAsia="zh-CN"/>
        </w:rPr>
        <w:t xml:space="preserve"> </w:t>
      </w:r>
      <w:r w:rsidR="00A245F5" w:rsidRPr="00FC51E0">
        <w:rPr>
          <w:rFonts w:ascii="Book Antiqua" w:hAnsi="Book Antiqua" w:cstheme="majorHAnsi"/>
          <w:szCs w:val="24"/>
        </w:rPr>
        <w:t>Adult s</w:t>
      </w:r>
      <w:r w:rsidR="00913BC3" w:rsidRPr="00FC51E0">
        <w:rPr>
          <w:rFonts w:ascii="Book Antiqua" w:hAnsi="Book Antiqua" w:cstheme="majorHAnsi"/>
          <w:szCs w:val="24"/>
        </w:rPr>
        <w:t>tem cells for</w:t>
      </w:r>
      <w:r w:rsidR="00A245F5" w:rsidRPr="00FC51E0">
        <w:rPr>
          <w:rFonts w:ascii="Book Antiqua" w:hAnsi="Book Antiqua" w:cstheme="majorHAnsi"/>
          <w:szCs w:val="24"/>
        </w:rPr>
        <w:t xml:space="preserve"> kidney regeneration</w:t>
      </w:r>
    </w:p>
    <w:p w14:paraId="0215E408" w14:textId="77777777" w:rsidR="00A245F5" w:rsidRPr="00FC51E0" w:rsidRDefault="00A245F5" w:rsidP="00815FD4">
      <w:pPr>
        <w:spacing w:line="360" w:lineRule="auto"/>
        <w:rPr>
          <w:rFonts w:ascii="Book Antiqua" w:hAnsi="Book Antiqua" w:cstheme="majorHAnsi"/>
          <w:szCs w:val="24"/>
        </w:rPr>
      </w:pPr>
    </w:p>
    <w:p w14:paraId="1A346E6E" w14:textId="51CF937E" w:rsidR="00280AC8" w:rsidRPr="00FC51E0" w:rsidRDefault="00280AC8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proofErr w:type="spellStart"/>
      <w:r w:rsidRPr="00FC51E0">
        <w:rPr>
          <w:rFonts w:ascii="Book Antiqua" w:hAnsi="Book Antiqua"/>
          <w:b/>
          <w:szCs w:val="24"/>
        </w:rPr>
        <w:t>Etsu</w:t>
      </w:r>
      <w:proofErr w:type="spellEnd"/>
      <w:r w:rsidRPr="00FC51E0">
        <w:rPr>
          <w:rFonts w:ascii="Book Antiqua" w:hAnsi="Book Antiqua"/>
          <w:b/>
          <w:szCs w:val="24"/>
        </w:rPr>
        <w:t xml:space="preserve"> Suzuki, Daishi Fujita, Masao Takahashi, Shigeyoshi Oba, Hiroaki Nishimatsu</w:t>
      </w:r>
    </w:p>
    <w:p w14:paraId="687D44FB" w14:textId="77777777" w:rsidR="00280AC8" w:rsidRPr="00FC51E0" w:rsidRDefault="00280AC8" w:rsidP="00815FD4">
      <w:pPr>
        <w:spacing w:line="360" w:lineRule="auto"/>
        <w:rPr>
          <w:rFonts w:ascii="Book Antiqua" w:hAnsi="Book Antiqua"/>
          <w:szCs w:val="24"/>
        </w:rPr>
      </w:pPr>
    </w:p>
    <w:p w14:paraId="28CC34EA" w14:textId="479FE060" w:rsidR="00280AC8" w:rsidRPr="00FC51E0" w:rsidRDefault="00E67A89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proofErr w:type="spellStart"/>
      <w:r w:rsidRPr="00FC51E0">
        <w:rPr>
          <w:rFonts w:ascii="Book Antiqua" w:hAnsi="Book Antiqua"/>
          <w:b/>
          <w:szCs w:val="24"/>
        </w:rPr>
        <w:t>Etsu</w:t>
      </w:r>
      <w:proofErr w:type="spellEnd"/>
      <w:r w:rsidRPr="00FC51E0">
        <w:rPr>
          <w:rFonts w:ascii="Book Antiqua" w:hAnsi="Book Antiqua"/>
          <w:b/>
          <w:szCs w:val="24"/>
        </w:rPr>
        <w:t xml:space="preserve"> Suzuki</w:t>
      </w:r>
      <w:r w:rsidRPr="00FC51E0">
        <w:rPr>
          <w:rFonts w:ascii="Book Antiqua" w:hAnsi="Book Antiqua"/>
          <w:szCs w:val="24"/>
        </w:rPr>
        <w:t xml:space="preserve">, </w:t>
      </w:r>
      <w:r w:rsidR="00280AC8" w:rsidRPr="00FC51E0">
        <w:rPr>
          <w:rFonts w:ascii="Book Antiqua" w:hAnsi="Book Antiqua"/>
          <w:szCs w:val="24"/>
        </w:rPr>
        <w:t>Institute of Medical Science, St. Marianna University School of Medicine, Kawasaki 216</w:t>
      </w:r>
      <w:r w:rsidRPr="00FC51E0">
        <w:rPr>
          <w:rFonts w:ascii="Book Antiqua" w:eastAsia="宋体" w:hAnsi="Book Antiqua" w:hint="eastAsia"/>
          <w:szCs w:val="24"/>
          <w:lang w:eastAsia="zh-CN"/>
        </w:rPr>
        <w:t>-</w:t>
      </w:r>
      <w:r w:rsidR="00280AC8" w:rsidRPr="00FC51E0">
        <w:rPr>
          <w:rFonts w:ascii="Book Antiqua" w:hAnsi="Book Antiqua"/>
          <w:szCs w:val="24"/>
        </w:rPr>
        <w:t>8512, Japan</w:t>
      </w:r>
    </w:p>
    <w:p w14:paraId="43133FE2" w14:textId="77777777" w:rsidR="00E67A89" w:rsidRPr="00FC51E0" w:rsidRDefault="00E67A89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3D16C5C8" w14:textId="45306F5E" w:rsidR="00280AC8" w:rsidRPr="00FC51E0" w:rsidRDefault="00E67A89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Daishi Fujita</w:t>
      </w:r>
      <w:r w:rsidRPr="00FC51E0">
        <w:rPr>
          <w:rFonts w:ascii="Book Antiqua" w:eastAsia="宋体" w:hAnsi="Book Antiqua" w:hint="eastAsia"/>
          <w:b/>
          <w:szCs w:val="24"/>
          <w:lang w:eastAsia="zh-CN"/>
        </w:rPr>
        <w:t>,</w:t>
      </w:r>
      <w:r w:rsidRPr="00FC51E0">
        <w:rPr>
          <w:rFonts w:ascii="Book Antiqua" w:hAnsi="Book Antiqua"/>
          <w:b/>
          <w:szCs w:val="24"/>
        </w:rPr>
        <w:t xml:space="preserve"> Masao Takahashi</w:t>
      </w:r>
      <w:r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, </w:t>
      </w:r>
      <w:r w:rsidRPr="00FC51E0">
        <w:rPr>
          <w:rFonts w:ascii="Book Antiqua" w:hAnsi="Book Antiqua"/>
          <w:b/>
          <w:szCs w:val="24"/>
        </w:rPr>
        <w:t>Shigeyoshi Oba</w:t>
      </w:r>
      <w:r w:rsidRPr="00FC51E0">
        <w:rPr>
          <w:rFonts w:ascii="Book Antiqua" w:eastAsia="宋体" w:hAnsi="Book Antiqua" w:hint="eastAsia"/>
          <w:b/>
          <w:szCs w:val="24"/>
          <w:lang w:eastAsia="zh-CN"/>
        </w:rPr>
        <w:t>,</w:t>
      </w:r>
      <w:r w:rsidRPr="00FC51E0">
        <w:rPr>
          <w:rFonts w:ascii="Book Antiqua" w:hAnsi="Book Antiqua"/>
          <w:szCs w:val="24"/>
        </w:rPr>
        <w:t xml:space="preserve"> </w:t>
      </w:r>
      <w:r w:rsidR="00280AC8" w:rsidRPr="00FC51E0">
        <w:rPr>
          <w:rFonts w:ascii="Book Antiqua" w:hAnsi="Book Antiqua"/>
          <w:szCs w:val="24"/>
        </w:rPr>
        <w:t>The Department of Internal Medicine, Faculty of Medicine, University of Tokyo, Tokyo 113-8655, Japan</w:t>
      </w:r>
    </w:p>
    <w:p w14:paraId="283B59C4" w14:textId="77777777" w:rsidR="00E67A89" w:rsidRPr="00FC51E0" w:rsidRDefault="00E67A89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2DAE5C27" w14:textId="451916F0" w:rsidR="00280AC8" w:rsidRPr="00FC51E0" w:rsidRDefault="00E67A89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Hiroaki Nishimatsu</w:t>
      </w:r>
      <w:r w:rsidRPr="00FC51E0">
        <w:rPr>
          <w:rFonts w:ascii="Book Antiqua" w:eastAsia="宋体" w:hAnsi="Book Antiqua" w:hint="eastAsia"/>
          <w:b/>
          <w:szCs w:val="24"/>
          <w:lang w:eastAsia="zh-CN"/>
        </w:rPr>
        <w:t>,</w:t>
      </w:r>
      <w:r w:rsidR="00280AC8" w:rsidRPr="00FC51E0">
        <w:rPr>
          <w:rFonts w:ascii="Book Antiqua" w:hAnsi="Book Antiqua"/>
          <w:szCs w:val="24"/>
        </w:rPr>
        <w:t xml:space="preserve"> </w:t>
      </w:r>
      <w:r w:rsidR="00651380">
        <w:rPr>
          <w:rFonts w:ascii="Book Antiqua" w:eastAsia="宋体" w:hAnsi="Book Antiqua" w:hint="eastAsia"/>
          <w:szCs w:val="24"/>
          <w:lang w:eastAsia="zh-CN"/>
        </w:rPr>
        <w:t>t</w:t>
      </w:r>
      <w:r w:rsidR="00280AC8" w:rsidRPr="00FC51E0">
        <w:rPr>
          <w:rFonts w:ascii="Book Antiqua" w:hAnsi="Book Antiqua"/>
          <w:szCs w:val="24"/>
        </w:rPr>
        <w:t>he Department of Urology, Faculty of Medicine, University of Tokyo, Tokyo 113-8655, Japan</w:t>
      </w:r>
    </w:p>
    <w:p w14:paraId="15121D7C" w14:textId="77777777" w:rsidR="00280AC8" w:rsidRPr="00FC51E0" w:rsidRDefault="00280AC8" w:rsidP="00815FD4">
      <w:pPr>
        <w:spacing w:line="360" w:lineRule="auto"/>
        <w:rPr>
          <w:rFonts w:ascii="Book Antiqua" w:hAnsi="Book Antiqua"/>
          <w:szCs w:val="24"/>
        </w:rPr>
      </w:pPr>
    </w:p>
    <w:p w14:paraId="7301E54D" w14:textId="77777777" w:rsidR="00280AC8" w:rsidRPr="00FC51E0" w:rsidRDefault="00280AC8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b/>
          <w:szCs w:val="24"/>
        </w:rPr>
        <w:t>Author contributions:</w:t>
      </w:r>
      <w:r w:rsidRPr="00FC51E0">
        <w:rPr>
          <w:rFonts w:ascii="Book Antiqua" w:hAnsi="Book Antiqua" w:hint="eastAsia"/>
          <w:b/>
          <w:szCs w:val="24"/>
        </w:rPr>
        <w:t xml:space="preserve"> </w:t>
      </w:r>
      <w:r w:rsidRPr="00FC51E0">
        <w:rPr>
          <w:rFonts w:ascii="Book Antiqua" w:hAnsi="Book Antiqua"/>
          <w:szCs w:val="24"/>
        </w:rPr>
        <w:t>Suzuki E, Fujita D, Takahashi M, Oba S, and Nishimatsu H contributed to this paper.</w:t>
      </w:r>
    </w:p>
    <w:p w14:paraId="6FC16E15" w14:textId="77777777" w:rsidR="000151F5" w:rsidRPr="00FC51E0" w:rsidRDefault="00582C37" w:rsidP="00815FD4">
      <w:pPr>
        <w:spacing w:line="360" w:lineRule="auto"/>
        <w:rPr>
          <w:rFonts w:ascii="Book Antiqua" w:eastAsia="宋体" w:hAnsi="Book Antiqua" w:cs="Garamond"/>
          <w:szCs w:val="24"/>
          <w:lang w:eastAsia="zh-CN"/>
        </w:rPr>
      </w:pPr>
      <w:r w:rsidRPr="00FC51E0">
        <w:rPr>
          <w:rFonts w:ascii="Book Antiqua" w:hAnsi="Book Antiqua" w:cs="TimesNewRomanPS-BoldItalicMT"/>
          <w:b/>
          <w:bCs/>
          <w:iCs/>
          <w:szCs w:val="24"/>
        </w:rPr>
        <w:lastRenderedPageBreak/>
        <w:t>Conflict-of-interest</w:t>
      </w:r>
      <w:r w:rsidRPr="00FC51E0">
        <w:rPr>
          <w:rFonts w:ascii="Book Antiqua" w:hAnsi="Book Antiqua"/>
          <w:szCs w:val="24"/>
        </w:rPr>
        <w:t xml:space="preserve"> </w:t>
      </w:r>
      <w:r w:rsidRPr="00FC51E0">
        <w:rPr>
          <w:rFonts w:ascii="Book Antiqua" w:hAnsi="Book Antiqua" w:cs="TimesNewRomanPS-BoldItalicMT"/>
          <w:b/>
          <w:bCs/>
          <w:iCs/>
          <w:szCs w:val="24"/>
        </w:rPr>
        <w:t xml:space="preserve">statement: </w:t>
      </w:r>
      <w:r w:rsidRPr="00FC51E0">
        <w:rPr>
          <w:rFonts w:ascii="Book Antiqua" w:hAnsi="Book Antiqua" w:cs="Garamond"/>
          <w:szCs w:val="24"/>
        </w:rPr>
        <w:t>The authors declare no conflicts of interest regarding this manuscript.</w:t>
      </w:r>
    </w:p>
    <w:p w14:paraId="70E8F6CD" w14:textId="77777777" w:rsidR="000151F5" w:rsidRPr="00FC51E0" w:rsidRDefault="000151F5" w:rsidP="00815FD4">
      <w:pPr>
        <w:spacing w:line="360" w:lineRule="auto"/>
        <w:rPr>
          <w:rFonts w:ascii="Book Antiqua" w:eastAsia="宋体" w:hAnsi="Book Antiqua" w:cs="Garamond"/>
          <w:szCs w:val="24"/>
          <w:lang w:eastAsia="zh-CN"/>
        </w:rPr>
      </w:pPr>
    </w:p>
    <w:p w14:paraId="7EEFBD70" w14:textId="77777777" w:rsidR="000151F5" w:rsidRPr="00FC51E0" w:rsidRDefault="000151F5" w:rsidP="00815FD4">
      <w:pPr>
        <w:spacing w:line="360" w:lineRule="auto"/>
        <w:rPr>
          <w:rFonts w:ascii="Book Antiqua" w:hAnsi="Book Antiqua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FC51E0">
        <w:rPr>
          <w:rFonts w:ascii="Book Antiqua" w:hAnsi="Book Antiqua"/>
          <w:b/>
          <w:szCs w:val="24"/>
        </w:rPr>
        <w:t xml:space="preserve">Open-Access: </w:t>
      </w:r>
      <w:r w:rsidRPr="00FC51E0">
        <w:rPr>
          <w:rFonts w:ascii="Book Antiqua" w:hAnsi="Book Antiqua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FC51E0">
          <w:rPr>
            <w:rStyle w:val="Hyperlink"/>
            <w:rFonts w:ascii="Book Antiqua" w:hAnsi="Book Antiqua"/>
            <w:color w:val="auto"/>
            <w:szCs w:val="24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13AD6B08" w14:textId="77777777" w:rsidR="000151F5" w:rsidRPr="00FC51E0" w:rsidRDefault="000151F5" w:rsidP="00815FD4">
      <w:pPr>
        <w:spacing w:line="360" w:lineRule="auto"/>
        <w:rPr>
          <w:rFonts w:ascii="Book Antiqua" w:eastAsia="宋体" w:hAnsi="Book Antiqua" w:cs="Garamond"/>
          <w:szCs w:val="24"/>
          <w:lang w:eastAsia="zh-CN"/>
        </w:rPr>
      </w:pPr>
    </w:p>
    <w:p w14:paraId="6E0ED5F1" w14:textId="63C4DFC3" w:rsidR="00280AC8" w:rsidRPr="00FC51E0" w:rsidRDefault="00F90C12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b/>
          <w:szCs w:val="24"/>
        </w:rPr>
        <w:t>Correspondence to:</w:t>
      </w:r>
      <w:r w:rsidRPr="00FC51E0">
        <w:rPr>
          <w:rFonts w:ascii="Book Antiqua" w:eastAsia="宋体" w:hAnsi="Book Antiqua" w:hint="eastAsia"/>
          <w:szCs w:val="24"/>
          <w:lang w:eastAsia="zh-CN"/>
        </w:rPr>
        <w:t xml:space="preserve"> </w:t>
      </w:r>
      <w:proofErr w:type="spellStart"/>
      <w:r w:rsidRPr="00FC51E0">
        <w:rPr>
          <w:rFonts w:ascii="Book Antiqua" w:hAnsi="Book Antiqua"/>
          <w:b/>
          <w:szCs w:val="24"/>
        </w:rPr>
        <w:t>Etsu</w:t>
      </w:r>
      <w:proofErr w:type="spellEnd"/>
      <w:r w:rsidRPr="00FC51E0">
        <w:rPr>
          <w:rFonts w:ascii="Book Antiqua" w:hAnsi="Book Antiqua"/>
          <w:b/>
          <w:szCs w:val="24"/>
        </w:rPr>
        <w:t xml:space="preserve"> Suzuki, MD, PhD</w:t>
      </w:r>
      <w:r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, </w:t>
      </w:r>
      <w:r w:rsidRPr="00FC51E0">
        <w:rPr>
          <w:rFonts w:ascii="Book Antiqua" w:hAnsi="Book Antiqua"/>
          <w:szCs w:val="24"/>
        </w:rPr>
        <w:t>Institute of Medical Science</w:t>
      </w:r>
      <w:r w:rsidRPr="00FC51E0">
        <w:rPr>
          <w:rFonts w:ascii="Book Antiqua" w:eastAsia="宋体" w:hAnsi="Book Antiqua" w:hint="eastAsia"/>
          <w:szCs w:val="24"/>
          <w:lang w:eastAsia="zh-CN"/>
        </w:rPr>
        <w:t xml:space="preserve">, </w:t>
      </w:r>
      <w:r w:rsidR="00280AC8" w:rsidRPr="00FC51E0">
        <w:rPr>
          <w:rFonts w:ascii="Book Antiqua" w:hAnsi="Book Antiqua"/>
          <w:szCs w:val="24"/>
        </w:rPr>
        <w:t>St. Marianna Uni</w:t>
      </w:r>
      <w:r w:rsidRPr="00FC51E0">
        <w:rPr>
          <w:rFonts w:ascii="Book Antiqua" w:hAnsi="Book Antiqua"/>
          <w:szCs w:val="24"/>
        </w:rPr>
        <w:t>versity School of Medicine</w:t>
      </w:r>
      <w:r w:rsidRPr="00FC51E0">
        <w:rPr>
          <w:rFonts w:ascii="Book Antiqua" w:eastAsia="宋体" w:hAnsi="Book Antiqua" w:hint="eastAsia"/>
          <w:szCs w:val="24"/>
          <w:lang w:eastAsia="zh-CN"/>
        </w:rPr>
        <w:t xml:space="preserve">, </w:t>
      </w:r>
      <w:r w:rsidRPr="00FC51E0">
        <w:rPr>
          <w:rFonts w:ascii="Book Antiqua" w:hAnsi="Book Antiqua"/>
          <w:szCs w:val="24"/>
        </w:rPr>
        <w:t xml:space="preserve">2-16-1 </w:t>
      </w:r>
      <w:proofErr w:type="spellStart"/>
      <w:r w:rsidRPr="00FC51E0">
        <w:rPr>
          <w:rFonts w:ascii="Book Antiqua" w:hAnsi="Book Antiqua"/>
          <w:szCs w:val="24"/>
        </w:rPr>
        <w:t>Sugao</w:t>
      </w:r>
      <w:proofErr w:type="spellEnd"/>
      <w:r w:rsidRPr="00FC51E0">
        <w:rPr>
          <w:rFonts w:ascii="Book Antiqua" w:eastAsia="宋体" w:hAnsi="Book Antiqua" w:hint="eastAsia"/>
          <w:szCs w:val="24"/>
          <w:lang w:eastAsia="zh-CN"/>
        </w:rPr>
        <w:t xml:space="preserve">, </w:t>
      </w:r>
      <w:r w:rsidRPr="00FC51E0">
        <w:rPr>
          <w:rFonts w:ascii="Book Antiqua" w:hAnsi="Book Antiqua"/>
          <w:szCs w:val="24"/>
        </w:rPr>
        <w:t>Miyamae-</w:t>
      </w:r>
      <w:proofErr w:type="spellStart"/>
      <w:r w:rsidRPr="00FC51E0">
        <w:rPr>
          <w:rFonts w:ascii="Book Antiqua" w:hAnsi="Book Antiqua"/>
          <w:szCs w:val="24"/>
        </w:rPr>
        <w:t>ku</w:t>
      </w:r>
      <w:proofErr w:type="spellEnd"/>
      <w:r w:rsidRPr="00FC51E0">
        <w:rPr>
          <w:rFonts w:ascii="Book Antiqua" w:eastAsia="宋体" w:hAnsi="Book Antiqua" w:hint="eastAsia"/>
          <w:szCs w:val="24"/>
          <w:lang w:eastAsia="zh-CN"/>
        </w:rPr>
        <w:t xml:space="preserve">, </w:t>
      </w:r>
      <w:r w:rsidRPr="00FC51E0">
        <w:rPr>
          <w:rFonts w:ascii="Book Antiqua" w:hAnsi="Book Antiqua"/>
          <w:szCs w:val="24"/>
        </w:rPr>
        <w:t>Kawasaki 216-8512</w:t>
      </w:r>
      <w:r w:rsidRPr="00FC51E0">
        <w:rPr>
          <w:rFonts w:ascii="Book Antiqua" w:eastAsia="宋体" w:hAnsi="Book Antiqua" w:hint="eastAsia"/>
          <w:szCs w:val="24"/>
          <w:lang w:eastAsia="zh-CN"/>
        </w:rPr>
        <w:t xml:space="preserve">, </w:t>
      </w:r>
      <w:r w:rsidR="00280AC8" w:rsidRPr="00FC51E0">
        <w:rPr>
          <w:rFonts w:ascii="Book Antiqua" w:hAnsi="Book Antiqua"/>
          <w:szCs w:val="24"/>
        </w:rPr>
        <w:t>Japan</w:t>
      </w:r>
      <w:r w:rsidRPr="00FC51E0">
        <w:rPr>
          <w:rFonts w:ascii="Book Antiqua" w:eastAsia="宋体" w:hAnsi="Book Antiqua" w:hint="eastAsia"/>
          <w:szCs w:val="24"/>
          <w:lang w:eastAsia="zh-CN"/>
        </w:rPr>
        <w:t xml:space="preserve">. </w:t>
      </w:r>
      <w:hyperlink r:id="rId9" w:history="1">
        <w:r w:rsidR="00280AC8" w:rsidRPr="00FC51E0">
          <w:rPr>
            <w:rStyle w:val="Hyperlink"/>
            <w:rFonts w:ascii="Book Antiqua" w:hAnsi="Book Antiqua"/>
            <w:color w:val="auto"/>
            <w:szCs w:val="24"/>
            <w:u w:val="none"/>
          </w:rPr>
          <w:t>esuzuki-tky@umin.ac.jp</w:t>
        </w:r>
      </w:hyperlink>
    </w:p>
    <w:p w14:paraId="4A3282A6" w14:textId="7E062C80" w:rsidR="00280AC8" w:rsidRPr="00FC51E0" w:rsidRDefault="004E7CCB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Telephone:</w:t>
      </w:r>
      <w:r w:rsidR="00280AC8" w:rsidRPr="00FC51E0">
        <w:rPr>
          <w:rFonts w:ascii="Book Antiqua" w:hAnsi="Book Antiqua"/>
          <w:szCs w:val="24"/>
        </w:rPr>
        <w:t xml:space="preserve"> </w:t>
      </w:r>
      <w:r w:rsidR="00AD7D4E" w:rsidRPr="00FC51E0">
        <w:rPr>
          <w:rFonts w:ascii="Book Antiqua" w:hAnsi="Book Antiqua"/>
          <w:szCs w:val="24"/>
        </w:rPr>
        <w:t>+81-</w:t>
      </w:r>
      <w:r w:rsidR="00F90C12" w:rsidRPr="00FC51E0">
        <w:rPr>
          <w:rFonts w:ascii="Book Antiqua" w:hAnsi="Book Antiqua"/>
          <w:szCs w:val="24"/>
        </w:rPr>
        <w:t>44-977</w:t>
      </w:r>
      <w:r w:rsidR="00280AC8" w:rsidRPr="00FC51E0">
        <w:rPr>
          <w:rFonts w:ascii="Book Antiqua" w:hAnsi="Book Antiqua"/>
          <w:szCs w:val="24"/>
        </w:rPr>
        <w:t>8361</w:t>
      </w:r>
    </w:p>
    <w:p w14:paraId="5609815C" w14:textId="77777777" w:rsidR="001C4EE9" w:rsidRPr="00FC51E0" w:rsidRDefault="001C4EE9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3B893AE8" w14:textId="3D6AF202" w:rsidR="001C4EE9" w:rsidRPr="00FC51E0" w:rsidRDefault="001C4EE9" w:rsidP="00815FD4">
      <w:pPr>
        <w:spacing w:line="360" w:lineRule="auto"/>
        <w:rPr>
          <w:rFonts w:ascii="Book Antiqua" w:hAnsi="Book Antiqua"/>
          <w:b/>
          <w:szCs w:val="24"/>
        </w:rPr>
      </w:pPr>
      <w:bookmarkStart w:id="4" w:name="OLE_LINK108"/>
      <w:bookmarkStart w:id="5" w:name="OLE_LINK175"/>
      <w:bookmarkStart w:id="6" w:name="OLE_LINK177"/>
      <w:r w:rsidRPr="00FC51E0">
        <w:rPr>
          <w:rFonts w:ascii="Book Antiqua" w:hAnsi="Book Antiqua"/>
          <w:b/>
          <w:szCs w:val="24"/>
        </w:rPr>
        <w:t xml:space="preserve">Received: </w:t>
      </w:r>
      <w:bookmarkStart w:id="7" w:name="OLE_LINK106"/>
      <w:bookmarkStart w:id="8" w:name="OLE_LINK107"/>
      <w:r w:rsidR="00E45601" w:rsidRPr="00FC51E0">
        <w:rPr>
          <w:rFonts w:ascii="Book Antiqua" w:eastAsia="宋体" w:hAnsi="Book Antiqua" w:hint="eastAsia"/>
          <w:szCs w:val="24"/>
          <w:lang w:eastAsia="zh-CN"/>
        </w:rPr>
        <w:t>August</w:t>
      </w:r>
      <w:r w:rsidRPr="00FC51E0">
        <w:rPr>
          <w:rFonts w:ascii="Book Antiqua" w:hAnsi="Book Antiqua" w:hint="eastAsia"/>
          <w:szCs w:val="24"/>
        </w:rPr>
        <w:t xml:space="preserve"> </w:t>
      </w:r>
      <w:r w:rsidR="00E45601" w:rsidRPr="00FC51E0">
        <w:rPr>
          <w:rFonts w:ascii="Book Antiqua" w:eastAsia="宋体" w:hAnsi="Book Antiqua" w:hint="eastAsia"/>
          <w:szCs w:val="24"/>
          <w:lang w:eastAsia="zh-CN"/>
        </w:rPr>
        <w:t>10</w:t>
      </w:r>
      <w:r w:rsidRPr="00FC51E0">
        <w:rPr>
          <w:rFonts w:ascii="Book Antiqua" w:hAnsi="Book Antiqua" w:hint="eastAsia"/>
          <w:szCs w:val="24"/>
        </w:rPr>
        <w:t>, 2015</w:t>
      </w:r>
      <w:bookmarkEnd w:id="7"/>
      <w:bookmarkEnd w:id="8"/>
    </w:p>
    <w:p w14:paraId="1AA59C7E" w14:textId="5D47FE86" w:rsidR="001C4EE9" w:rsidRPr="00FC51E0" w:rsidRDefault="001C4EE9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 w:hint="eastAsia"/>
          <w:b/>
          <w:szCs w:val="24"/>
        </w:rPr>
        <w:t>Peer-review started</w:t>
      </w:r>
      <w:r w:rsidRPr="00FC51E0">
        <w:rPr>
          <w:rFonts w:ascii="Book Antiqua" w:hAnsi="Book Antiqua"/>
          <w:b/>
          <w:szCs w:val="24"/>
        </w:rPr>
        <w:t>:</w:t>
      </w:r>
      <w:r w:rsidRPr="00FC51E0">
        <w:rPr>
          <w:rFonts w:ascii="Book Antiqua" w:hAnsi="Book Antiqua" w:hint="eastAsia"/>
          <w:b/>
          <w:szCs w:val="24"/>
        </w:rPr>
        <w:t xml:space="preserve"> </w:t>
      </w:r>
      <w:r w:rsidR="00E45601" w:rsidRPr="00FC51E0">
        <w:rPr>
          <w:rFonts w:ascii="Book Antiqua" w:eastAsia="宋体" w:hAnsi="Book Antiqua" w:hint="eastAsia"/>
          <w:szCs w:val="24"/>
          <w:lang w:eastAsia="zh-CN"/>
        </w:rPr>
        <w:t>August</w:t>
      </w:r>
      <w:r w:rsidR="00E45601" w:rsidRPr="00FC51E0">
        <w:rPr>
          <w:rFonts w:ascii="Book Antiqua" w:hAnsi="Book Antiqua" w:hint="eastAsia"/>
          <w:szCs w:val="24"/>
        </w:rPr>
        <w:t xml:space="preserve"> </w:t>
      </w:r>
      <w:r w:rsidR="00E45601" w:rsidRPr="00FC51E0">
        <w:rPr>
          <w:rFonts w:ascii="Book Antiqua" w:eastAsia="宋体" w:hAnsi="Book Antiqua" w:hint="eastAsia"/>
          <w:szCs w:val="24"/>
          <w:lang w:eastAsia="zh-CN"/>
        </w:rPr>
        <w:t>11</w:t>
      </w:r>
      <w:r w:rsidR="00E45601" w:rsidRPr="00FC51E0">
        <w:rPr>
          <w:rFonts w:ascii="Book Antiqua" w:hAnsi="Book Antiqua" w:hint="eastAsia"/>
          <w:szCs w:val="24"/>
        </w:rPr>
        <w:t>, 2015</w:t>
      </w:r>
    </w:p>
    <w:p w14:paraId="5E7148D1" w14:textId="1CCCA270" w:rsidR="001C4EE9" w:rsidRPr="00FC51E0" w:rsidRDefault="001C4EE9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>First decision:</w:t>
      </w:r>
      <w:r w:rsidRPr="00FC51E0">
        <w:rPr>
          <w:rFonts w:ascii="Book Antiqua" w:hAnsi="Book Antiqua" w:hint="eastAsia"/>
          <w:b/>
          <w:szCs w:val="24"/>
        </w:rPr>
        <w:t xml:space="preserve"> </w:t>
      </w:r>
      <w:r w:rsidRPr="00FC51E0">
        <w:rPr>
          <w:rFonts w:ascii="Book Antiqua" w:hAnsi="Book Antiqua" w:hint="eastAsia"/>
          <w:szCs w:val="24"/>
        </w:rPr>
        <w:t xml:space="preserve">September </w:t>
      </w:r>
      <w:r w:rsidR="00E45601" w:rsidRPr="00FC51E0">
        <w:rPr>
          <w:rFonts w:ascii="Book Antiqua" w:eastAsia="宋体" w:hAnsi="Book Antiqua" w:hint="eastAsia"/>
          <w:szCs w:val="24"/>
          <w:lang w:eastAsia="zh-CN"/>
        </w:rPr>
        <w:t>21</w:t>
      </w:r>
      <w:r w:rsidRPr="00FC51E0">
        <w:rPr>
          <w:rFonts w:ascii="Book Antiqua" w:hAnsi="Book Antiqua" w:hint="eastAsia"/>
          <w:szCs w:val="24"/>
        </w:rPr>
        <w:t>, 2015</w:t>
      </w:r>
    </w:p>
    <w:p w14:paraId="3B0358DC" w14:textId="31CA7B68" w:rsidR="001C4EE9" w:rsidRPr="00FC51E0" w:rsidRDefault="001C4EE9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 xml:space="preserve">Revised: </w:t>
      </w:r>
      <w:r w:rsidR="00E45601" w:rsidRPr="00FC51E0">
        <w:rPr>
          <w:rFonts w:ascii="Book Antiqua" w:hAnsi="Book Antiqua" w:hint="eastAsia"/>
          <w:szCs w:val="24"/>
        </w:rPr>
        <w:t xml:space="preserve">September </w:t>
      </w:r>
      <w:r w:rsidR="00E45601" w:rsidRPr="00FC51E0">
        <w:rPr>
          <w:rFonts w:ascii="Book Antiqua" w:eastAsia="宋体" w:hAnsi="Book Antiqua" w:hint="eastAsia"/>
          <w:szCs w:val="24"/>
          <w:lang w:eastAsia="zh-CN"/>
        </w:rPr>
        <w:t>27</w:t>
      </w:r>
      <w:r w:rsidR="00E45601" w:rsidRPr="00FC51E0">
        <w:rPr>
          <w:rFonts w:ascii="Book Antiqua" w:hAnsi="Book Antiqua" w:hint="eastAsia"/>
          <w:szCs w:val="24"/>
        </w:rPr>
        <w:t>, 2015</w:t>
      </w:r>
    </w:p>
    <w:p w14:paraId="0A74CF16" w14:textId="4558E552" w:rsidR="001C4EE9" w:rsidRPr="00791248" w:rsidRDefault="001C4EE9" w:rsidP="00791248">
      <w:pPr>
        <w:rPr>
          <w:rFonts w:ascii="Book Antiqua" w:hAnsi="Book Antiqua"/>
          <w:iCs/>
        </w:rPr>
      </w:pPr>
      <w:r w:rsidRPr="00FC51E0">
        <w:rPr>
          <w:rFonts w:ascii="Book Antiqua" w:hAnsi="Book Antiqua"/>
          <w:b/>
          <w:szCs w:val="24"/>
        </w:rPr>
        <w:t xml:space="preserve">Accepted: </w:t>
      </w:r>
      <w:r w:rsidR="00791248">
        <w:rPr>
          <w:rStyle w:val="Emphasis"/>
        </w:rPr>
        <w:t>November 23</w:t>
      </w:r>
      <w:r w:rsidR="00791248" w:rsidRPr="00235CD4">
        <w:rPr>
          <w:rStyle w:val="Emphasis"/>
        </w:rPr>
        <w:t>, 2015</w:t>
      </w:r>
      <w:bookmarkStart w:id="9" w:name="_GoBack"/>
      <w:bookmarkEnd w:id="9"/>
    </w:p>
    <w:p w14:paraId="3E392654" w14:textId="77777777" w:rsidR="001C4EE9" w:rsidRPr="00FC51E0" w:rsidRDefault="001C4EE9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>Article in press:</w:t>
      </w:r>
      <w:r w:rsidRPr="00FC51E0">
        <w:rPr>
          <w:rFonts w:ascii="Book Antiqua" w:hAnsi="Book Antiqua" w:hint="eastAsia"/>
          <w:szCs w:val="24"/>
        </w:rPr>
        <w:t xml:space="preserve"> </w:t>
      </w:r>
    </w:p>
    <w:p w14:paraId="31804C38" w14:textId="77777777" w:rsidR="001C4EE9" w:rsidRPr="00FC51E0" w:rsidRDefault="001C4EE9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lastRenderedPageBreak/>
        <w:t xml:space="preserve">Published online: </w:t>
      </w:r>
    </w:p>
    <w:bookmarkEnd w:id="4"/>
    <w:bookmarkEnd w:id="5"/>
    <w:bookmarkEnd w:id="6"/>
    <w:p w14:paraId="45B49371" w14:textId="77777777" w:rsidR="001C4EE9" w:rsidRPr="00FC51E0" w:rsidRDefault="001C4EE9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4C3D8E64" w14:textId="77777777" w:rsidR="00572ECB" w:rsidRPr="00FC51E0" w:rsidRDefault="00572ECB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1CD9BD88" w14:textId="085CCA4D" w:rsidR="006C658C" w:rsidRPr="00FC51E0" w:rsidRDefault="006C658C" w:rsidP="00815FD4">
      <w:pPr>
        <w:widowControl/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br w:type="page"/>
      </w:r>
    </w:p>
    <w:p w14:paraId="26A39BB9" w14:textId="720D2C2C" w:rsidR="00727F6E" w:rsidRPr="00FC51E0" w:rsidRDefault="00727F6E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lastRenderedPageBreak/>
        <w:t>A</w:t>
      </w:r>
      <w:r w:rsidR="00F262FD" w:rsidRPr="00FC51E0">
        <w:rPr>
          <w:rFonts w:ascii="Book Antiqua" w:hAnsi="Book Antiqua"/>
          <w:b/>
          <w:szCs w:val="24"/>
        </w:rPr>
        <w:t>bstract</w:t>
      </w:r>
    </w:p>
    <w:p w14:paraId="6AC9B28E" w14:textId="7D9EFA70" w:rsidR="00A245F5" w:rsidRPr="00FC51E0" w:rsidRDefault="009727BC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t>K</w:t>
      </w:r>
      <w:r w:rsidR="00DF0F75" w:rsidRPr="00FC51E0">
        <w:rPr>
          <w:rFonts w:ascii="Book Antiqua" w:hAnsi="Book Antiqua"/>
          <w:szCs w:val="24"/>
        </w:rPr>
        <w:t xml:space="preserve">idney regeneration is </w:t>
      </w:r>
      <w:r w:rsidR="007B1708" w:rsidRPr="00FC51E0">
        <w:rPr>
          <w:rFonts w:ascii="Book Antiqua" w:hAnsi="Book Antiqua"/>
          <w:szCs w:val="24"/>
        </w:rPr>
        <w:t xml:space="preserve">a </w:t>
      </w:r>
      <w:r w:rsidR="00DF0F75" w:rsidRPr="00FC51E0">
        <w:rPr>
          <w:rFonts w:ascii="Book Antiqua" w:hAnsi="Book Antiqua"/>
          <w:szCs w:val="24"/>
        </w:rPr>
        <w:t xml:space="preserve">challenging but </w:t>
      </w:r>
      <w:r w:rsidR="00A85BD5" w:rsidRPr="00FC51E0">
        <w:rPr>
          <w:rFonts w:ascii="Book Antiqua" w:hAnsi="Book Antiqua"/>
          <w:szCs w:val="24"/>
        </w:rPr>
        <w:t>promising strategy aimed at reducing</w:t>
      </w:r>
      <w:r w:rsidR="00195139" w:rsidRPr="00FC51E0">
        <w:rPr>
          <w:rFonts w:ascii="Book Antiqua" w:hAnsi="Book Antiqua"/>
          <w:szCs w:val="24"/>
        </w:rPr>
        <w:t xml:space="preserve"> the progression to</w:t>
      </w:r>
      <w:r w:rsidR="00781ED1" w:rsidRPr="00FC51E0">
        <w:rPr>
          <w:rFonts w:ascii="Book Antiqua" w:hAnsi="Book Antiqua"/>
          <w:szCs w:val="24"/>
        </w:rPr>
        <w:t xml:space="preserve"> end-</w:t>
      </w:r>
      <w:r w:rsidR="00195139" w:rsidRPr="00FC51E0">
        <w:rPr>
          <w:rFonts w:ascii="Book Antiqua" w:hAnsi="Book Antiqua"/>
          <w:szCs w:val="24"/>
        </w:rPr>
        <w:t>s</w:t>
      </w:r>
      <w:r w:rsidR="0083396F" w:rsidRPr="00FC51E0">
        <w:rPr>
          <w:rFonts w:ascii="Book Antiqua" w:hAnsi="Book Antiqua"/>
          <w:szCs w:val="24"/>
        </w:rPr>
        <w:t>tage</w:t>
      </w:r>
      <w:r w:rsidR="00195139" w:rsidRPr="00FC51E0">
        <w:rPr>
          <w:rFonts w:ascii="Book Antiqua" w:hAnsi="Book Antiqua"/>
          <w:szCs w:val="24"/>
        </w:rPr>
        <w:t xml:space="preserve"> </w:t>
      </w:r>
      <w:r w:rsidR="00A85BD5" w:rsidRPr="00FC51E0">
        <w:rPr>
          <w:rFonts w:ascii="Book Antiqua" w:hAnsi="Book Antiqua"/>
          <w:szCs w:val="24"/>
        </w:rPr>
        <w:t>renal disease (ESRD) and improving</w:t>
      </w:r>
      <w:r w:rsidR="006F5FB9" w:rsidRPr="00FC51E0">
        <w:rPr>
          <w:rFonts w:ascii="Book Antiqua" w:hAnsi="Book Antiqua"/>
          <w:szCs w:val="24"/>
        </w:rPr>
        <w:t xml:space="preserve"> the quality of life of patients</w:t>
      </w:r>
      <w:r w:rsidR="00A85BD5" w:rsidRPr="00FC51E0">
        <w:rPr>
          <w:rFonts w:ascii="Book Antiqua" w:hAnsi="Book Antiqua"/>
          <w:szCs w:val="24"/>
        </w:rPr>
        <w:t xml:space="preserve"> with ESRD</w:t>
      </w:r>
      <w:r w:rsidR="006F5FB9" w:rsidRPr="00FC51E0">
        <w:rPr>
          <w:rFonts w:ascii="Book Antiqua" w:hAnsi="Book Antiqua"/>
          <w:szCs w:val="24"/>
        </w:rPr>
        <w:t>. Adult stem cells are</w:t>
      </w:r>
      <w:r w:rsidR="001F10F3" w:rsidRPr="00FC51E0">
        <w:rPr>
          <w:rFonts w:ascii="Book Antiqua" w:hAnsi="Book Antiqua"/>
          <w:szCs w:val="24"/>
        </w:rPr>
        <w:t xml:space="preserve"> multipotent stem cells that reside in various tissues, such as</w:t>
      </w:r>
      <w:r w:rsidR="003D76AF" w:rsidRPr="00FC51E0">
        <w:rPr>
          <w:rFonts w:ascii="Book Antiqua" w:hAnsi="Book Antiqua"/>
          <w:szCs w:val="24"/>
        </w:rPr>
        <w:t xml:space="preserve"> bone marrow and adipose tissue. Although </w:t>
      </w:r>
      <w:r w:rsidR="00C720A8" w:rsidRPr="00FC51E0">
        <w:rPr>
          <w:rFonts w:ascii="Book Antiqua" w:hAnsi="Book Antiqua"/>
          <w:szCs w:val="24"/>
        </w:rPr>
        <w:t xml:space="preserve">intensive studies to isolate </w:t>
      </w:r>
      <w:r w:rsidR="00E54563" w:rsidRPr="00FC51E0">
        <w:rPr>
          <w:rFonts w:ascii="Book Antiqua" w:hAnsi="Book Antiqua"/>
          <w:szCs w:val="24"/>
        </w:rPr>
        <w:t>kidney stem/progenitor</w:t>
      </w:r>
      <w:r w:rsidR="00BF02BA" w:rsidRPr="00FC51E0">
        <w:rPr>
          <w:rFonts w:ascii="Book Antiqua" w:hAnsi="Book Antiqua"/>
          <w:szCs w:val="24"/>
        </w:rPr>
        <w:t xml:space="preserve"> cells from the a</w:t>
      </w:r>
      <w:r w:rsidR="00E54563" w:rsidRPr="00FC51E0">
        <w:rPr>
          <w:rFonts w:ascii="Book Antiqua" w:hAnsi="Book Antiqua"/>
          <w:szCs w:val="24"/>
        </w:rPr>
        <w:t>dult</w:t>
      </w:r>
      <w:r w:rsidR="00BF02BA" w:rsidRPr="00FC51E0">
        <w:rPr>
          <w:rFonts w:ascii="Book Antiqua" w:hAnsi="Book Antiqua"/>
          <w:szCs w:val="24"/>
        </w:rPr>
        <w:t xml:space="preserve"> kidney have been performed, </w:t>
      </w:r>
      <w:r w:rsidR="0048778C" w:rsidRPr="00FC51E0">
        <w:rPr>
          <w:rFonts w:ascii="Book Antiqua" w:hAnsi="Book Antiqua"/>
          <w:szCs w:val="24"/>
        </w:rPr>
        <w:t>it</w:t>
      </w:r>
      <w:r w:rsidR="00036099" w:rsidRPr="00FC51E0">
        <w:rPr>
          <w:rFonts w:ascii="Book Antiqua" w:hAnsi="Book Antiqua"/>
          <w:szCs w:val="24"/>
        </w:rPr>
        <w:t xml:space="preserve"> re</w:t>
      </w:r>
      <w:r w:rsidRPr="00FC51E0">
        <w:rPr>
          <w:rFonts w:ascii="Book Antiqua" w:hAnsi="Book Antiqua"/>
          <w:szCs w:val="24"/>
        </w:rPr>
        <w:t xml:space="preserve">mains controversial whether </w:t>
      </w:r>
      <w:r w:rsidR="00036099" w:rsidRPr="00FC51E0">
        <w:rPr>
          <w:rFonts w:ascii="Book Antiqua" w:hAnsi="Book Antiqua"/>
          <w:szCs w:val="24"/>
        </w:rPr>
        <w:t>stem/progenitor cell</w:t>
      </w:r>
      <w:r w:rsidR="00C92725" w:rsidRPr="00FC51E0">
        <w:rPr>
          <w:rFonts w:ascii="Book Antiqua" w:hAnsi="Book Antiqua"/>
          <w:szCs w:val="24"/>
        </w:rPr>
        <w:t xml:space="preserve">s </w:t>
      </w:r>
      <w:r w:rsidR="00F528D3" w:rsidRPr="00FC51E0">
        <w:rPr>
          <w:rFonts w:ascii="Book Antiqua" w:hAnsi="Book Antiqua"/>
          <w:szCs w:val="24"/>
        </w:rPr>
        <w:t xml:space="preserve">actually </w:t>
      </w:r>
      <w:r w:rsidR="00C92725" w:rsidRPr="00FC51E0">
        <w:rPr>
          <w:rFonts w:ascii="Book Antiqua" w:hAnsi="Book Antiqua"/>
          <w:szCs w:val="24"/>
        </w:rPr>
        <w:t xml:space="preserve">exist in the mammalian adult kidney. </w:t>
      </w:r>
      <w:r w:rsidR="00907F29" w:rsidRPr="00FC51E0">
        <w:rPr>
          <w:rFonts w:ascii="Book Antiqua" w:hAnsi="Book Antiqua"/>
          <w:szCs w:val="24"/>
        </w:rPr>
        <w:t xml:space="preserve">The efficacy of mesenchymal stem cells </w:t>
      </w:r>
      <w:r w:rsidR="00AD7751" w:rsidRPr="00FC51E0">
        <w:rPr>
          <w:rFonts w:ascii="Book Antiqua" w:hAnsi="Book Antiqua"/>
          <w:szCs w:val="24"/>
        </w:rPr>
        <w:t xml:space="preserve">(MSCs) </w:t>
      </w:r>
      <w:r w:rsidR="00907F29" w:rsidRPr="00FC51E0">
        <w:rPr>
          <w:rFonts w:ascii="Book Antiqua" w:hAnsi="Book Antiqua"/>
          <w:szCs w:val="24"/>
        </w:rPr>
        <w:t>in</w:t>
      </w:r>
      <w:r w:rsidRPr="00FC51E0">
        <w:rPr>
          <w:rFonts w:ascii="Book Antiqua" w:hAnsi="Book Antiqua"/>
          <w:szCs w:val="24"/>
        </w:rPr>
        <w:t xml:space="preserve"> the recovery of</w:t>
      </w:r>
      <w:r w:rsidR="00246C0D" w:rsidRPr="00FC51E0">
        <w:rPr>
          <w:rFonts w:ascii="Book Antiqua" w:hAnsi="Book Antiqua"/>
          <w:szCs w:val="24"/>
        </w:rPr>
        <w:t xml:space="preserve"> kidney function has been demonstrated </w:t>
      </w:r>
      <w:r w:rsidR="00401F94" w:rsidRPr="00FC51E0">
        <w:rPr>
          <w:rFonts w:ascii="Book Antiqua" w:hAnsi="Book Antiqua"/>
          <w:szCs w:val="24"/>
        </w:rPr>
        <w:t>in ani</w:t>
      </w:r>
      <w:r w:rsidR="00865CAE" w:rsidRPr="00FC51E0">
        <w:rPr>
          <w:rFonts w:ascii="Book Antiqua" w:hAnsi="Book Antiqua"/>
          <w:szCs w:val="24"/>
        </w:rPr>
        <w:t xml:space="preserve">mal </w:t>
      </w:r>
      <w:r w:rsidR="00AA1A83" w:rsidRPr="00FC51E0">
        <w:rPr>
          <w:rFonts w:ascii="Book Antiqua" w:hAnsi="Book Antiqua"/>
          <w:szCs w:val="24"/>
        </w:rPr>
        <w:t xml:space="preserve">nephropathy </w:t>
      </w:r>
      <w:r w:rsidR="00865CAE" w:rsidRPr="00FC51E0">
        <w:rPr>
          <w:rFonts w:ascii="Book Antiqua" w:hAnsi="Book Antiqua"/>
          <w:szCs w:val="24"/>
        </w:rPr>
        <w:t>models, such as acute tubular</w:t>
      </w:r>
      <w:r w:rsidR="00401F94" w:rsidRPr="00FC51E0">
        <w:rPr>
          <w:rFonts w:ascii="Book Antiqua" w:hAnsi="Book Antiqua"/>
          <w:szCs w:val="24"/>
        </w:rPr>
        <w:t xml:space="preserve"> injury</w:t>
      </w:r>
      <w:r w:rsidR="00AA1A83" w:rsidRPr="00FC51E0">
        <w:rPr>
          <w:rFonts w:ascii="Book Antiqua" w:hAnsi="Book Antiqua"/>
          <w:szCs w:val="24"/>
        </w:rPr>
        <w:t>, glomerulonephritis, renal artery stenosis, and remnant kidney</w:t>
      </w:r>
      <w:r w:rsidR="0033044E" w:rsidRPr="00FC51E0">
        <w:rPr>
          <w:rFonts w:ascii="Book Antiqua" w:hAnsi="Book Antiqua"/>
          <w:szCs w:val="24"/>
        </w:rPr>
        <w:t xml:space="preserve">. However, their beneficial effects seem </w:t>
      </w:r>
      <w:r w:rsidR="00976971" w:rsidRPr="00FC51E0">
        <w:rPr>
          <w:rFonts w:ascii="Book Antiqua" w:hAnsi="Book Antiqua"/>
          <w:szCs w:val="24"/>
        </w:rPr>
        <w:t xml:space="preserve">to be mediated largely </w:t>
      </w:r>
      <w:r w:rsidR="00976971" w:rsidRPr="00FC51E0">
        <w:rPr>
          <w:rFonts w:ascii="Book Antiqua" w:hAnsi="Book Antiqua"/>
          <w:i/>
          <w:szCs w:val="24"/>
        </w:rPr>
        <w:t>v</w:t>
      </w:r>
      <w:r w:rsidR="00AB1E53" w:rsidRPr="00FC51E0">
        <w:rPr>
          <w:rFonts w:ascii="Book Antiqua" w:hAnsi="Book Antiqua"/>
          <w:i/>
          <w:szCs w:val="24"/>
        </w:rPr>
        <w:t>ia</w:t>
      </w:r>
      <w:r w:rsidR="00AB1E53" w:rsidRPr="00FC51E0">
        <w:rPr>
          <w:rFonts w:ascii="Book Antiqua" w:hAnsi="Book Antiqua"/>
          <w:szCs w:val="24"/>
        </w:rPr>
        <w:t xml:space="preserve"> their paracrine effects</w:t>
      </w:r>
      <w:r w:rsidR="00976971" w:rsidRPr="00FC51E0">
        <w:rPr>
          <w:rFonts w:ascii="Book Antiqua" w:hAnsi="Book Antiqua"/>
          <w:szCs w:val="24"/>
        </w:rPr>
        <w:t xml:space="preserve"> rather than their direct di</w:t>
      </w:r>
      <w:r w:rsidR="00216FAF" w:rsidRPr="00FC51E0">
        <w:rPr>
          <w:rFonts w:ascii="Book Antiqua" w:hAnsi="Book Antiqua"/>
          <w:szCs w:val="24"/>
        </w:rPr>
        <w:t>fferentiation into renal parenchymal cells.</w:t>
      </w:r>
      <w:r w:rsidR="00AB1E53" w:rsidRPr="00FC51E0">
        <w:rPr>
          <w:rFonts w:ascii="Book Antiqua" w:hAnsi="Book Antiqua"/>
          <w:szCs w:val="24"/>
        </w:rPr>
        <w:t xml:space="preserve"> </w:t>
      </w:r>
      <w:r w:rsidR="00BD77EC" w:rsidRPr="00FC51E0">
        <w:rPr>
          <w:rFonts w:ascii="Book Antiqua" w:hAnsi="Book Antiqua"/>
          <w:szCs w:val="24"/>
        </w:rPr>
        <w:t xml:space="preserve">MSCs not only secrete bioactive </w:t>
      </w:r>
      <w:r w:rsidR="006805A6" w:rsidRPr="00FC51E0">
        <w:rPr>
          <w:rFonts w:ascii="Book Antiqua" w:hAnsi="Book Antiqua"/>
          <w:szCs w:val="24"/>
        </w:rPr>
        <w:t>molecules directly into the circulation</w:t>
      </w:r>
      <w:r w:rsidR="00626462" w:rsidRPr="00FC51E0">
        <w:rPr>
          <w:rFonts w:ascii="Book Antiqua" w:hAnsi="Book Antiqua"/>
          <w:szCs w:val="24"/>
        </w:rPr>
        <w:t>,</w:t>
      </w:r>
      <w:r w:rsidR="006805A6" w:rsidRPr="00FC51E0">
        <w:rPr>
          <w:rFonts w:ascii="Book Antiqua" w:hAnsi="Book Antiqua"/>
          <w:szCs w:val="24"/>
        </w:rPr>
        <w:t xml:space="preserve"> but </w:t>
      </w:r>
      <w:r w:rsidR="00F528D3" w:rsidRPr="00FC51E0">
        <w:rPr>
          <w:rFonts w:ascii="Book Antiqua" w:hAnsi="Book Antiqua"/>
          <w:szCs w:val="24"/>
        </w:rPr>
        <w:t xml:space="preserve">they </w:t>
      </w:r>
      <w:r w:rsidR="006805A6" w:rsidRPr="00FC51E0">
        <w:rPr>
          <w:rFonts w:ascii="Book Antiqua" w:hAnsi="Book Antiqua"/>
          <w:szCs w:val="24"/>
        </w:rPr>
        <w:t xml:space="preserve">also release </w:t>
      </w:r>
      <w:r w:rsidR="008A3C34" w:rsidRPr="00FC51E0">
        <w:rPr>
          <w:rFonts w:ascii="Book Antiqua" w:hAnsi="Book Antiqua"/>
          <w:szCs w:val="24"/>
        </w:rPr>
        <w:t>various molecules, such as proteins, m</w:t>
      </w:r>
      <w:r w:rsidR="002D3AAE" w:rsidRPr="00FC51E0">
        <w:rPr>
          <w:rFonts w:ascii="Book Antiqua" w:hAnsi="Book Antiqua"/>
          <w:szCs w:val="24"/>
        </w:rPr>
        <w:t>RNA, and microRNA</w:t>
      </w:r>
      <w:r w:rsidR="00BD1CAD" w:rsidRPr="00FC51E0">
        <w:rPr>
          <w:rFonts w:ascii="Book Antiqua" w:hAnsi="Book Antiqua"/>
          <w:szCs w:val="24"/>
        </w:rPr>
        <w:t>, in membrane</w:t>
      </w:r>
      <w:r w:rsidR="005A7439" w:rsidRPr="00FC51E0">
        <w:rPr>
          <w:rFonts w:ascii="Book Antiqua" w:hAnsi="Book Antiqua"/>
          <w:szCs w:val="24"/>
        </w:rPr>
        <w:t>-cover</w:t>
      </w:r>
      <w:r w:rsidR="006279BA" w:rsidRPr="00FC51E0">
        <w:rPr>
          <w:rFonts w:ascii="Book Antiqua" w:hAnsi="Book Antiqua"/>
          <w:szCs w:val="24"/>
        </w:rPr>
        <w:t>ed vesicles.</w:t>
      </w:r>
      <w:r w:rsidR="008C1E8D" w:rsidRPr="00FC51E0">
        <w:rPr>
          <w:rFonts w:ascii="Book Antiqua" w:hAnsi="Book Antiqua"/>
          <w:szCs w:val="24"/>
        </w:rPr>
        <w:t xml:space="preserve"> </w:t>
      </w:r>
      <w:r w:rsidR="007D3784" w:rsidRPr="00FC51E0">
        <w:rPr>
          <w:rFonts w:ascii="Book Antiqua" w:hAnsi="Book Antiqua"/>
          <w:szCs w:val="24"/>
        </w:rPr>
        <w:t>A d</w:t>
      </w:r>
      <w:r w:rsidR="00122F9C" w:rsidRPr="00FC51E0">
        <w:rPr>
          <w:rFonts w:ascii="Book Antiqua" w:hAnsi="Book Antiqua"/>
          <w:szCs w:val="24"/>
        </w:rPr>
        <w:t xml:space="preserve">etailed analysis of these </w:t>
      </w:r>
      <w:r w:rsidR="00DE1BE6" w:rsidRPr="00FC51E0">
        <w:rPr>
          <w:rFonts w:ascii="Book Antiqua" w:hAnsi="Book Antiqua"/>
          <w:szCs w:val="24"/>
        </w:rPr>
        <w:t xml:space="preserve">molecules and </w:t>
      </w:r>
      <w:r w:rsidR="007D3784" w:rsidRPr="00FC51E0">
        <w:rPr>
          <w:rFonts w:ascii="Book Antiqua" w:hAnsi="Book Antiqua"/>
          <w:szCs w:val="24"/>
        </w:rPr>
        <w:t xml:space="preserve">an </w:t>
      </w:r>
      <w:r w:rsidR="00DE1BE6" w:rsidRPr="00FC51E0">
        <w:rPr>
          <w:rFonts w:ascii="Book Antiqua" w:hAnsi="Book Antiqua"/>
          <w:szCs w:val="24"/>
        </w:rPr>
        <w:t xml:space="preserve">exploration of the optimal </w:t>
      </w:r>
      <w:r w:rsidR="00AA28F6" w:rsidRPr="00FC51E0">
        <w:rPr>
          <w:rFonts w:ascii="Book Antiqua" w:hAnsi="Book Antiqua"/>
          <w:szCs w:val="24"/>
        </w:rPr>
        <w:t xml:space="preserve">combination of these molecules will </w:t>
      </w:r>
      <w:r w:rsidR="00DE318D" w:rsidRPr="00FC51E0">
        <w:rPr>
          <w:rFonts w:ascii="Book Antiqua" w:hAnsi="Book Antiqua"/>
          <w:szCs w:val="24"/>
        </w:rPr>
        <w:t xml:space="preserve">enable the treatment of </w:t>
      </w:r>
      <w:r w:rsidR="00C301FD" w:rsidRPr="00FC51E0">
        <w:rPr>
          <w:rFonts w:ascii="Book Antiqua" w:hAnsi="Book Antiqua"/>
          <w:szCs w:val="24"/>
        </w:rPr>
        <w:t xml:space="preserve">patients </w:t>
      </w:r>
      <w:r w:rsidR="007D3784" w:rsidRPr="00FC51E0">
        <w:rPr>
          <w:rFonts w:ascii="Book Antiqua" w:hAnsi="Book Antiqua"/>
          <w:szCs w:val="24"/>
        </w:rPr>
        <w:t xml:space="preserve">with kidney disease </w:t>
      </w:r>
      <w:r w:rsidR="00CA55A7" w:rsidRPr="00FC51E0">
        <w:rPr>
          <w:rFonts w:ascii="Book Antiqua" w:hAnsi="Book Antiqua"/>
          <w:szCs w:val="24"/>
        </w:rPr>
        <w:t>without using stem cells. An</w:t>
      </w:r>
      <w:r w:rsidR="00DE318D" w:rsidRPr="00FC51E0">
        <w:rPr>
          <w:rFonts w:ascii="Book Antiqua" w:hAnsi="Book Antiqua"/>
          <w:szCs w:val="24"/>
        </w:rPr>
        <w:t xml:space="preserve">other option </w:t>
      </w:r>
      <w:r w:rsidR="0005105C" w:rsidRPr="00FC51E0">
        <w:rPr>
          <w:rFonts w:ascii="Book Antiqua" w:hAnsi="Book Antiqua"/>
          <w:szCs w:val="24"/>
        </w:rPr>
        <w:t xml:space="preserve">for </w:t>
      </w:r>
      <w:r w:rsidR="001C731D" w:rsidRPr="00FC51E0">
        <w:rPr>
          <w:rFonts w:ascii="Book Antiqua" w:hAnsi="Book Antiqua"/>
          <w:szCs w:val="24"/>
        </w:rPr>
        <w:t xml:space="preserve">the treatment of </w:t>
      </w:r>
      <w:r w:rsidR="0077498A" w:rsidRPr="00FC51E0">
        <w:rPr>
          <w:rFonts w:ascii="Book Antiqua" w:hAnsi="Book Antiqua"/>
          <w:szCs w:val="24"/>
        </w:rPr>
        <w:t xml:space="preserve">patients </w:t>
      </w:r>
      <w:r w:rsidR="007D3784" w:rsidRPr="00FC51E0">
        <w:rPr>
          <w:rFonts w:ascii="Book Antiqua" w:hAnsi="Book Antiqua"/>
          <w:szCs w:val="24"/>
        </w:rPr>
        <w:t xml:space="preserve">with kidney disease </w:t>
      </w:r>
      <w:r w:rsidR="0077498A" w:rsidRPr="00FC51E0">
        <w:rPr>
          <w:rFonts w:ascii="Book Antiqua" w:hAnsi="Book Antiqua"/>
          <w:szCs w:val="24"/>
        </w:rPr>
        <w:t>usi</w:t>
      </w:r>
      <w:r w:rsidR="00A67468" w:rsidRPr="00FC51E0">
        <w:rPr>
          <w:rFonts w:ascii="Book Antiqua" w:hAnsi="Book Antiqua"/>
          <w:szCs w:val="24"/>
        </w:rPr>
        <w:t xml:space="preserve">ng adult </w:t>
      </w:r>
      <w:r w:rsidR="002C3FEB" w:rsidRPr="00FC51E0">
        <w:rPr>
          <w:rFonts w:ascii="Book Antiqua" w:hAnsi="Book Antiqua"/>
          <w:szCs w:val="24"/>
        </w:rPr>
        <w:t xml:space="preserve">somatic </w:t>
      </w:r>
      <w:r w:rsidR="00A67468" w:rsidRPr="00FC51E0">
        <w:rPr>
          <w:rFonts w:ascii="Book Antiqua" w:hAnsi="Book Antiqua"/>
          <w:szCs w:val="24"/>
        </w:rPr>
        <w:t>cells is a direct</w:t>
      </w:r>
      <w:r w:rsidR="001C731D" w:rsidRPr="00FC51E0">
        <w:rPr>
          <w:rFonts w:ascii="Book Antiqua" w:hAnsi="Book Antiqua"/>
          <w:szCs w:val="24"/>
        </w:rPr>
        <w:t>/indirect</w:t>
      </w:r>
      <w:r w:rsidR="00A67468" w:rsidRPr="00FC51E0">
        <w:rPr>
          <w:rFonts w:ascii="Book Antiqua" w:hAnsi="Book Antiqua"/>
          <w:szCs w:val="24"/>
        </w:rPr>
        <w:t xml:space="preserve"> reprogramming of adult somatic cells </w:t>
      </w:r>
      <w:r w:rsidR="007D3784" w:rsidRPr="00FC51E0">
        <w:rPr>
          <w:rFonts w:ascii="Book Antiqua" w:hAnsi="Book Antiqua"/>
          <w:szCs w:val="24"/>
        </w:rPr>
        <w:t>in</w:t>
      </w:r>
      <w:r w:rsidR="00A67468" w:rsidRPr="00FC51E0">
        <w:rPr>
          <w:rFonts w:ascii="Book Antiqua" w:hAnsi="Book Antiqua"/>
          <w:szCs w:val="24"/>
        </w:rPr>
        <w:t>to</w:t>
      </w:r>
      <w:r w:rsidR="00A64739" w:rsidRPr="00FC51E0">
        <w:rPr>
          <w:rFonts w:ascii="Book Antiqua" w:hAnsi="Book Antiqua"/>
          <w:szCs w:val="24"/>
        </w:rPr>
        <w:t xml:space="preserve"> kidney stem/progenitor cells. </w:t>
      </w:r>
      <w:r w:rsidR="003A52E2" w:rsidRPr="00FC51E0">
        <w:rPr>
          <w:rFonts w:ascii="Book Antiqua" w:hAnsi="Book Antiqua"/>
          <w:szCs w:val="24"/>
        </w:rPr>
        <w:t xml:space="preserve">Although many hurdles </w:t>
      </w:r>
      <w:r w:rsidR="007D3784" w:rsidRPr="00FC51E0">
        <w:rPr>
          <w:rFonts w:ascii="Book Antiqua" w:hAnsi="Book Antiqua"/>
          <w:szCs w:val="24"/>
        </w:rPr>
        <w:t>still need to</w:t>
      </w:r>
      <w:r w:rsidR="0028752E" w:rsidRPr="00FC51E0">
        <w:rPr>
          <w:rFonts w:ascii="Book Antiqua" w:hAnsi="Book Antiqua"/>
          <w:szCs w:val="24"/>
        </w:rPr>
        <w:t xml:space="preserve"> be over</w:t>
      </w:r>
      <w:r w:rsidR="001D15A8" w:rsidRPr="00FC51E0">
        <w:rPr>
          <w:rFonts w:ascii="Book Antiqua" w:hAnsi="Book Antiqua"/>
          <w:szCs w:val="24"/>
        </w:rPr>
        <w:t>come, this strategy will enable</w:t>
      </w:r>
      <w:r w:rsidR="00FD2BA9" w:rsidRPr="00FC51E0">
        <w:rPr>
          <w:rFonts w:ascii="Book Antiqua" w:hAnsi="Book Antiqua"/>
          <w:szCs w:val="24"/>
        </w:rPr>
        <w:t xml:space="preserve"> </w:t>
      </w:r>
      <w:r w:rsidR="00551696" w:rsidRPr="00FC51E0">
        <w:rPr>
          <w:rFonts w:ascii="Book Antiqua" w:hAnsi="Book Antiqua"/>
          <w:szCs w:val="24"/>
        </w:rPr>
        <w:t xml:space="preserve">bona fide </w:t>
      </w:r>
      <w:r w:rsidR="00FD2BA9" w:rsidRPr="00FC51E0">
        <w:rPr>
          <w:rFonts w:ascii="Book Antiqua" w:hAnsi="Book Antiqua"/>
          <w:szCs w:val="24"/>
        </w:rPr>
        <w:t>kid</w:t>
      </w:r>
      <w:r w:rsidR="001D15A8" w:rsidRPr="00FC51E0">
        <w:rPr>
          <w:rFonts w:ascii="Book Antiqua" w:hAnsi="Book Antiqua"/>
          <w:szCs w:val="24"/>
        </w:rPr>
        <w:t>ney regeneration rather than</w:t>
      </w:r>
      <w:r w:rsidR="00FD2BA9" w:rsidRPr="00FC51E0">
        <w:rPr>
          <w:rFonts w:ascii="Book Antiqua" w:hAnsi="Book Antiqua"/>
          <w:szCs w:val="24"/>
        </w:rPr>
        <w:t xml:space="preserve"> kidney </w:t>
      </w:r>
      <w:r w:rsidR="00E600A2" w:rsidRPr="00FC51E0">
        <w:rPr>
          <w:rFonts w:ascii="Book Antiqua" w:hAnsi="Book Antiqua"/>
          <w:szCs w:val="24"/>
        </w:rPr>
        <w:t xml:space="preserve">repair using </w:t>
      </w:r>
      <w:r w:rsidR="0090436D" w:rsidRPr="00FC51E0">
        <w:rPr>
          <w:rFonts w:ascii="Book Antiqua" w:hAnsi="Book Antiqua"/>
          <w:szCs w:val="24"/>
        </w:rPr>
        <w:t>remnant</w:t>
      </w:r>
      <w:r w:rsidR="00E600A2" w:rsidRPr="00FC51E0">
        <w:rPr>
          <w:rFonts w:ascii="Book Antiqua" w:hAnsi="Book Antiqua"/>
          <w:szCs w:val="24"/>
        </w:rPr>
        <w:t xml:space="preserve"> renal </w:t>
      </w:r>
      <w:r w:rsidR="00E600A2" w:rsidRPr="00FC51E0">
        <w:rPr>
          <w:rFonts w:ascii="Book Antiqua" w:hAnsi="Book Antiqua"/>
          <w:szCs w:val="24"/>
        </w:rPr>
        <w:lastRenderedPageBreak/>
        <w:t>parenchymal cells</w:t>
      </w:r>
      <w:r w:rsidR="0090436D" w:rsidRPr="00FC51E0">
        <w:rPr>
          <w:rFonts w:ascii="Book Antiqua" w:hAnsi="Book Antiqua"/>
          <w:szCs w:val="24"/>
        </w:rPr>
        <w:t>.</w:t>
      </w:r>
      <w:r w:rsidR="00993C23" w:rsidRPr="00FC51E0">
        <w:rPr>
          <w:rFonts w:ascii="Book Antiqua" w:hAnsi="Book Antiqua"/>
          <w:szCs w:val="24"/>
        </w:rPr>
        <w:t xml:space="preserve"> </w:t>
      </w:r>
    </w:p>
    <w:p w14:paraId="6EBDE4CD" w14:textId="48EDAA70" w:rsidR="00727F6E" w:rsidRPr="00FC51E0" w:rsidRDefault="00727F6E" w:rsidP="00815FD4">
      <w:pPr>
        <w:widowControl/>
        <w:spacing w:line="360" w:lineRule="auto"/>
        <w:rPr>
          <w:rFonts w:ascii="Book Antiqua" w:hAnsi="Book Antiqua"/>
          <w:szCs w:val="24"/>
        </w:rPr>
      </w:pPr>
    </w:p>
    <w:p w14:paraId="3386D30B" w14:textId="4A5B7450" w:rsidR="00727F6E" w:rsidRPr="00FC51E0" w:rsidRDefault="00727F6E" w:rsidP="00815FD4">
      <w:pPr>
        <w:spacing w:line="360" w:lineRule="auto"/>
        <w:rPr>
          <w:rFonts w:ascii="Book Antiqua" w:hAnsi="Book Antiqua" w:cstheme="majorHAnsi"/>
          <w:b/>
          <w:szCs w:val="24"/>
        </w:rPr>
      </w:pPr>
      <w:r w:rsidRPr="00FC51E0">
        <w:rPr>
          <w:rFonts w:ascii="Book Antiqua" w:hAnsi="Book Antiqua" w:cstheme="majorHAnsi"/>
          <w:b/>
          <w:szCs w:val="24"/>
        </w:rPr>
        <w:t>Key words:</w:t>
      </w:r>
      <w:r w:rsidR="002B5B72" w:rsidRPr="00FC51E0">
        <w:rPr>
          <w:rFonts w:ascii="Book Antiqua" w:eastAsia="宋体" w:hAnsi="Book Antiqua" w:cstheme="majorHAnsi" w:hint="eastAsia"/>
          <w:b/>
          <w:szCs w:val="24"/>
          <w:lang w:eastAsia="zh-CN"/>
        </w:rPr>
        <w:t xml:space="preserve"> </w:t>
      </w:r>
      <w:r w:rsidR="0056550B" w:rsidRPr="00FC51E0">
        <w:rPr>
          <w:rFonts w:ascii="Book Antiqua" w:hAnsi="Book Antiqua" w:cstheme="majorHAnsi"/>
          <w:szCs w:val="24"/>
        </w:rPr>
        <w:t>Ad</w:t>
      </w:r>
      <w:r w:rsidR="00061247" w:rsidRPr="00FC51E0">
        <w:rPr>
          <w:rFonts w:ascii="Book Antiqua" w:hAnsi="Book Antiqua" w:cstheme="majorHAnsi"/>
          <w:szCs w:val="24"/>
        </w:rPr>
        <w:t xml:space="preserve">ult stem cells; </w:t>
      </w:r>
      <w:r w:rsidR="002738B5" w:rsidRPr="00FC51E0">
        <w:rPr>
          <w:rFonts w:ascii="Book Antiqua" w:hAnsi="Book Antiqua" w:cstheme="majorHAnsi"/>
          <w:szCs w:val="24"/>
        </w:rPr>
        <w:t>M</w:t>
      </w:r>
      <w:r w:rsidR="00061247" w:rsidRPr="00FC51E0">
        <w:rPr>
          <w:rFonts w:ascii="Book Antiqua" w:hAnsi="Book Antiqua" w:cstheme="majorHAnsi"/>
          <w:szCs w:val="24"/>
        </w:rPr>
        <w:t>esenchymal stem cells;</w:t>
      </w:r>
      <w:r w:rsidR="00312160" w:rsidRPr="00FC51E0">
        <w:rPr>
          <w:rFonts w:ascii="Book Antiqua" w:hAnsi="Book Antiqua" w:cstheme="majorHAnsi"/>
          <w:szCs w:val="24"/>
        </w:rPr>
        <w:t xml:space="preserve"> </w:t>
      </w:r>
      <w:r w:rsidR="002738B5" w:rsidRPr="00FC51E0">
        <w:rPr>
          <w:rFonts w:ascii="Book Antiqua" w:hAnsi="Book Antiqua" w:cstheme="majorHAnsi"/>
          <w:szCs w:val="24"/>
        </w:rPr>
        <w:t>P</w:t>
      </w:r>
      <w:r w:rsidR="00312160" w:rsidRPr="00FC51E0">
        <w:rPr>
          <w:rFonts w:ascii="Book Antiqua" w:hAnsi="Book Antiqua" w:cstheme="majorHAnsi"/>
          <w:szCs w:val="24"/>
        </w:rPr>
        <w:t xml:space="preserve">aracrine factors; </w:t>
      </w:r>
      <w:r w:rsidR="002738B5" w:rsidRPr="00FC51E0">
        <w:rPr>
          <w:rFonts w:ascii="Book Antiqua" w:hAnsi="Book Antiqua" w:cstheme="majorHAnsi"/>
          <w:szCs w:val="24"/>
        </w:rPr>
        <w:t>E</w:t>
      </w:r>
      <w:r w:rsidR="00312160" w:rsidRPr="00FC51E0">
        <w:rPr>
          <w:rFonts w:ascii="Book Antiqua" w:hAnsi="Book Antiqua" w:cstheme="majorHAnsi"/>
          <w:szCs w:val="24"/>
        </w:rPr>
        <w:t>xtracellular</w:t>
      </w:r>
      <w:r w:rsidR="00F56AF2" w:rsidRPr="00FC51E0">
        <w:rPr>
          <w:rFonts w:ascii="Book Antiqua" w:hAnsi="Book Antiqua" w:cstheme="majorHAnsi"/>
          <w:szCs w:val="24"/>
        </w:rPr>
        <w:t xml:space="preserve"> vesicles; </w:t>
      </w:r>
      <w:r w:rsidR="002738B5" w:rsidRPr="00FC51E0">
        <w:rPr>
          <w:rFonts w:ascii="Book Antiqua" w:hAnsi="Book Antiqua" w:cstheme="majorHAnsi"/>
          <w:szCs w:val="24"/>
        </w:rPr>
        <w:t>D</w:t>
      </w:r>
      <w:r w:rsidR="00F56AF2" w:rsidRPr="00FC51E0">
        <w:rPr>
          <w:rFonts w:ascii="Book Antiqua" w:hAnsi="Book Antiqua" w:cstheme="majorHAnsi"/>
          <w:szCs w:val="24"/>
        </w:rPr>
        <w:t xml:space="preserve">irect reprogramming; </w:t>
      </w:r>
      <w:r w:rsidR="002738B5" w:rsidRPr="00FC51E0">
        <w:rPr>
          <w:rFonts w:ascii="Book Antiqua" w:hAnsi="Book Antiqua" w:cstheme="majorHAnsi"/>
          <w:szCs w:val="24"/>
        </w:rPr>
        <w:t>I</w:t>
      </w:r>
      <w:r w:rsidR="00F56AF2" w:rsidRPr="00FC51E0">
        <w:rPr>
          <w:rFonts w:ascii="Book Antiqua" w:hAnsi="Book Antiqua" w:cstheme="majorHAnsi"/>
          <w:szCs w:val="24"/>
        </w:rPr>
        <w:t>ndirect reprogramming</w:t>
      </w:r>
    </w:p>
    <w:p w14:paraId="565B160D" w14:textId="77777777" w:rsidR="00727F6E" w:rsidRPr="00FC51E0" w:rsidRDefault="00727F6E" w:rsidP="00815FD4">
      <w:pPr>
        <w:spacing w:line="360" w:lineRule="auto"/>
        <w:rPr>
          <w:rFonts w:ascii="Book Antiqua" w:hAnsi="Book Antiqua" w:cstheme="majorHAnsi"/>
          <w:szCs w:val="24"/>
        </w:rPr>
      </w:pPr>
    </w:p>
    <w:p w14:paraId="063DFA0B" w14:textId="77777777" w:rsidR="00E555C8" w:rsidRPr="00FC51E0" w:rsidRDefault="00E555C8" w:rsidP="00815FD4">
      <w:pPr>
        <w:spacing w:line="360" w:lineRule="auto"/>
        <w:rPr>
          <w:rFonts w:ascii="Book Antiqua" w:hAnsi="Book Antiqua" w:cs="Arial"/>
          <w:szCs w:val="24"/>
        </w:rPr>
      </w:pPr>
      <w:proofErr w:type="gramStart"/>
      <w:r w:rsidRPr="00FC51E0">
        <w:rPr>
          <w:rFonts w:ascii="Book Antiqua" w:hAnsi="Book Antiqua"/>
          <w:b/>
          <w:szCs w:val="24"/>
        </w:rPr>
        <w:t>©</w:t>
      </w:r>
      <w:r w:rsidRPr="00FC51E0">
        <w:rPr>
          <w:rFonts w:ascii="Book Antiqua" w:hAnsi="Book Antiqua" w:hint="eastAsia"/>
          <w:b/>
          <w:szCs w:val="24"/>
        </w:rPr>
        <w:t xml:space="preserve"> </w:t>
      </w:r>
      <w:r w:rsidRPr="00FC51E0">
        <w:rPr>
          <w:rFonts w:ascii="Book Antiqua" w:hAnsi="Book Antiqua" w:cs="Arial"/>
          <w:b/>
          <w:szCs w:val="24"/>
        </w:rPr>
        <w:t>The Author(s) 2015.</w:t>
      </w:r>
      <w:proofErr w:type="gramEnd"/>
      <w:r w:rsidRPr="00FC51E0">
        <w:rPr>
          <w:rFonts w:ascii="Book Antiqua" w:hAnsi="Book Antiqua" w:cs="Arial"/>
          <w:szCs w:val="24"/>
        </w:rPr>
        <w:t xml:space="preserve"> Published by </w:t>
      </w:r>
      <w:proofErr w:type="spellStart"/>
      <w:r w:rsidRPr="00FC51E0">
        <w:rPr>
          <w:rFonts w:ascii="Book Antiqua" w:hAnsi="Book Antiqua" w:cs="Arial"/>
          <w:szCs w:val="24"/>
        </w:rPr>
        <w:t>Baishideng</w:t>
      </w:r>
      <w:proofErr w:type="spellEnd"/>
      <w:r w:rsidRPr="00FC51E0">
        <w:rPr>
          <w:rFonts w:ascii="Book Antiqua" w:hAnsi="Book Antiqua" w:cs="Arial"/>
          <w:szCs w:val="24"/>
        </w:rPr>
        <w:t xml:space="preserve"> Publishing Group Inc. All rights reserved.</w:t>
      </w:r>
    </w:p>
    <w:p w14:paraId="7F69CE61" w14:textId="77777777" w:rsidR="00727F6E" w:rsidRPr="00FC51E0" w:rsidRDefault="00727F6E" w:rsidP="00815FD4">
      <w:pPr>
        <w:spacing w:line="360" w:lineRule="auto"/>
        <w:rPr>
          <w:rFonts w:ascii="Book Antiqua" w:hAnsi="Book Antiqua" w:cstheme="majorHAnsi"/>
          <w:szCs w:val="24"/>
        </w:rPr>
      </w:pPr>
    </w:p>
    <w:p w14:paraId="191F6164" w14:textId="53CDF91D" w:rsidR="00727F6E" w:rsidRPr="00FC51E0" w:rsidRDefault="00727F6E" w:rsidP="00815FD4">
      <w:pPr>
        <w:widowControl/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 xml:space="preserve">Core </w:t>
      </w:r>
      <w:r w:rsidR="00751D03" w:rsidRPr="00FC51E0">
        <w:rPr>
          <w:rFonts w:ascii="Book Antiqua" w:hAnsi="Book Antiqua"/>
          <w:b/>
          <w:szCs w:val="24"/>
        </w:rPr>
        <w:t>t</w:t>
      </w:r>
      <w:r w:rsidRPr="00FC51E0">
        <w:rPr>
          <w:rFonts w:ascii="Book Antiqua" w:hAnsi="Book Antiqua"/>
          <w:b/>
          <w:szCs w:val="24"/>
        </w:rPr>
        <w:t>ip</w:t>
      </w:r>
      <w:r w:rsidR="00751D03"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: </w:t>
      </w:r>
      <w:r w:rsidR="002C4280" w:rsidRPr="00FC51E0">
        <w:rPr>
          <w:rFonts w:ascii="Book Antiqua" w:hAnsi="Book Antiqua"/>
          <w:szCs w:val="24"/>
        </w:rPr>
        <w:t xml:space="preserve">Although intensive studies have been performed to isolate </w:t>
      </w:r>
      <w:r w:rsidR="00EB2574" w:rsidRPr="00FC51E0">
        <w:rPr>
          <w:rFonts w:ascii="Book Antiqua" w:hAnsi="Book Antiqua"/>
          <w:szCs w:val="24"/>
        </w:rPr>
        <w:t>kidney stem/</w:t>
      </w:r>
      <w:r w:rsidR="00915BCE" w:rsidRPr="00FC51E0">
        <w:rPr>
          <w:rFonts w:ascii="Book Antiqua" w:hAnsi="Book Antiqua"/>
          <w:szCs w:val="24"/>
        </w:rPr>
        <w:t>progenitor cells from the mammal</w:t>
      </w:r>
      <w:r w:rsidR="00EB2574" w:rsidRPr="00FC51E0">
        <w:rPr>
          <w:rFonts w:ascii="Book Antiqua" w:hAnsi="Book Antiqua"/>
          <w:szCs w:val="24"/>
        </w:rPr>
        <w:t xml:space="preserve">ian </w:t>
      </w:r>
      <w:r w:rsidR="006B3043" w:rsidRPr="00FC51E0">
        <w:rPr>
          <w:rFonts w:ascii="Book Antiqua" w:hAnsi="Book Antiqua"/>
          <w:szCs w:val="24"/>
        </w:rPr>
        <w:t xml:space="preserve">adult </w:t>
      </w:r>
      <w:r w:rsidR="00EB2574" w:rsidRPr="00FC51E0">
        <w:rPr>
          <w:rFonts w:ascii="Book Antiqua" w:hAnsi="Book Antiqua"/>
          <w:szCs w:val="24"/>
        </w:rPr>
        <w:t>kidney,</w:t>
      </w:r>
      <w:r w:rsidR="00FE357A" w:rsidRPr="00FC51E0">
        <w:rPr>
          <w:rFonts w:ascii="Book Antiqua" w:hAnsi="Book Antiqua"/>
          <w:szCs w:val="24"/>
        </w:rPr>
        <w:t xml:space="preserve"> </w:t>
      </w:r>
      <w:r w:rsidR="00EC2BDA" w:rsidRPr="00FC51E0">
        <w:rPr>
          <w:rFonts w:ascii="Book Antiqua" w:hAnsi="Book Antiqua"/>
          <w:szCs w:val="24"/>
        </w:rPr>
        <w:t xml:space="preserve">whether stem/progenitor cells actually exist in the adult kidney is still debated. </w:t>
      </w:r>
      <w:r w:rsidR="00173C71" w:rsidRPr="00FC51E0">
        <w:rPr>
          <w:rFonts w:ascii="Book Antiqua" w:hAnsi="Book Antiqua"/>
          <w:szCs w:val="24"/>
        </w:rPr>
        <w:t>Mesenchymal stem cells seem to</w:t>
      </w:r>
      <w:r w:rsidR="00EC49D9" w:rsidRPr="00FC51E0">
        <w:rPr>
          <w:rFonts w:ascii="Book Antiqua" w:hAnsi="Book Antiqua"/>
          <w:szCs w:val="24"/>
        </w:rPr>
        <w:t xml:space="preserve"> exert beneficial effects </w:t>
      </w:r>
      <w:r w:rsidR="00A9503F" w:rsidRPr="00FC51E0">
        <w:rPr>
          <w:rFonts w:ascii="Book Antiqua" w:hAnsi="Book Antiqua"/>
          <w:i/>
          <w:szCs w:val="24"/>
        </w:rPr>
        <w:t>via</w:t>
      </w:r>
      <w:r w:rsidR="00EC49D9" w:rsidRPr="00FC51E0">
        <w:rPr>
          <w:rFonts w:ascii="Book Antiqua" w:hAnsi="Book Antiqua"/>
          <w:szCs w:val="24"/>
        </w:rPr>
        <w:t xml:space="preserve"> paracrine effects rather</w:t>
      </w:r>
      <w:r w:rsidR="00B00B12" w:rsidRPr="00FC51E0">
        <w:rPr>
          <w:rFonts w:ascii="Book Antiqua" w:hAnsi="Book Antiqua"/>
          <w:szCs w:val="24"/>
        </w:rPr>
        <w:t xml:space="preserve"> than </w:t>
      </w:r>
      <w:r w:rsidR="00EC2BDA" w:rsidRPr="00FC51E0">
        <w:rPr>
          <w:rFonts w:ascii="Book Antiqua" w:hAnsi="Book Antiqua"/>
          <w:szCs w:val="24"/>
        </w:rPr>
        <w:t>by</w:t>
      </w:r>
      <w:r w:rsidR="009A0C2C" w:rsidRPr="00FC51E0">
        <w:rPr>
          <w:rFonts w:ascii="Book Antiqua" w:hAnsi="Book Antiqua"/>
          <w:szCs w:val="24"/>
        </w:rPr>
        <w:t xml:space="preserve"> direct differentiation into renal parenchymal cells. </w:t>
      </w:r>
      <w:r w:rsidR="00B21785" w:rsidRPr="00FC51E0">
        <w:rPr>
          <w:rFonts w:ascii="Book Antiqua" w:hAnsi="Book Antiqua"/>
          <w:szCs w:val="24"/>
        </w:rPr>
        <w:t xml:space="preserve">In this review, we also introduce potential roles of </w:t>
      </w:r>
      <w:r w:rsidR="00920F5D" w:rsidRPr="00FC51E0">
        <w:rPr>
          <w:rFonts w:ascii="Book Antiqua" w:hAnsi="Book Antiqua"/>
          <w:szCs w:val="24"/>
        </w:rPr>
        <w:t>extracellular vesicles rele</w:t>
      </w:r>
      <w:r w:rsidR="00962B54" w:rsidRPr="00FC51E0">
        <w:rPr>
          <w:rFonts w:ascii="Book Antiqua" w:hAnsi="Book Antiqua"/>
          <w:szCs w:val="24"/>
        </w:rPr>
        <w:t xml:space="preserve">ased from stem cells and direct/indirect </w:t>
      </w:r>
      <w:r w:rsidR="0092683E" w:rsidRPr="00FC51E0">
        <w:rPr>
          <w:rFonts w:ascii="Book Antiqua" w:hAnsi="Book Antiqua"/>
          <w:szCs w:val="24"/>
        </w:rPr>
        <w:t>reprogramming</w:t>
      </w:r>
      <w:r w:rsidR="007C608A" w:rsidRPr="00FC51E0">
        <w:rPr>
          <w:rFonts w:ascii="Book Antiqua" w:hAnsi="Book Antiqua"/>
          <w:szCs w:val="24"/>
        </w:rPr>
        <w:t xml:space="preserve"> of adult somatic </w:t>
      </w:r>
      <w:r w:rsidR="0092683E" w:rsidRPr="00FC51E0">
        <w:rPr>
          <w:rFonts w:ascii="Book Antiqua" w:hAnsi="Book Antiqua"/>
          <w:szCs w:val="24"/>
        </w:rPr>
        <w:t xml:space="preserve">cells by which kidney stem/progenitor cells </w:t>
      </w:r>
      <w:r w:rsidR="00EC2BDA" w:rsidRPr="00FC51E0">
        <w:rPr>
          <w:rFonts w:ascii="Book Antiqua" w:hAnsi="Book Antiqua"/>
          <w:szCs w:val="24"/>
        </w:rPr>
        <w:t>will be formed</w:t>
      </w:r>
      <w:r w:rsidR="0096304A" w:rsidRPr="00FC51E0">
        <w:rPr>
          <w:rFonts w:ascii="Book Antiqua" w:hAnsi="Book Antiqua"/>
          <w:szCs w:val="24"/>
        </w:rPr>
        <w:t xml:space="preserve"> in the future.</w:t>
      </w:r>
    </w:p>
    <w:p w14:paraId="2765B103" w14:textId="77777777" w:rsidR="00235514" w:rsidRPr="00FC51E0" w:rsidRDefault="00235514" w:rsidP="00815FD4">
      <w:pPr>
        <w:spacing w:line="360" w:lineRule="auto"/>
        <w:rPr>
          <w:rFonts w:ascii="Book Antiqua" w:hAnsi="Book Antiqua"/>
          <w:szCs w:val="24"/>
        </w:rPr>
      </w:pPr>
    </w:p>
    <w:p w14:paraId="283AB490" w14:textId="61420AF3" w:rsidR="002E58DF" w:rsidRPr="00FC51E0" w:rsidRDefault="002E58DF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t>Suzuki E, Fujita D, Takahashi M, Oba S, and Nishimatsu H. Ad</w:t>
      </w:r>
      <w:r w:rsidR="00BE2BC5" w:rsidRPr="00FC51E0">
        <w:rPr>
          <w:rFonts w:ascii="Book Antiqua" w:hAnsi="Book Antiqua"/>
          <w:szCs w:val="24"/>
        </w:rPr>
        <w:t>ult stem cells as a tool for kidney regen</w:t>
      </w:r>
      <w:r w:rsidRPr="00FC51E0">
        <w:rPr>
          <w:rFonts w:ascii="Book Antiqua" w:hAnsi="Book Antiqua"/>
          <w:szCs w:val="24"/>
        </w:rPr>
        <w:t>eration</w:t>
      </w:r>
      <w:r w:rsidR="00105AE6" w:rsidRPr="00FC51E0">
        <w:rPr>
          <w:rFonts w:ascii="Book Antiqua" w:hAnsi="Book Antiqua"/>
          <w:szCs w:val="24"/>
        </w:rPr>
        <w:t>.</w:t>
      </w:r>
      <w:r w:rsidR="00BE2BC5" w:rsidRPr="00FC51E0">
        <w:rPr>
          <w:rFonts w:ascii="Book Antiqua" w:hAnsi="Book Antiqua"/>
          <w:i/>
          <w:iCs/>
          <w:szCs w:val="24"/>
        </w:rPr>
        <w:t xml:space="preserve"> World J </w:t>
      </w:r>
      <w:proofErr w:type="spellStart"/>
      <w:r w:rsidR="00BE2BC5" w:rsidRPr="00FC51E0">
        <w:rPr>
          <w:rFonts w:ascii="Book Antiqua" w:hAnsi="Book Antiqua"/>
          <w:i/>
          <w:iCs/>
          <w:szCs w:val="24"/>
        </w:rPr>
        <w:t>Nephrol</w:t>
      </w:r>
      <w:proofErr w:type="spellEnd"/>
      <w:r w:rsidR="00BE2BC5" w:rsidRPr="00FC51E0">
        <w:rPr>
          <w:rFonts w:ascii="Book Antiqua" w:hAnsi="Book Antiqua" w:hint="eastAsia"/>
          <w:iCs/>
          <w:szCs w:val="24"/>
        </w:rPr>
        <w:t xml:space="preserve"> 2015; </w:t>
      </w:r>
      <w:proofErr w:type="gramStart"/>
      <w:r w:rsidR="00BE2BC5" w:rsidRPr="00FC51E0">
        <w:rPr>
          <w:rFonts w:ascii="Book Antiqua" w:hAnsi="Book Antiqua" w:hint="eastAsia"/>
          <w:iCs/>
          <w:szCs w:val="24"/>
        </w:rPr>
        <w:t>In</w:t>
      </w:r>
      <w:proofErr w:type="gramEnd"/>
      <w:r w:rsidR="00BE2BC5" w:rsidRPr="00FC51E0">
        <w:rPr>
          <w:rFonts w:ascii="Book Antiqua" w:hAnsi="Book Antiqua" w:hint="eastAsia"/>
          <w:iCs/>
          <w:szCs w:val="24"/>
        </w:rPr>
        <w:t xml:space="preserve"> press</w:t>
      </w:r>
    </w:p>
    <w:p w14:paraId="21AE9A56" w14:textId="569FDD5F" w:rsidR="002E58DF" w:rsidRPr="00FC51E0" w:rsidRDefault="002E58DF" w:rsidP="00815FD4">
      <w:pPr>
        <w:spacing w:line="360" w:lineRule="auto"/>
        <w:rPr>
          <w:rFonts w:ascii="Book Antiqua" w:hAnsi="Book Antiqua"/>
          <w:szCs w:val="24"/>
        </w:rPr>
      </w:pPr>
    </w:p>
    <w:p w14:paraId="034489D3" w14:textId="77680CEF" w:rsidR="00235514" w:rsidRPr="00FC51E0" w:rsidRDefault="00235514" w:rsidP="00815FD4">
      <w:pPr>
        <w:widowControl/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br w:type="page"/>
      </w:r>
    </w:p>
    <w:p w14:paraId="6DC53040" w14:textId="5C6533E9" w:rsidR="00235514" w:rsidRPr="00FC51E0" w:rsidRDefault="00235514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lastRenderedPageBreak/>
        <w:t>INTRODUCTION</w:t>
      </w:r>
    </w:p>
    <w:p w14:paraId="75E8E687" w14:textId="439EA18A" w:rsidR="00C534E5" w:rsidRPr="00FC51E0" w:rsidRDefault="00A85E66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t>The kidney is a vital organ that play</w:t>
      </w:r>
      <w:r w:rsidR="00F617D6" w:rsidRPr="00FC51E0">
        <w:rPr>
          <w:rFonts w:ascii="Book Antiqua" w:hAnsi="Book Antiqua"/>
          <w:szCs w:val="24"/>
        </w:rPr>
        <w:t>s</w:t>
      </w:r>
      <w:r w:rsidR="005774C9" w:rsidRPr="00FC51E0">
        <w:rPr>
          <w:rFonts w:ascii="Book Antiqua" w:hAnsi="Book Antiqua"/>
          <w:szCs w:val="24"/>
        </w:rPr>
        <w:t xml:space="preserve"> various</w:t>
      </w:r>
      <w:r w:rsidRPr="00FC51E0">
        <w:rPr>
          <w:rFonts w:ascii="Book Antiqua" w:hAnsi="Book Antiqua"/>
          <w:szCs w:val="24"/>
        </w:rPr>
        <w:t xml:space="preserve"> roles, such as </w:t>
      </w:r>
      <w:r w:rsidR="003F584A" w:rsidRPr="00FC51E0">
        <w:rPr>
          <w:rFonts w:ascii="Book Antiqua" w:hAnsi="Book Antiqua"/>
          <w:szCs w:val="24"/>
        </w:rPr>
        <w:t>the excretion of waste products;</w:t>
      </w:r>
      <w:r w:rsidRPr="00FC51E0">
        <w:rPr>
          <w:rFonts w:ascii="Book Antiqua" w:hAnsi="Book Antiqua"/>
          <w:szCs w:val="24"/>
        </w:rPr>
        <w:t xml:space="preserve"> regulation of systemic fluid volume, electrolyte</w:t>
      </w:r>
      <w:r w:rsidR="003F584A" w:rsidRPr="00FC51E0">
        <w:rPr>
          <w:rFonts w:ascii="Book Antiqua" w:hAnsi="Book Antiqua"/>
          <w:szCs w:val="24"/>
        </w:rPr>
        <w:t>s</w:t>
      </w:r>
      <w:r w:rsidR="00C72EE0" w:rsidRPr="00FC51E0">
        <w:rPr>
          <w:rFonts w:ascii="Book Antiqua" w:hAnsi="Book Antiqua"/>
          <w:szCs w:val="24"/>
        </w:rPr>
        <w:t>, and pH;</w:t>
      </w:r>
      <w:r w:rsidRPr="00FC51E0">
        <w:rPr>
          <w:rFonts w:ascii="Book Antiqua" w:hAnsi="Book Antiqua"/>
          <w:szCs w:val="24"/>
        </w:rPr>
        <w:t xml:space="preserve"> mainten</w:t>
      </w:r>
      <w:r w:rsidR="00C72EE0" w:rsidRPr="00FC51E0">
        <w:rPr>
          <w:rFonts w:ascii="Book Antiqua" w:hAnsi="Book Antiqua"/>
          <w:szCs w:val="24"/>
        </w:rPr>
        <w:t>ance of systemic blood pressure;</w:t>
      </w:r>
      <w:r w:rsidRPr="00FC51E0">
        <w:rPr>
          <w:rFonts w:ascii="Book Antiqua" w:hAnsi="Book Antiqua"/>
          <w:szCs w:val="24"/>
        </w:rPr>
        <w:t xml:space="preserve"> and</w:t>
      </w:r>
      <w:r w:rsidR="00F617D6" w:rsidRPr="00FC51E0">
        <w:rPr>
          <w:rFonts w:ascii="Book Antiqua" w:hAnsi="Book Antiqua"/>
          <w:szCs w:val="24"/>
        </w:rPr>
        <w:t xml:space="preserve"> ery</w:t>
      </w:r>
      <w:r w:rsidR="00962B54" w:rsidRPr="00FC51E0">
        <w:rPr>
          <w:rFonts w:ascii="Book Antiqua" w:hAnsi="Book Antiqua"/>
          <w:szCs w:val="24"/>
        </w:rPr>
        <w:t xml:space="preserve">thropoietin production. These </w:t>
      </w:r>
      <w:r w:rsidR="00563FA6" w:rsidRPr="00FC51E0">
        <w:rPr>
          <w:rFonts w:ascii="Book Antiqua" w:hAnsi="Book Antiqua"/>
          <w:szCs w:val="24"/>
        </w:rPr>
        <w:t>functions</w:t>
      </w:r>
      <w:r w:rsidR="00C534E5" w:rsidRPr="00FC51E0">
        <w:rPr>
          <w:rFonts w:ascii="Book Antiqua" w:hAnsi="Book Antiqua"/>
          <w:szCs w:val="24"/>
        </w:rPr>
        <w:t xml:space="preserve"> are performed</w:t>
      </w:r>
      <w:r w:rsidR="00421A4B" w:rsidRPr="00FC51E0">
        <w:rPr>
          <w:rFonts w:ascii="Book Antiqua" w:hAnsi="Book Antiqua"/>
          <w:szCs w:val="24"/>
        </w:rPr>
        <w:t xml:space="preserve"> by </w:t>
      </w:r>
      <w:r w:rsidR="00C534E5" w:rsidRPr="00FC51E0">
        <w:rPr>
          <w:rFonts w:ascii="Book Antiqua" w:hAnsi="Book Antiqua"/>
          <w:szCs w:val="24"/>
        </w:rPr>
        <w:t>the nephrons,</w:t>
      </w:r>
      <w:r w:rsidR="00F617D6" w:rsidRPr="00FC51E0">
        <w:rPr>
          <w:rFonts w:ascii="Book Antiqua" w:hAnsi="Book Antiqua"/>
          <w:szCs w:val="24"/>
        </w:rPr>
        <w:t xml:space="preserve"> </w:t>
      </w:r>
      <w:r w:rsidR="00C534E5" w:rsidRPr="00FC51E0">
        <w:rPr>
          <w:rFonts w:ascii="Book Antiqua" w:hAnsi="Book Antiqua"/>
          <w:szCs w:val="24"/>
        </w:rPr>
        <w:t xml:space="preserve">the </w:t>
      </w:r>
      <w:r w:rsidR="00F617D6" w:rsidRPr="00FC51E0">
        <w:rPr>
          <w:rFonts w:ascii="Book Antiqua" w:hAnsi="Book Antiqua"/>
          <w:szCs w:val="24"/>
        </w:rPr>
        <w:t>fun</w:t>
      </w:r>
      <w:r w:rsidR="00421A4B" w:rsidRPr="00FC51E0">
        <w:rPr>
          <w:rFonts w:ascii="Book Antiqua" w:hAnsi="Book Antiqua"/>
          <w:szCs w:val="24"/>
        </w:rPr>
        <w:t xml:space="preserve">ctional units of the kidney. If the structure and/or function of </w:t>
      </w:r>
      <w:r w:rsidR="00C534E5" w:rsidRPr="00FC51E0">
        <w:rPr>
          <w:rFonts w:ascii="Book Antiqua" w:hAnsi="Book Antiqua"/>
          <w:szCs w:val="24"/>
        </w:rPr>
        <w:t xml:space="preserve">the nephrons </w:t>
      </w:r>
      <w:r w:rsidR="00CE71DF" w:rsidRPr="00FC51E0">
        <w:rPr>
          <w:rFonts w:ascii="Book Antiqua" w:hAnsi="Book Antiqua"/>
          <w:szCs w:val="24"/>
        </w:rPr>
        <w:t>are</w:t>
      </w:r>
      <w:r w:rsidR="00C534E5" w:rsidRPr="00FC51E0">
        <w:rPr>
          <w:rFonts w:ascii="Book Antiqua" w:hAnsi="Book Antiqua"/>
          <w:szCs w:val="24"/>
        </w:rPr>
        <w:t xml:space="preserve"> damaged because of</w:t>
      </w:r>
      <w:r w:rsidR="00421A4B" w:rsidRPr="00FC51E0">
        <w:rPr>
          <w:rFonts w:ascii="Book Antiqua" w:hAnsi="Book Antiqua"/>
          <w:szCs w:val="24"/>
        </w:rPr>
        <w:t xml:space="preserve"> disease</w:t>
      </w:r>
      <w:r w:rsidR="00E03DB0" w:rsidRPr="00FC51E0">
        <w:rPr>
          <w:rFonts w:ascii="Book Antiqua" w:hAnsi="Book Antiqua"/>
          <w:szCs w:val="24"/>
        </w:rPr>
        <w:t>s</w:t>
      </w:r>
      <w:r w:rsidR="00421A4B" w:rsidRPr="00FC51E0">
        <w:rPr>
          <w:rFonts w:ascii="Book Antiqua" w:hAnsi="Book Antiqua"/>
          <w:szCs w:val="24"/>
        </w:rPr>
        <w:t xml:space="preserve">, such as diabetes, hypertension, and glomerulonephritis, </w:t>
      </w:r>
      <w:r w:rsidR="00A04310" w:rsidRPr="00FC51E0">
        <w:rPr>
          <w:rFonts w:ascii="Book Antiqua" w:hAnsi="Book Antiqua"/>
          <w:szCs w:val="24"/>
        </w:rPr>
        <w:t xml:space="preserve">and if such damages continue to progress, </w:t>
      </w:r>
      <w:r w:rsidR="00421A4B" w:rsidRPr="00FC51E0">
        <w:rPr>
          <w:rFonts w:ascii="Book Antiqua" w:hAnsi="Book Antiqua"/>
          <w:szCs w:val="24"/>
        </w:rPr>
        <w:t xml:space="preserve">renal function gradually </w:t>
      </w:r>
      <w:r w:rsidR="00E03DB0" w:rsidRPr="00FC51E0">
        <w:rPr>
          <w:rFonts w:ascii="Book Antiqua" w:hAnsi="Book Antiqua"/>
          <w:szCs w:val="24"/>
        </w:rPr>
        <w:t>deteriorates</w:t>
      </w:r>
      <w:r w:rsidR="00C534E5" w:rsidRPr="00FC51E0">
        <w:rPr>
          <w:rFonts w:ascii="Book Antiqua" w:hAnsi="Book Antiqua"/>
          <w:szCs w:val="24"/>
        </w:rPr>
        <w:t>. T</w:t>
      </w:r>
      <w:r w:rsidR="00E03DB0" w:rsidRPr="00FC51E0">
        <w:rPr>
          <w:rFonts w:ascii="Book Antiqua" w:hAnsi="Book Antiqua"/>
          <w:szCs w:val="24"/>
        </w:rPr>
        <w:t>he kidney finally becomes unable to perform its critical roles, resulting in</w:t>
      </w:r>
      <w:r w:rsidR="006752E7" w:rsidRPr="00FC51E0">
        <w:rPr>
          <w:rFonts w:ascii="Book Antiqua" w:hAnsi="Book Antiqua"/>
          <w:szCs w:val="24"/>
        </w:rPr>
        <w:t xml:space="preserve"> renal failure.</w:t>
      </w:r>
      <w:r w:rsidR="00A04310" w:rsidRPr="00FC51E0">
        <w:rPr>
          <w:rFonts w:ascii="Book Antiqua" w:hAnsi="Book Antiqua"/>
          <w:szCs w:val="24"/>
        </w:rPr>
        <w:t xml:space="preserve"> </w:t>
      </w:r>
    </w:p>
    <w:p w14:paraId="2C39B560" w14:textId="49261461" w:rsidR="006D1BD7" w:rsidRPr="00FC51E0" w:rsidRDefault="00A04310" w:rsidP="007D3300">
      <w:pPr>
        <w:spacing w:line="360" w:lineRule="auto"/>
        <w:ind w:firstLineChars="100" w:firstLine="240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t>There are two therapeutic o</w:t>
      </w:r>
      <w:r w:rsidR="00781ED1" w:rsidRPr="00FC51E0">
        <w:rPr>
          <w:rFonts w:ascii="Book Antiqua" w:hAnsi="Book Antiqua"/>
          <w:szCs w:val="24"/>
        </w:rPr>
        <w:t>ptions for the treatment of end-</w:t>
      </w:r>
      <w:r w:rsidRPr="00FC51E0">
        <w:rPr>
          <w:rFonts w:ascii="Book Antiqua" w:hAnsi="Book Antiqua"/>
          <w:szCs w:val="24"/>
        </w:rPr>
        <w:t>stage renal disease</w:t>
      </w:r>
      <w:r w:rsidR="001126E8" w:rsidRPr="00FC51E0">
        <w:rPr>
          <w:rFonts w:ascii="Book Antiqua" w:hAnsi="Book Antiqua"/>
          <w:szCs w:val="24"/>
        </w:rPr>
        <w:t xml:space="preserve"> (ESRD)</w:t>
      </w:r>
      <w:r w:rsidRPr="00FC51E0">
        <w:rPr>
          <w:rFonts w:ascii="Book Antiqua" w:hAnsi="Book Antiqua"/>
          <w:szCs w:val="24"/>
        </w:rPr>
        <w:t xml:space="preserve">. </w:t>
      </w:r>
      <w:r w:rsidR="0028203D" w:rsidRPr="00FC51E0">
        <w:rPr>
          <w:rFonts w:ascii="Book Antiqua" w:hAnsi="Book Antiqua"/>
          <w:szCs w:val="24"/>
        </w:rPr>
        <w:t>One is dialysis therapy, which compro</w:t>
      </w:r>
      <w:r w:rsidR="00F82C83" w:rsidRPr="00FC51E0">
        <w:rPr>
          <w:rFonts w:ascii="Book Antiqua" w:hAnsi="Book Antiqua"/>
          <w:szCs w:val="24"/>
        </w:rPr>
        <w:t>mises</w:t>
      </w:r>
      <w:r w:rsidR="0028203D" w:rsidRPr="00FC51E0">
        <w:rPr>
          <w:rFonts w:ascii="Book Antiqua" w:hAnsi="Book Antiqua"/>
          <w:szCs w:val="24"/>
        </w:rPr>
        <w:t xml:space="preserve"> patients’ quality of life and cannot substitute for all kidney functions. Another is renal transpla</w:t>
      </w:r>
      <w:r w:rsidR="00F82C83" w:rsidRPr="00FC51E0">
        <w:rPr>
          <w:rFonts w:ascii="Book Antiqua" w:hAnsi="Book Antiqua"/>
          <w:szCs w:val="24"/>
        </w:rPr>
        <w:t>ntation, which is limited because of</w:t>
      </w:r>
      <w:r w:rsidR="0028203D" w:rsidRPr="00FC51E0">
        <w:rPr>
          <w:rFonts w:ascii="Book Antiqua" w:hAnsi="Book Antiqua"/>
          <w:szCs w:val="24"/>
        </w:rPr>
        <w:t xml:space="preserve"> the lack of sufficient donors.</w:t>
      </w:r>
      <w:r w:rsidR="001126E8" w:rsidRPr="00FC51E0">
        <w:rPr>
          <w:rFonts w:ascii="Book Antiqua" w:hAnsi="Book Antiqua"/>
          <w:szCs w:val="24"/>
        </w:rPr>
        <w:t xml:space="preserve"> </w:t>
      </w:r>
      <w:r w:rsidR="00F82C83" w:rsidRPr="00FC51E0">
        <w:rPr>
          <w:rFonts w:ascii="Book Antiqua" w:hAnsi="Book Antiqua"/>
          <w:szCs w:val="24"/>
        </w:rPr>
        <w:t>To explore a better treatment for</w:t>
      </w:r>
      <w:r w:rsidR="001126E8" w:rsidRPr="00FC51E0">
        <w:rPr>
          <w:rFonts w:ascii="Book Antiqua" w:hAnsi="Book Antiqua"/>
          <w:szCs w:val="24"/>
        </w:rPr>
        <w:t xml:space="preserve"> ESRD, it is necessary to find strategies to regenerate the kidney.</w:t>
      </w:r>
      <w:r w:rsidR="00E96846" w:rsidRPr="00FC51E0">
        <w:rPr>
          <w:rFonts w:ascii="Book Antiqua" w:hAnsi="Book Antiqua"/>
          <w:szCs w:val="24"/>
        </w:rPr>
        <w:t xml:space="preserve"> In this respect</w:t>
      </w:r>
      <w:r w:rsidR="00A22942" w:rsidRPr="00FC51E0">
        <w:rPr>
          <w:rFonts w:ascii="Book Antiqua" w:hAnsi="Book Antiqua"/>
          <w:szCs w:val="24"/>
        </w:rPr>
        <w:t>, stem cell therapy for the kidney has been intensively studied recently.</w:t>
      </w:r>
    </w:p>
    <w:p w14:paraId="3CEFE00B" w14:textId="33FBD2AB" w:rsidR="006D1BD7" w:rsidRPr="00FC51E0" w:rsidRDefault="007662C7" w:rsidP="007D3300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t>Stem cells are defined as cells that are</w:t>
      </w:r>
      <w:r w:rsidR="00E96846" w:rsidRPr="00FC51E0">
        <w:rPr>
          <w:rFonts w:ascii="Book Antiqua" w:hAnsi="Book Antiqua"/>
          <w:szCs w:val="24"/>
        </w:rPr>
        <w:t xml:space="preserve"> capable of self-renewal and can differentiate</w:t>
      </w:r>
      <w:r w:rsidRPr="00FC51E0">
        <w:rPr>
          <w:rFonts w:ascii="Book Antiqua" w:hAnsi="Book Antiqua"/>
          <w:szCs w:val="24"/>
        </w:rPr>
        <w:t xml:space="preserve"> into a variety of phenotypes</w:t>
      </w:r>
      <w:r w:rsidR="00FB3975" w:rsidRPr="00FC51E0">
        <w:rPr>
          <w:rFonts w:ascii="Book Antiqua" w:hAnsi="Book Antiqua"/>
          <w:szCs w:val="24"/>
        </w:rPr>
        <w:fldChar w:fldCharType="begin"/>
      </w:r>
      <w:r w:rsidR="00FB3975" w:rsidRPr="00FC51E0">
        <w:rPr>
          <w:rFonts w:ascii="Book Antiqua" w:hAnsi="Book Antiqua"/>
          <w:szCs w:val="24"/>
        </w:rPr>
        <w:instrText xml:space="preserve"> ADDIN EN.CITE &lt;EndNote&gt;&lt;Cite&gt;&lt;Author&gt;Morrison&lt;/Author&gt;&lt;Year&gt;1997&lt;/Year&gt;&lt;RecNum&gt;51&lt;/RecNum&gt;&lt;DisplayText&gt;&lt;style face="superscript"&gt;[1]&lt;/style&gt;&lt;/DisplayText&gt;&lt;record&gt;&lt;rec-number&gt;51&lt;/rec-number&gt;&lt;foreign-keys&gt;&lt;key app="EN" db-id="50fza05vuwazvpewzsaxw2x2wzedvwde520v"&gt;51&lt;/key&gt;&lt;/foreign-keys&gt;&lt;ref-type name="Journal Article"&gt;17&lt;/ref-type&gt;&lt;contributors&gt;&lt;authors&gt;&lt;author&gt;Morrison, S. J.&lt;/author&gt;&lt;author&gt;Shah, N. M.&lt;/author&gt;&lt;author&gt;Anderson, D. J.&lt;/author&gt;&lt;/authors&gt;&lt;/contributors&gt;&lt;auth-address&gt;Howard Hughes Medical Institute, California Institute of Technology, Pasadena 91125, USA.&lt;/auth-address&gt;&lt;titles&gt;&lt;title&gt;Regulatory mechanisms in stem cell biology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287-298&lt;/pages&gt;&lt;volume&gt;88&lt;/volume&gt;&lt;number&gt;3&lt;/number&gt;&lt;keywords&gt;&lt;keyword&gt;Animals&lt;/keyword&gt;&lt;keyword&gt;Hematopoiesis/*physiology&lt;/keyword&gt;&lt;keyword&gt;Neurons/*cytology/*physiology&lt;/keyword&gt;&lt;keyword&gt;Stem Cells/*cytology/*physiology&lt;/keyword&gt;&lt;/keywords&gt;&lt;dates&gt;&lt;year&gt;1997&lt;/year&gt;&lt;pub-dates&gt;&lt;date&gt;Feb 7&lt;/date&gt;&lt;/pub-dates&gt;&lt;/dates&gt;&lt;isbn&gt;0092-8674 (Print)&amp;#xD;0092-8674 (Linking)&lt;/isbn&gt;&lt;accession-num&gt;9039255&lt;/accession-num&gt;&lt;urls&gt;&lt;related-urls&gt;&lt;url&gt;http://www.ncbi.nlm.nih.gov/pubmed/9039255&lt;/url&gt;&lt;/related-urls&gt;&lt;/urls&gt;&lt;/record&gt;&lt;/Cite&gt;&lt;/EndNote&gt;</w:instrText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FB3975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" w:tooltip="Morrison, 1997 #51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1</w:t>
        </w:r>
      </w:hyperlink>
      <w:r w:rsidR="00FB3975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Pr="00FC51E0">
        <w:rPr>
          <w:rFonts w:ascii="Book Antiqua" w:hAnsi="Book Antiqua"/>
          <w:szCs w:val="24"/>
        </w:rPr>
        <w:t xml:space="preserve">. </w:t>
      </w:r>
      <w:r w:rsidR="006D1BD7" w:rsidRPr="00FC51E0">
        <w:rPr>
          <w:rFonts w:ascii="Book Antiqua" w:hAnsi="Book Antiqua"/>
          <w:szCs w:val="24"/>
        </w:rPr>
        <w:t>Adult stem cells (ASCs) are multipotent stem cells that reside in various tissues, such as the bone marrow, adipose tissue, and skeletal muscle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KaWFuZzwvQXV0aG9yPjxZZWFyPjIwMDI8L1llYXI+PFJl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</w:fldData>
        </w:fldChar>
      </w:r>
      <w:r w:rsidR="00FB3975" w:rsidRPr="00FC51E0">
        <w:rPr>
          <w:rFonts w:ascii="Book Antiqua" w:hAnsi="Book Antiqua"/>
          <w:szCs w:val="24"/>
        </w:rPr>
        <w:instrText xml:space="preserve"> ADDIN EN.CITE </w:instrTex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KaWFuZzwvQXV0aG9yPjxZZWFyPjIwMDI8L1llYXI+PFJl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</w:fldData>
        </w:fldChar>
      </w:r>
      <w:r w:rsidR="00FB3975" w:rsidRPr="00FC51E0">
        <w:rPr>
          <w:rFonts w:ascii="Book Antiqua" w:hAnsi="Book Antiqua"/>
          <w:szCs w:val="24"/>
        </w:rPr>
        <w:instrText xml:space="preserve"> ADDIN EN.CITE.DATA </w:instrText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FB3975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2" w:tooltip="Jiang, 2002 #52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2</w:t>
        </w:r>
      </w:hyperlink>
      <w:r w:rsidR="00FB3975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3" w:tooltip="Schaffler, 2007 #54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3</w:t>
        </w:r>
      </w:hyperlink>
      <w:r w:rsidR="00FB3975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6D1BD7" w:rsidRPr="00FC51E0">
        <w:rPr>
          <w:rFonts w:ascii="Book Antiqua" w:hAnsi="Book Antiqua"/>
          <w:szCs w:val="24"/>
        </w:rPr>
        <w:t>.</w:t>
      </w:r>
      <w:r w:rsidR="00BD44EE" w:rsidRPr="00FC51E0">
        <w:rPr>
          <w:rFonts w:ascii="Book Antiqua" w:hAnsi="Book Antiqua"/>
          <w:szCs w:val="24"/>
        </w:rPr>
        <w:t xml:space="preserve"> In this article, w</w:t>
      </w:r>
      <w:r w:rsidR="00563FA6" w:rsidRPr="00FC51E0">
        <w:rPr>
          <w:rFonts w:ascii="Book Antiqua" w:hAnsi="Book Antiqua"/>
          <w:szCs w:val="24"/>
        </w:rPr>
        <w:t xml:space="preserve">e review the possibility of </w:t>
      </w:r>
      <w:r w:rsidR="00BD44EE" w:rsidRPr="00FC51E0">
        <w:rPr>
          <w:rFonts w:ascii="Book Antiqua" w:hAnsi="Book Antiqua"/>
          <w:szCs w:val="24"/>
        </w:rPr>
        <w:t>kidne</w:t>
      </w:r>
      <w:r w:rsidR="00E96846" w:rsidRPr="00FC51E0">
        <w:rPr>
          <w:rFonts w:ascii="Book Antiqua" w:hAnsi="Book Antiqua"/>
          <w:szCs w:val="24"/>
        </w:rPr>
        <w:t>y regeneration using</w:t>
      </w:r>
      <w:r w:rsidR="00BD44EE" w:rsidRPr="00FC51E0">
        <w:rPr>
          <w:rFonts w:ascii="Book Antiqua" w:hAnsi="Book Antiqua"/>
          <w:szCs w:val="24"/>
        </w:rPr>
        <w:t xml:space="preserve"> ASCs.</w:t>
      </w:r>
    </w:p>
    <w:p w14:paraId="37A80BCB" w14:textId="77777777" w:rsidR="007D3300" w:rsidRPr="00FC51E0" w:rsidRDefault="007D3300" w:rsidP="007D3300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</w:p>
    <w:p w14:paraId="2094C1F7" w14:textId="373BB6A3" w:rsidR="00BD44EE" w:rsidRPr="00FC51E0" w:rsidRDefault="00774D56" w:rsidP="00815FD4">
      <w:pPr>
        <w:spacing w:line="360" w:lineRule="auto"/>
        <w:rPr>
          <w:rFonts w:ascii="Book Antiqua" w:hAnsi="Book Antiqua"/>
          <w:b/>
          <w:i/>
          <w:szCs w:val="24"/>
        </w:rPr>
      </w:pPr>
      <w:r w:rsidRPr="00FC51E0">
        <w:rPr>
          <w:rFonts w:ascii="Book Antiqua" w:hAnsi="Book Antiqua"/>
          <w:b/>
          <w:i/>
          <w:szCs w:val="24"/>
        </w:rPr>
        <w:lastRenderedPageBreak/>
        <w:t>S</w:t>
      </w:r>
      <w:r w:rsidR="00BD44EE" w:rsidRPr="00FC51E0">
        <w:rPr>
          <w:rFonts w:ascii="Book Antiqua" w:hAnsi="Book Antiqua"/>
          <w:b/>
          <w:i/>
          <w:szCs w:val="24"/>
        </w:rPr>
        <w:t>tem cells in the embryonic kidney</w:t>
      </w:r>
    </w:p>
    <w:p w14:paraId="65CAA39A" w14:textId="5241BBF1" w:rsidR="005A1783" w:rsidRPr="00FC51E0" w:rsidRDefault="00BD44EE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t xml:space="preserve">Although stem/progenitor cells in the embryonic kidney are beyond the scope of this review, we briefly </w:t>
      </w:r>
      <w:r w:rsidR="00774D56" w:rsidRPr="00FC51E0">
        <w:rPr>
          <w:rFonts w:ascii="Book Antiqua" w:hAnsi="Book Antiqua"/>
          <w:szCs w:val="24"/>
        </w:rPr>
        <w:t xml:space="preserve">describe the process of </w:t>
      </w:r>
      <w:r w:rsidR="00D02554" w:rsidRPr="00FC51E0">
        <w:rPr>
          <w:rFonts w:ascii="Book Antiqua" w:hAnsi="Book Antiqua"/>
          <w:szCs w:val="24"/>
        </w:rPr>
        <w:t>kidney organogenesis</w:t>
      </w:r>
      <w:r w:rsidR="007410CD" w:rsidRPr="00FC51E0">
        <w:rPr>
          <w:rFonts w:ascii="Book Antiqua" w:hAnsi="Book Antiqua"/>
          <w:szCs w:val="24"/>
        </w:rPr>
        <w:t>, because genetic program</w:t>
      </w:r>
      <w:r w:rsidR="00774D56" w:rsidRPr="00FC51E0">
        <w:rPr>
          <w:rFonts w:ascii="Book Antiqua" w:hAnsi="Book Antiqua"/>
          <w:szCs w:val="24"/>
        </w:rPr>
        <w:t xml:space="preserve">s that are activated during </w:t>
      </w:r>
      <w:r w:rsidR="007410CD" w:rsidRPr="00FC51E0">
        <w:rPr>
          <w:rFonts w:ascii="Book Antiqua" w:hAnsi="Book Antiqua"/>
          <w:szCs w:val="24"/>
        </w:rPr>
        <w:t>kidney organogen</w:t>
      </w:r>
      <w:r w:rsidR="007A46AB" w:rsidRPr="00FC51E0">
        <w:rPr>
          <w:rFonts w:ascii="Book Antiqua" w:hAnsi="Book Antiqua"/>
          <w:szCs w:val="24"/>
        </w:rPr>
        <w:t>esis are reactivated in disease</w:t>
      </w:r>
      <w:r w:rsidR="007410CD" w:rsidRPr="00FC51E0">
        <w:rPr>
          <w:rFonts w:ascii="Book Antiqua" w:hAnsi="Book Antiqua"/>
          <w:szCs w:val="24"/>
        </w:rPr>
        <w:t xml:space="preserve"> states</w:t>
      </w:r>
      <w:r w:rsidR="007A46AB" w:rsidRPr="00FC51E0">
        <w:rPr>
          <w:rFonts w:ascii="Book Antiqua" w:hAnsi="Book Antiqua"/>
          <w:szCs w:val="24"/>
        </w:rPr>
        <w:t>,</w:t>
      </w:r>
      <w:r w:rsidR="007410CD" w:rsidRPr="00FC51E0">
        <w:rPr>
          <w:rFonts w:ascii="Book Antiqua" w:hAnsi="Book Antiqua"/>
          <w:szCs w:val="24"/>
        </w:rPr>
        <w:t xml:space="preserve"> such as ac</w:t>
      </w:r>
      <w:r w:rsidR="00A51C75" w:rsidRPr="00FC51E0">
        <w:rPr>
          <w:rFonts w:ascii="Book Antiqua" w:hAnsi="Book Antiqua"/>
          <w:szCs w:val="24"/>
        </w:rPr>
        <w:t>ute tubular injuries</w:t>
      </w:r>
      <w:r w:rsidR="007410CD" w:rsidRPr="00FC51E0">
        <w:rPr>
          <w:rFonts w:ascii="Book Antiqua" w:hAnsi="Book Antiqua"/>
          <w:szCs w:val="24"/>
        </w:rPr>
        <w:t xml:space="preserve">. </w:t>
      </w:r>
      <w:r w:rsidR="00BF13E0" w:rsidRPr="00FC51E0">
        <w:rPr>
          <w:rFonts w:ascii="Book Antiqua" w:hAnsi="Book Antiqua"/>
          <w:szCs w:val="24"/>
        </w:rPr>
        <w:t>K</w:t>
      </w:r>
      <w:r w:rsidR="009C3ABC" w:rsidRPr="00FC51E0">
        <w:rPr>
          <w:rFonts w:ascii="Book Antiqua" w:hAnsi="Book Antiqua"/>
          <w:szCs w:val="24"/>
        </w:rPr>
        <w:t>idney organogenesis initiates with the interaction</w:t>
      </w:r>
      <w:r w:rsidR="0000013E" w:rsidRPr="00FC51E0">
        <w:rPr>
          <w:rFonts w:ascii="Book Antiqua" w:hAnsi="Book Antiqua"/>
          <w:szCs w:val="24"/>
        </w:rPr>
        <w:t xml:space="preserve"> of </w:t>
      </w:r>
      <w:r w:rsidR="00884B71" w:rsidRPr="00FC51E0">
        <w:rPr>
          <w:rFonts w:ascii="Book Antiqua" w:hAnsi="Book Antiqua"/>
          <w:szCs w:val="24"/>
        </w:rPr>
        <w:t xml:space="preserve">the </w:t>
      </w:r>
      <w:r w:rsidR="0000013E" w:rsidRPr="00FC51E0">
        <w:rPr>
          <w:rFonts w:ascii="Book Antiqua" w:hAnsi="Book Antiqua"/>
          <w:szCs w:val="24"/>
        </w:rPr>
        <w:t xml:space="preserve">ureteric bud (UB) derived from </w:t>
      </w:r>
      <w:r w:rsidR="00884B71" w:rsidRPr="00FC51E0">
        <w:rPr>
          <w:rFonts w:ascii="Book Antiqua" w:hAnsi="Book Antiqua"/>
          <w:szCs w:val="24"/>
        </w:rPr>
        <w:t xml:space="preserve">the </w:t>
      </w:r>
      <w:proofErr w:type="spellStart"/>
      <w:r w:rsidR="0000013E" w:rsidRPr="00FC51E0">
        <w:rPr>
          <w:rFonts w:ascii="Book Antiqua" w:hAnsi="Book Antiqua"/>
          <w:szCs w:val="24"/>
        </w:rPr>
        <w:t>W</w:t>
      </w:r>
      <w:r w:rsidR="007A25DF" w:rsidRPr="00FC51E0">
        <w:rPr>
          <w:rFonts w:ascii="Book Antiqua" w:hAnsi="Book Antiqua"/>
          <w:szCs w:val="24"/>
        </w:rPr>
        <w:t>o</w:t>
      </w:r>
      <w:r w:rsidR="00F112E1" w:rsidRPr="00FC51E0">
        <w:rPr>
          <w:rFonts w:ascii="Book Antiqua" w:hAnsi="Book Antiqua"/>
          <w:szCs w:val="24"/>
        </w:rPr>
        <w:t>lf</w:t>
      </w:r>
      <w:r w:rsidR="007A25DF" w:rsidRPr="00FC51E0">
        <w:rPr>
          <w:rFonts w:ascii="Book Antiqua" w:hAnsi="Book Antiqua"/>
          <w:szCs w:val="24"/>
        </w:rPr>
        <w:t>fi</w:t>
      </w:r>
      <w:r w:rsidR="008B51F7" w:rsidRPr="00FC51E0">
        <w:rPr>
          <w:rFonts w:ascii="Book Antiqua" w:hAnsi="Book Antiqua"/>
          <w:szCs w:val="24"/>
        </w:rPr>
        <w:t>a</w:t>
      </w:r>
      <w:r w:rsidR="007A25DF" w:rsidRPr="00FC51E0">
        <w:rPr>
          <w:rFonts w:ascii="Book Antiqua" w:hAnsi="Book Antiqua"/>
          <w:szCs w:val="24"/>
        </w:rPr>
        <w:t>n</w:t>
      </w:r>
      <w:proofErr w:type="spellEnd"/>
      <w:r w:rsidR="007A25DF" w:rsidRPr="00FC51E0">
        <w:rPr>
          <w:rFonts w:ascii="Book Antiqua" w:hAnsi="Book Antiqua"/>
          <w:szCs w:val="24"/>
        </w:rPr>
        <w:t xml:space="preserve"> duct with </w:t>
      </w:r>
      <w:r w:rsidR="008B51F7" w:rsidRPr="00FC51E0">
        <w:rPr>
          <w:rFonts w:ascii="Book Antiqua" w:hAnsi="Book Antiqua"/>
          <w:szCs w:val="24"/>
        </w:rPr>
        <w:t xml:space="preserve">the </w:t>
      </w:r>
      <w:proofErr w:type="spellStart"/>
      <w:r w:rsidR="007A25DF" w:rsidRPr="00FC51E0">
        <w:rPr>
          <w:rFonts w:ascii="Book Antiqua" w:hAnsi="Book Antiqua"/>
          <w:szCs w:val="24"/>
        </w:rPr>
        <w:t>metanephric</w:t>
      </w:r>
      <w:proofErr w:type="spellEnd"/>
      <w:r w:rsidR="007A25DF" w:rsidRPr="00FC51E0">
        <w:rPr>
          <w:rFonts w:ascii="Book Antiqua" w:hAnsi="Book Antiqua"/>
          <w:szCs w:val="24"/>
        </w:rPr>
        <w:t xml:space="preserve"> mesenchyme (MM)</w:t>
      </w:r>
      <w:r w:rsidR="0056674A" w:rsidRPr="00FC51E0">
        <w:rPr>
          <w:rFonts w:ascii="Book Antiqua" w:hAnsi="Book Antiqua"/>
          <w:szCs w:val="24"/>
        </w:rPr>
        <w:t xml:space="preserve">. </w:t>
      </w:r>
      <w:r w:rsidR="008B51F7" w:rsidRPr="00FC51E0">
        <w:rPr>
          <w:rFonts w:ascii="Book Antiqua" w:hAnsi="Book Antiqua"/>
          <w:szCs w:val="24"/>
        </w:rPr>
        <w:t>A</w:t>
      </w:r>
      <w:r w:rsidR="00B17841" w:rsidRPr="00FC51E0">
        <w:rPr>
          <w:rFonts w:ascii="Book Antiqua" w:hAnsi="Book Antiqua"/>
          <w:szCs w:val="24"/>
        </w:rPr>
        <w:t xml:space="preserve"> proportion of the MM is located</w:t>
      </w:r>
      <w:r w:rsidR="00562F2C" w:rsidRPr="00FC51E0">
        <w:rPr>
          <w:rFonts w:ascii="Book Antiqua" w:hAnsi="Book Antiqua"/>
          <w:szCs w:val="24"/>
        </w:rPr>
        <w:t xml:space="preserve"> adjacent to </w:t>
      </w:r>
      <w:r w:rsidR="00BF13E0" w:rsidRPr="00FC51E0">
        <w:rPr>
          <w:rFonts w:ascii="Book Antiqua" w:hAnsi="Book Antiqua"/>
          <w:szCs w:val="24"/>
        </w:rPr>
        <w:t xml:space="preserve">the </w:t>
      </w:r>
      <w:r w:rsidR="007A46AB" w:rsidRPr="00FC51E0">
        <w:rPr>
          <w:rFonts w:ascii="Book Antiqua" w:hAnsi="Book Antiqua"/>
          <w:szCs w:val="24"/>
        </w:rPr>
        <w:t>UB,</w:t>
      </w:r>
      <w:r w:rsidR="00CB6DEF" w:rsidRPr="00FC51E0">
        <w:rPr>
          <w:rFonts w:ascii="Book Antiqua" w:hAnsi="Book Antiqua"/>
          <w:szCs w:val="24"/>
        </w:rPr>
        <w:t xml:space="preserve"> called the cap mesenchyme (CM). </w:t>
      </w:r>
      <w:r w:rsidR="00AE6967" w:rsidRPr="00FC51E0">
        <w:rPr>
          <w:rFonts w:ascii="Book Antiqua" w:hAnsi="Book Antiqua"/>
          <w:szCs w:val="24"/>
        </w:rPr>
        <w:t>The CM then aggregates at the tip of</w:t>
      </w:r>
      <w:r w:rsidR="00F9773E" w:rsidRPr="00FC51E0">
        <w:rPr>
          <w:rFonts w:ascii="Book Antiqua" w:hAnsi="Book Antiqua"/>
          <w:szCs w:val="24"/>
        </w:rPr>
        <w:t xml:space="preserve"> </w:t>
      </w:r>
      <w:r w:rsidR="00965CC1" w:rsidRPr="00FC51E0">
        <w:rPr>
          <w:rFonts w:ascii="Book Antiqua" w:hAnsi="Book Antiqua"/>
          <w:szCs w:val="24"/>
        </w:rPr>
        <w:t xml:space="preserve">the </w:t>
      </w:r>
      <w:r w:rsidR="00F9773E" w:rsidRPr="00FC51E0">
        <w:rPr>
          <w:rFonts w:ascii="Book Antiqua" w:hAnsi="Book Antiqua"/>
          <w:szCs w:val="24"/>
        </w:rPr>
        <w:t>UB and</w:t>
      </w:r>
      <w:r w:rsidR="009C232E" w:rsidRPr="00FC51E0">
        <w:rPr>
          <w:rFonts w:ascii="Book Antiqua" w:hAnsi="Book Antiqua"/>
          <w:szCs w:val="24"/>
        </w:rPr>
        <w:t xml:space="preserve"> differentiate</w:t>
      </w:r>
      <w:r w:rsidR="00884B71" w:rsidRPr="00FC51E0">
        <w:rPr>
          <w:rFonts w:ascii="Book Antiqua" w:hAnsi="Book Antiqua"/>
          <w:szCs w:val="24"/>
        </w:rPr>
        <w:t>s</w:t>
      </w:r>
      <w:r w:rsidR="009C232E" w:rsidRPr="00FC51E0">
        <w:rPr>
          <w:rFonts w:ascii="Book Antiqua" w:hAnsi="Book Antiqua"/>
          <w:szCs w:val="24"/>
        </w:rPr>
        <w:t xml:space="preserve"> </w:t>
      </w:r>
      <w:r w:rsidR="006B3A77" w:rsidRPr="00FC51E0">
        <w:rPr>
          <w:rFonts w:ascii="Book Antiqua" w:hAnsi="Book Antiqua"/>
          <w:szCs w:val="24"/>
        </w:rPr>
        <w:t xml:space="preserve">into </w:t>
      </w:r>
      <w:r w:rsidR="00B950BE" w:rsidRPr="00FC51E0">
        <w:rPr>
          <w:rFonts w:ascii="Book Antiqua" w:hAnsi="Book Antiqua"/>
          <w:szCs w:val="24"/>
        </w:rPr>
        <w:t>all epithelia</w:t>
      </w:r>
      <w:r w:rsidR="00975372" w:rsidRPr="00FC51E0">
        <w:rPr>
          <w:rFonts w:ascii="Book Antiqua" w:hAnsi="Book Antiqua"/>
          <w:szCs w:val="24"/>
        </w:rPr>
        <w:t>l cells</w:t>
      </w:r>
      <w:r w:rsidR="00B950BE" w:rsidRPr="00FC51E0">
        <w:rPr>
          <w:rFonts w:ascii="Book Antiqua" w:hAnsi="Book Antiqua"/>
          <w:szCs w:val="24"/>
        </w:rPr>
        <w:t xml:space="preserve"> of </w:t>
      </w:r>
      <w:r w:rsidR="006B3A77" w:rsidRPr="00FC51E0">
        <w:rPr>
          <w:rFonts w:ascii="Book Antiqua" w:hAnsi="Book Antiqua"/>
          <w:szCs w:val="24"/>
        </w:rPr>
        <w:t>nephrons</w:t>
      </w:r>
      <w:r w:rsidR="007A46AB" w:rsidRPr="00FC51E0">
        <w:rPr>
          <w:rFonts w:ascii="Book Antiqua" w:hAnsi="Book Antiqua"/>
          <w:szCs w:val="24"/>
        </w:rPr>
        <w:t>,</w:t>
      </w:r>
      <w:r w:rsidR="006B3A77" w:rsidRPr="00FC51E0">
        <w:rPr>
          <w:rFonts w:ascii="Book Antiqua" w:hAnsi="Book Antiqua"/>
          <w:szCs w:val="24"/>
        </w:rPr>
        <w:t xml:space="preserve"> except</w:t>
      </w:r>
      <w:r w:rsidR="00F9657F" w:rsidRPr="00FC51E0">
        <w:rPr>
          <w:rFonts w:ascii="Book Antiqua" w:hAnsi="Book Antiqua"/>
          <w:szCs w:val="24"/>
        </w:rPr>
        <w:t xml:space="preserve"> </w:t>
      </w:r>
      <w:r w:rsidR="007A46AB" w:rsidRPr="00FC51E0">
        <w:rPr>
          <w:rFonts w:ascii="Book Antiqua" w:hAnsi="Book Antiqua"/>
          <w:szCs w:val="24"/>
        </w:rPr>
        <w:t xml:space="preserve">the </w:t>
      </w:r>
      <w:r w:rsidR="00F9657F" w:rsidRPr="00FC51E0">
        <w:rPr>
          <w:rFonts w:ascii="Book Antiqua" w:hAnsi="Book Antiqua"/>
          <w:szCs w:val="24"/>
        </w:rPr>
        <w:t>collecting tubules.</w:t>
      </w:r>
      <w:r w:rsidR="0088241A" w:rsidRPr="00FC51E0">
        <w:rPr>
          <w:rFonts w:ascii="Book Antiqua" w:hAnsi="Book Antiqua"/>
          <w:szCs w:val="24"/>
        </w:rPr>
        <w:t xml:space="preserve"> It i</w:t>
      </w:r>
      <w:r w:rsidR="00CE0133" w:rsidRPr="00FC51E0">
        <w:rPr>
          <w:rFonts w:ascii="Book Antiqua" w:hAnsi="Book Antiqua"/>
          <w:szCs w:val="24"/>
        </w:rPr>
        <w:t>s now well established that the CM contains</w:t>
      </w:r>
      <w:r w:rsidR="00975372" w:rsidRPr="00FC51E0">
        <w:rPr>
          <w:rFonts w:ascii="Book Antiqua" w:hAnsi="Book Antiqua"/>
          <w:szCs w:val="24"/>
        </w:rPr>
        <w:t xml:space="preserve"> stem/progenitor cells for</w:t>
      </w:r>
      <w:r w:rsidR="00A82857" w:rsidRPr="00FC51E0">
        <w:rPr>
          <w:rFonts w:ascii="Book Antiqua" w:hAnsi="Book Antiqua"/>
          <w:szCs w:val="24"/>
        </w:rPr>
        <w:t xml:space="preserve"> kidney </w:t>
      </w:r>
      <w:r w:rsidR="00607B28" w:rsidRPr="00FC51E0">
        <w:rPr>
          <w:rFonts w:ascii="Book Antiqua" w:hAnsi="Book Antiqua"/>
          <w:szCs w:val="24"/>
        </w:rPr>
        <w:t>organogenesi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Lb2JheWFzaGk8L0F1dGhvcj48WWVhcj4yMDA4PC9ZZWFy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</w:fldData>
        </w:fldChar>
      </w:r>
      <w:r w:rsidR="00FB3975" w:rsidRPr="00FC51E0">
        <w:rPr>
          <w:rFonts w:ascii="Book Antiqua" w:hAnsi="Book Antiqua"/>
          <w:szCs w:val="24"/>
        </w:rPr>
        <w:instrText xml:space="preserve"> ADDIN EN.CITE </w:instrTex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Lb2JheWFzaGk8L0F1dGhvcj48WWVhcj4yMDA4PC9ZZWFy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</w:fldData>
        </w:fldChar>
      </w:r>
      <w:r w:rsidR="00FB3975" w:rsidRPr="00FC51E0">
        <w:rPr>
          <w:rFonts w:ascii="Book Antiqua" w:hAnsi="Book Antiqua"/>
          <w:szCs w:val="24"/>
        </w:rPr>
        <w:instrText xml:space="preserve"> ADDIN EN.CITE.DATA </w:instrText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FB3975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4" w:tooltip="Kobayashi, 2008 #1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</w:t>
        </w:r>
      </w:hyperlink>
      <w:r w:rsidR="00FB3975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607B28" w:rsidRPr="00FC51E0">
        <w:rPr>
          <w:rFonts w:ascii="Book Antiqua" w:hAnsi="Book Antiqua"/>
          <w:szCs w:val="24"/>
        </w:rPr>
        <w:t xml:space="preserve">. </w:t>
      </w:r>
      <w:r w:rsidR="00EA437C" w:rsidRPr="00FC51E0">
        <w:rPr>
          <w:rFonts w:ascii="Book Antiqua" w:hAnsi="Book Antiqua"/>
          <w:szCs w:val="24"/>
        </w:rPr>
        <w:t>The CM expresses unique transcription factors,</w:t>
      </w:r>
      <w:r w:rsidR="003E4198" w:rsidRPr="00FC51E0">
        <w:rPr>
          <w:rFonts w:ascii="Book Antiqua" w:hAnsi="Book Antiqua"/>
          <w:szCs w:val="24"/>
        </w:rPr>
        <w:t xml:space="preserve"> such as </w:t>
      </w:r>
      <w:r w:rsidR="003E4198" w:rsidRPr="00FC51E0">
        <w:rPr>
          <w:rFonts w:ascii="Book Antiqua" w:hAnsi="Book Antiqua"/>
          <w:i/>
          <w:szCs w:val="24"/>
        </w:rPr>
        <w:t>Pax</w:t>
      </w:r>
      <w:r w:rsidR="003E4198" w:rsidRPr="00FC51E0">
        <w:rPr>
          <w:rFonts w:ascii="Book Antiqua" w:hAnsi="Book Antiqua"/>
          <w:szCs w:val="24"/>
        </w:rPr>
        <w:t xml:space="preserve">2, </w:t>
      </w:r>
      <w:r w:rsidR="003E4198" w:rsidRPr="00FC51E0">
        <w:rPr>
          <w:rFonts w:ascii="Book Antiqua" w:hAnsi="Book Antiqua"/>
          <w:i/>
          <w:szCs w:val="24"/>
        </w:rPr>
        <w:t>Six</w:t>
      </w:r>
      <w:r w:rsidR="003E4198" w:rsidRPr="00FC51E0">
        <w:rPr>
          <w:rFonts w:ascii="Book Antiqua" w:hAnsi="Book Antiqua"/>
          <w:szCs w:val="24"/>
        </w:rPr>
        <w:t xml:space="preserve">2, and </w:t>
      </w:r>
      <w:r w:rsidR="003E4198" w:rsidRPr="00FC51E0">
        <w:rPr>
          <w:rFonts w:ascii="Book Antiqua" w:hAnsi="Book Antiqua"/>
          <w:i/>
          <w:szCs w:val="24"/>
        </w:rPr>
        <w:t>Sall</w:t>
      </w:r>
      <w:r w:rsidR="003E4198" w:rsidRPr="00FC51E0">
        <w:rPr>
          <w:rFonts w:ascii="Book Antiqua" w:hAnsi="Book Antiqua"/>
          <w:szCs w:val="24"/>
        </w:rPr>
        <w:t>1</w:t>
      </w:r>
      <w:r w:rsidR="00FB3975" w:rsidRPr="00FC51E0">
        <w:rPr>
          <w:rFonts w:ascii="Book Antiqua" w:hAnsi="Book Antiqua"/>
          <w:szCs w:val="24"/>
        </w:rPr>
        <w:fldChar w:fldCharType="begin"/>
      </w:r>
      <w:r w:rsidR="00FB3975" w:rsidRPr="00FC51E0">
        <w:rPr>
          <w:rFonts w:ascii="Book Antiqua" w:hAnsi="Book Antiqua"/>
          <w:szCs w:val="24"/>
        </w:rPr>
        <w:instrText xml:space="preserve"> ADDIN EN.CITE &lt;EndNote&gt;&lt;Cite&gt;&lt;Author&gt;Reidy&lt;/Author&gt;&lt;Year&gt;2009&lt;/Year&gt;&lt;RecNum&gt;2&lt;/RecNum&gt;&lt;DisplayText&gt;&lt;style face="superscript"&gt;[5]&lt;/style&gt;&lt;/DisplayText&gt;&lt;record&gt;&lt;rec-number&gt;2&lt;/rec-number&gt;&lt;foreign-keys&gt;&lt;key app="EN" db-id="50fza05vuwazvpewzsaxw2x2wzedvwde520v"&gt;2&lt;/key&gt;&lt;/foreign-keys&gt;&lt;ref-type name="Journal Article"&gt;17&lt;/ref-type&gt;&lt;contributors&gt;&lt;authors&gt;&lt;author&gt;Reidy, K. J.&lt;/author&gt;&lt;author&gt;Rosenblum, N. D.&lt;/author&gt;&lt;/authors&gt;&lt;/contributors&gt;&lt;auth-address&gt;Department of Pediatrics/Division of Pediatric Nephrology, Children&amp;apos;s Hospital at Montefiore, Albert Einstein College of Medicine, 3415 Bainbridge Ave, Bronx, NY 10467, USA.&lt;/auth-address&gt;&lt;titles&gt;&lt;title&gt;Cell and molecular biology of kidney development&lt;/title&gt;&lt;secondary-title&gt;Semin Nephrol&lt;/secondary-title&gt;&lt;alt-title&gt;Seminars in nephrology&lt;/alt-title&gt;&lt;/titles&gt;&lt;periodical&gt;&lt;full-title&gt;Semin Nephrol&lt;/full-title&gt;&lt;abbr-1&gt;Seminars in nephrology&lt;/abbr-1&gt;&lt;/periodical&gt;&lt;alt-periodical&gt;&lt;full-title&gt;Semin Nephrol&lt;/full-title&gt;&lt;abbr-1&gt;Seminars in nephrology&lt;/abbr-1&gt;&lt;/alt-periodical&gt;&lt;pages&gt;321-337&lt;/pages&gt;&lt;volume&gt;29&lt;/volume&gt;&lt;number&gt;4&lt;/number&gt;&lt;keywords&gt;&lt;keyword&gt;Animals&lt;/keyword&gt;&lt;keyword&gt;*Biochemical Phenomena&lt;/keyword&gt;&lt;keyword&gt;Cell Differentiation/genetics&lt;/keyword&gt;&lt;keyword&gt;Gene Expression Regulation, Developmental&lt;/keyword&gt;&lt;keyword&gt;Humans&lt;/keyword&gt;&lt;keyword&gt;Kidney/abnormalities/*cytology/*metabolism&lt;/keyword&gt;&lt;keyword&gt;Mesoderm/cytology/metabolism&lt;/keyword&gt;&lt;keyword&gt;Mice&lt;/keyword&gt;&lt;keyword&gt;Morphogenesis/*genetics&lt;/keyword&gt;&lt;keyword&gt;Nephrons/metabolism&lt;/keyword&gt;&lt;keyword&gt;Signal Transduction/genetics&lt;/keyword&gt;&lt;keyword&gt;Transcription Factors/genetics/metabolism&lt;/keyword&gt;&lt;/keywords&gt;&lt;dates&gt;&lt;year&gt;2009&lt;/year&gt;&lt;pub-dates&gt;&lt;date&gt;Jul&lt;/date&gt;&lt;/pub-dates&gt;&lt;/dates&gt;&lt;isbn&gt;1558-4488 (Electronic)&amp;#xD;0270-9295 (Linking)&lt;/isbn&gt;&lt;accession-num&gt;19615554&lt;/accession-num&gt;&lt;urls&gt;&lt;related-urls&gt;&lt;url&gt;http://www.ncbi.nlm.nih.gov/pubmed/19615554&lt;/url&gt;&lt;/related-urls&gt;&lt;/urls&gt;&lt;custom2&gt;2789488&lt;/custom2&gt;&lt;electronic-resource-num&gt;10.1016/j.semnephrol.2009.03.009&lt;/electronic-resource-num&gt;&lt;/record&gt;&lt;/Cite&gt;&lt;/EndNote&gt;</w:instrText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FB3975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" w:tooltip="Reidy, 2009 #2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</w:t>
        </w:r>
      </w:hyperlink>
      <w:r w:rsidR="00FB3975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3E4198" w:rsidRPr="00FC51E0">
        <w:rPr>
          <w:rFonts w:ascii="Book Antiqua" w:hAnsi="Book Antiqua"/>
          <w:szCs w:val="24"/>
        </w:rPr>
        <w:t>.</w:t>
      </w:r>
      <w:r w:rsidR="00812AE5" w:rsidRPr="00FC51E0">
        <w:rPr>
          <w:rFonts w:ascii="Book Antiqua" w:hAnsi="Book Antiqua"/>
          <w:szCs w:val="24"/>
        </w:rPr>
        <w:t xml:space="preserve"> Although </w:t>
      </w:r>
      <w:r w:rsidR="00846452" w:rsidRPr="00FC51E0">
        <w:rPr>
          <w:rFonts w:ascii="Book Antiqua" w:hAnsi="Book Antiqua"/>
          <w:szCs w:val="24"/>
        </w:rPr>
        <w:t xml:space="preserve">stem cells </w:t>
      </w:r>
      <w:r w:rsidR="00062C45" w:rsidRPr="00FC51E0">
        <w:rPr>
          <w:rFonts w:ascii="Book Antiqua" w:hAnsi="Book Antiqua"/>
          <w:szCs w:val="24"/>
        </w:rPr>
        <w:t xml:space="preserve">in the embryonic kidney </w:t>
      </w:r>
      <w:r w:rsidR="00846452" w:rsidRPr="00FC51E0">
        <w:rPr>
          <w:rFonts w:ascii="Book Antiqua" w:hAnsi="Book Antiqua"/>
          <w:szCs w:val="24"/>
        </w:rPr>
        <w:t xml:space="preserve">are a promising </w:t>
      </w:r>
      <w:r w:rsidR="00186559" w:rsidRPr="00FC51E0">
        <w:rPr>
          <w:rFonts w:ascii="Book Antiqua" w:hAnsi="Book Antiqua"/>
          <w:szCs w:val="24"/>
        </w:rPr>
        <w:t>source for</w:t>
      </w:r>
      <w:r w:rsidR="00FA42E8" w:rsidRPr="00FC51E0">
        <w:rPr>
          <w:rFonts w:ascii="Book Antiqua" w:hAnsi="Book Antiqua"/>
          <w:szCs w:val="24"/>
        </w:rPr>
        <w:t xml:space="preserve"> kidney regeneration,</w:t>
      </w:r>
      <w:r w:rsidR="00B93224" w:rsidRPr="00FC51E0">
        <w:rPr>
          <w:rFonts w:ascii="Book Antiqua" w:hAnsi="Book Antiqua"/>
          <w:szCs w:val="24"/>
        </w:rPr>
        <w:t xml:space="preserve"> their clinical use is strictly limited </w:t>
      </w:r>
      <w:r w:rsidR="009066A3" w:rsidRPr="00FC51E0">
        <w:rPr>
          <w:rFonts w:ascii="Book Antiqua" w:hAnsi="Book Antiqua"/>
          <w:szCs w:val="24"/>
        </w:rPr>
        <w:t>mainly because of the</w:t>
      </w:r>
      <w:r w:rsidR="002F2C2A" w:rsidRPr="00FC51E0">
        <w:rPr>
          <w:rFonts w:ascii="Book Antiqua" w:hAnsi="Book Antiqua"/>
          <w:szCs w:val="24"/>
        </w:rPr>
        <w:t xml:space="preserve"> ethical concerns</w:t>
      </w:r>
      <w:r w:rsidR="00975372" w:rsidRPr="00FC51E0">
        <w:rPr>
          <w:rFonts w:ascii="Book Antiqua" w:hAnsi="Book Antiqua"/>
          <w:szCs w:val="24"/>
        </w:rPr>
        <w:t xml:space="preserve"> and small</w:t>
      </w:r>
      <w:r w:rsidR="00DA36FD" w:rsidRPr="00FC51E0">
        <w:rPr>
          <w:rFonts w:ascii="Book Antiqua" w:hAnsi="Book Antiqua"/>
          <w:szCs w:val="24"/>
        </w:rPr>
        <w:t xml:space="preserve"> number</w:t>
      </w:r>
      <w:r w:rsidR="001D175F" w:rsidRPr="00FC51E0">
        <w:rPr>
          <w:rFonts w:ascii="Book Antiqua" w:hAnsi="Book Antiqua"/>
          <w:szCs w:val="24"/>
        </w:rPr>
        <w:t xml:space="preserve"> of stem cells</w:t>
      </w:r>
      <w:r w:rsidR="002F2C2A" w:rsidRPr="00FC51E0">
        <w:rPr>
          <w:rFonts w:ascii="Book Antiqua" w:hAnsi="Book Antiqua"/>
          <w:szCs w:val="24"/>
        </w:rPr>
        <w:t>. Th</w:t>
      </w:r>
      <w:r w:rsidR="00393B5B" w:rsidRPr="00FC51E0">
        <w:rPr>
          <w:rFonts w:ascii="Book Antiqua" w:hAnsi="Book Antiqua"/>
          <w:szCs w:val="24"/>
        </w:rPr>
        <w:t>erefore, the search for</w:t>
      </w:r>
      <w:r w:rsidR="00AC1141" w:rsidRPr="00FC51E0">
        <w:rPr>
          <w:rFonts w:ascii="Book Antiqua" w:hAnsi="Book Antiqua"/>
          <w:szCs w:val="24"/>
        </w:rPr>
        <w:t xml:space="preserve"> ste</w:t>
      </w:r>
      <w:r w:rsidR="00F5668E" w:rsidRPr="00FC51E0">
        <w:rPr>
          <w:rFonts w:ascii="Book Antiqua" w:hAnsi="Book Antiqua"/>
          <w:szCs w:val="24"/>
        </w:rPr>
        <w:t>m/progenitor cells in the adult kid</w:t>
      </w:r>
      <w:r w:rsidR="005A1783" w:rsidRPr="00FC51E0">
        <w:rPr>
          <w:rFonts w:ascii="Book Antiqua" w:hAnsi="Book Antiqua"/>
          <w:szCs w:val="24"/>
        </w:rPr>
        <w:t>ney</w:t>
      </w:r>
      <w:r w:rsidR="00D0747C" w:rsidRPr="00FC51E0">
        <w:rPr>
          <w:rFonts w:ascii="Book Antiqua" w:hAnsi="Book Antiqua"/>
          <w:szCs w:val="24"/>
        </w:rPr>
        <w:t xml:space="preserve"> has been intensively performed.</w:t>
      </w:r>
    </w:p>
    <w:p w14:paraId="44D92A5C" w14:textId="77777777" w:rsidR="007D3300" w:rsidRPr="00FC51E0" w:rsidRDefault="007D3300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05C17A4B" w14:textId="128ACC16" w:rsidR="00D0747C" w:rsidRPr="00FC51E0" w:rsidRDefault="009B79F4" w:rsidP="00815FD4">
      <w:pPr>
        <w:spacing w:line="360" w:lineRule="auto"/>
        <w:rPr>
          <w:rFonts w:ascii="Book Antiqua" w:hAnsi="Book Antiqua"/>
          <w:b/>
          <w:i/>
          <w:szCs w:val="24"/>
        </w:rPr>
      </w:pPr>
      <w:r w:rsidRPr="00FC51E0">
        <w:rPr>
          <w:rFonts w:ascii="Book Antiqua" w:hAnsi="Book Antiqua"/>
          <w:b/>
          <w:i/>
          <w:szCs w:val="24"/>
        </w:rPr>
        <w:t>S</w:t>
      </w:r>
      <w:r w:rsidR="00D0747C" w:rsidRPr="00FC51E0">
        <w:rPr>
          <w:rFonts w:ascii="Book Antiqua" w:hAnsi="Book Antiqua"/>
          <w:b/>
          <w:i/>
          <w:szCs w:val="24"/>
        </w:rPr>
        <w:t>tem/progenitor cells in the adult kidney</w:t>
      </w:r>
    </w:p>
    <w:p w14:paraId="2ED9C718" w14:textId="3AC35875" w:rsidR="00F50D6F" w:rsidRPr="00FC51E0" w:rsidRDefault="00425304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t xml:space="preserve">Four different methods have been used in </w:t>
      </w:r>
      <w:r w:rsidR="00186559" w:rsidRPr="00FC51E0">
        <w:rPr>
          <w:rFonts w:ascii="Book Antiqua" w:hAnsi="Book Antiqua"/>
          <w:szCs w:val="24"/>
        </w:rPr>
        <w:t xml:space="preserve">an attempt to isolate </w:t>
      </w:r>
      <w:r w:rsidR="00F50D6F" w:rsidRPr="00FC51E0">
        <w:rPr>
          <w:rFonts w:ascii="Book Antiqua" w:hAnsi="Book Antiqua"/>
          <w:szCs w:val="24"/>
        </w:rPr>
        <w:t>stem/progenitor</w:t>
      </w:r>
      <w:r w:rsidR="009058B5" w:rsidRPr="00FC51E0">
        <w:rPr>
          <w:rFonts w:ascii="Book Antiqua" w:hAnsi="Book Antiqua"/>
          <w:szCs w:val="24"/>
        </w:rPr>
        <w:t xml:space="preserve"> cells from the adult kidney</w:t>
      </w:r>
      <w:r w:rsidR="00E44A10" w:rsidRPr="00FC51E0">
        <w:rPr>
          <w:rFonts w:ascii="Book Antiqua" w:hAnsi="Book Antiqua"/>
          <w:szCs w:val="24"/>
        </w:rPr>
        <w:t xml:space="preserve"> </w:t>
      </w:r>
      <w:r w:rsidR="00591040" w:rsidRPr="00FC51E0">
        <w:rPr>
          <w:rFonts w:ascii="Book Antiqua" w:hAnsi="Book Antiqua"/>
          <w:szCs w:val="24"/>
        </w:rPr>
        <w:t>(Table 1)</w:t>
      </w:r>
      <w:r w:rsidR="009058B5" w:rsidRPr="00FC51E0">
        <w:rPr>
          <w:rFonts w:ascii="Book Antiqua" w:hAnsi="Book Antiqua"/>
          <w:szCs w:val="24"/>
        </w:rPr>
        <w:t>.</w:t>
      </w:r>
    </w:p>
    <w:p w14:paraId="5A3AED6D" w14:textId="77777777" w:rsidR="007D3300" w:rsidRPr="00FC51E0" w:rsidRDefault="007D3300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677BFC2D" w14:textId="73949E2A" w:rsidR="00E92791" w:rsidRPr="00FC51E0" w:rsidRDefault="009058B5" w:rsidP="007D3300">
      <w:pPr>
        <w:pStyle w:val="ListParagraph"/>
        <w:spacing w:line="360" w:lineRule="auto"/>
        <w:ind w:leftChars="0" w:left="0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>La</w:t>
      </w:r>
      <w:r w:rsidR="00B43A2E" w:rsidRPr="00FC51E0">
        <w:rPr>
          <w:rFonts w:ascii="Book Antiqua" w:hAnsi="Book Antiqua"/>
          <w:b/>
          <w:szCs w:val="24"/>
        </w:rPr>
        <w:t>bel-</w:t>
      </w:r>
      <w:r w:rsidR="008119E0" w:rsidRPr="00FC51E0">
        <w:rPr>
          <w:rFonts w:ascii="Book Antiqua" w:hAnsi="Book Antiqua"/>
          <w:b/>
          <w:szCs w:val="24"/>
        </w:rPr>
        <w:t>retaining cells</w:t>
      </w:r>
      <w:r w:rsidR="00B43A2E" w:rsidRPr="00FC51E0">
        <w:rPr>
          <w:rFonts w:ascii="Book Antiqua" w:hAnsi="Book Antiqua"/>
          <w:b/>
          <w:szCs w:val="24"/>
        </w:rPr>
        <w:t xml:space="preserve"> (LRCs)</w:t>
      </w:r>
      <w:r w:rsidR="007D3300"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: </w:t>
      </w:r>
      <w:r w:rsidR="008C7B38" w:rsidRPr="00FC51E0">
        <w:rPr>
          <w:rFonts w:ascii="Book Antiqua" w:hAnsi="Book Antiqua"/>
          <w:szCs w:val="24"/>
        </w:rPr>
        <w:t xml:space="preserve">To conserve </w:t>
      </w:r>
      <w:r w:rsidR="00B51267" w:rsidRPr="00FC51E0">
        <w:rPr>
          <w:rFonts w:ascii="Book Antiqua" w:hAnsi="Book Antiqua"/>
          <w:szCs w:val="24"/>
        </w:rPr>
        <w:t xml:space="preserve">the </w:t>
      </w:r>
      <w:r w:rsidR="00524D60" w:rsidRPr="00FC51E0">
        <w:rPr>
          <w:rFonts w:ascii="Book Antiqua" w:hAnsi="Book Antiqua"/>
          <w:szCs w:val="24"/>
        </w:rPr>
        <w:t xml:space="preserve">proliferation capacity for </w:t>
      </w:r>
      <w:r w:rsidR="00B51267" w:rsidRPr="00FC51E0">
        <w:rPr>
          <w:rFonts w:ascii="Book Antiqua" w:hAnsi="Book Antiqua"/>
          <w:szCs w:val="24"/>
        </w:rPr>
        <w:t xml:space="preserve">a </w:t>
      </w:r>
      <w:r w:rsidR="00524D60" w:rsidRPr="00FC51E0">
        <w:rPr>
          <w:rFonts w:ascii="Book Antiqua" w:hAnsi="Book Antiqua"/>
          <w:szCs w:val="24"/>
        </w:rPr>
        <w:lastRenderedPageBreak/>
        <w:t>life</w:t>
      </w:r>
      <w:r w:rsidR="008C7B38" w:rsidRPr="00FC51E0">
        <w:rPr>
          <w:rFonts w:ascii="Book Antiqua" w:hAnsi="Book Antiqua"/>
          <w:szCs w:val="24"/>
        </w:rPr>
        <w:t>time</w:t>
      </w:r>
      <w:r w:rsidR="00D256E6" w:rsidRPr="00FC51E0">
        <w:rPr>
          <w:rFonts w:ascii="Book Antiqua" w:hAnsi="Book Antiqua"/>
          <w:szCs w:val="24"/>
        </w:rPr>
        <w:t xml:space="preserve"> and to prevent genetic inju</w:t>
      </w:r>
      <w:r w:rsidR="001152D6" w:rsidRPr="00FC51E0">
        <w:rPr>
          <w:rFonts w:ascii="Book Antiqua" w:hAnsi="Book Antiqua"/>
          <w:szCs w:val="24"/>
        </w:rPr>
        <w:t xml:space="preserve">ries during mitosis, stem cells cycle </w:t>
      </w:r>
      <w:r w:rsidR="007F25CF" w:rsidRPr="00FC51E0">
        <w:rPr>
          <w:rFonts w:ascii="Book Antiqua" w:hAnsi="Book Antiqua"/>
          <w:szCs w:val="24"/>
        </w:rPr>
        <w:t>very slowly. St</w:t>
      </w:r>
      <w:r w:rsidR="00CC0388" w:rsidRPr="00FC51E0">
        <w:rPr>
          <w:rFonts w:ascii="Book Antiqua" w:hAnsi="Book Antiqua"/>
          <w:szCs w:val="24"/>
        </w:rPr>
        <w:t>em/progenitor cells in the kidney were is</w:t>
      </w:r>
      <w:r w:rsidR="00ED64A2" w:rsidRPr="00FC51E0">
        <w:rPr>
          <w:rFonts w:ascii="Book Antiqua" w:hAnsi="Book Antiqua"/>
          <w:szCs w:val="24"/>
        </w:rPr>
        <w:t>olated using this</w:t>
      </w:r>
      <w:r w:rsidR="00F565A4" w:rsidRPr="00FC51E0">
        <w:rPr>
          <w:rFonts w:ascii="Book Antiqua" w:hAnsi="Book Antiqua"/>
          <w:szCs w:val="24"/>
        </w:rPr>
        <w:t xml:space="preserve"> property.</w:t>
      </w:r>
      <w:r w:rsidR="00790F4F" w:rsidRPr="00FC51E0">
        <w:rPr>
          <w:rFonts w:ascii="Book Antiqua" w:hAnsi="Book Antiqua"/>
          <w:szCs w:val="24"/>
        </w:rPr>
        <w:t xml:space="preserve"> </w:t>
      </w:r>
      <w:r w:rsidR="00E92791" w:rsidRPr="00FC51E0">
        <w:rPr>
          <w:rFonts w:ascii="Book Antiqua" w:hAnsi="Book Antiqua"/>
          <w:szCs w:val="24"/>
        </w:rPr>
        <w:t xml:space="preserve">Cells were pulse-labeled with </w:t>
      </w:r>
      <w:r w:rsidR="00ED64A2" w:rsidRPr="00FC51E0">
        <w:rPr>
          <w:rFonts w:ascii="Book Antiqua" w:hAnsi="Book Antiqua"/>
          <w:szCs w:val="24"/>
        </w:rPr>
        <w:t>a dye</w:t>
      </w:r>
      <w:r w:rsidR="00517A6F" w:rsidRPr="00FC51E0">
        <w:rPr>
          <w:rFonts w:ascii="Book Antiqua" w:hAnsi="Book Antiqua"/>
          <w:szCs w:val="24"/>
        </w:rPr>
        <w:t>,</w:t>
      </w:r>
      <w:r w:rsidR="00ED64A2" w:rsidRPr="00FC51E0">
        <w:rPr>
          <w:rFonts w:ascii="Book Antiqua" w:hAnsi="Book Antiqua"/>
          <w:szCs w:val="24"/>
        </w:rPr>
        <w:t xml:space="preserve"> such as </w:t>
      </w:r>
      <w:r w:rsidR="00517A6F" w:rsidRPr="00FC51E0">
        <w:rPr>
          <w:rFonts w:ascii="Book Antiqua" w:hAnsi="Book Antiqua"/>
          <w:szCs w:val="24"/>
        </w:rPr>
        <w:t>5-bromo-</w:t>
      </w:r>
      <w:r w:rsidR="00621CEE" w:rsidRPr="00FC51E0">
        <w:rPr>
          <w:rFonts w:ascii="Book Antiqua" w:hAnsi="Book Antiqua"/>
          <w:szCs w:val="24"/>
        </w:rPr>
        <w:t>2-deoxyuridine</w:t>
      </w:r>
      <w:r w:rsidR="00517A6F" w:rsidRPr="00FC51E0">
        <w:rPr>
          <w:rFonts w:ascii="Book Antiqua" w:hAnsi="Book Antiqua"/>
          <w:szCs w:val="24"/>
        </w:rPr>
        <w:t>. Then,</w:t>
      </w:r>
      <w:r w:rsidR="00621CEE" w:rsidRPr="00FC51E0">
        <w:rPr>
          <w:rFonts w:ascii="Book Antiqua" w:hAnsi="Book Antiqua"/>
          <w:szCs w:val="24"/>
        </w:rPr>
        <w:t xml:space="preserve"> slow-cycling</w:t>
      </w:r>
      <w:r w:rsidR="00ED64A2" w:rsidRPr="00FC51E0">
        <w:rPr>
          <w:rFonts w:ascii="Book Antiqua" w:hAnsi="Book Antiqua"/>
          <w:szCs w:val="24"/>
        </w:rPr>
        <w:t xml:space="preserve"> </w:t>
      </w:r>
      <w:r w:rsidR="00517A6F" w:rsidRPr="00FC51E0">
        <w:rPr>
          <w:rFonts w:ascii="Book Antiqua" w:hAnsi="Book Antiqua"/>
          <w:szCs w:val="24"/>
        </w:rPr>
        <w:t>LRCs</w:t>
      </w:r>
      <w:r w:rsidR="00ED64A2" w:rsidRPr="00FC51E0">
        <w:rPr>
          <w:rFonts w:ascii="Book Antiqua" w:hAnsi="Book Antiqua"/>
          <w:szCs w:val="24"/>
        </w:rPr>
        <w:t xml:space="preserve"> </w:t>
      </w:r>
      <w:r w:rsidR="007F57F9" w:rsidRPr="00FC51E0">
        <w:rPr>
          <w:rFonts w:ascii="Book Antiqua" w:hAnsi="Book Antiqua"/>
          <w:szCs w:val="24"/>
        </w:rPr>
        <w:t>were detected following a ch</w:t>
      </w:r>
      <w:r w:rsidR="009E6A09" w:rsidRPr="00FC51E0">
        <w:rPr>
          <w:rFonts w:ascii="Book Antiqua" w:hAnsi="Book Antiqua"/>
          <w:szCs w:val="24"/>
        </w:rPr>
        <w:t xml:space="preserve">ase period. </w:t>
      </w:r>
      <w:proofErr w:type="spellStart"/>
      <w:r w:rsidR="00ED64A2" w:rsidRPr="00FC51E0">
        <w:rPr>
          <w:rFonts w:ascii="Book Antiqua" w:hAnsi="Book Antiqua"/>
          <w:szCs w:val="24"/>
        </w:rPr>
        <w:t>Maeshima</w:t>
      </w:r>
      <w:proofErr w:type="spellEnd"/>
      <w:r w:rsidR="00ED64A2" w:rsidRPr="00FC51E0">
        <w:rPr>
          <w:rFonts w:ascii="Book Antiqua" w:hAnsi="Book Antiqua"/>
          <w:szCs w:val="24"/>
        </w:rPr>
        <w:t xml:space="preserve"> </w:t>
      </w:r>
      <w:r w:rsidR="00ED64A2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/>
      </w:r>
      <w:r w:rsidR="0031777A" w:rsidRPr="00FC51E0">
        <w:rPr>
          <w:rFonts w:ascii="Book Antiqua" w:hAnsi="Book Antiqua"/>
          <w:szCs w:val="24"/>
        </w:rPr>
        <w:instrText xml:space="preserve"> ADDIN EN.CITE &lt;EndNote&gt;&lt;Cite&gt;&lt;Author&gt;Maeshima&lt;/Author&gt;&lt;Year&gt;2003&lt;/Year&gt;&lt;RecNum&gt;3&lt;/RecNum&gt;&lt;DisplayText&gt;&lt;style face="superscript"&gt;[6]&lt;/style&gt;&lt;/DisplayText&gt;&lt;record&gt;&lt;rec-number&gt;3&lt;/rec-number&gt;&lt;foreign-keys&gt;&lt;key app="EN" db-id="50fza05vuwazvpewzsaxw2x2wzedvwde520v"&gt;3&lt;/key&gt;&lt;/foreign-keys&gt;&lt;ref-type name="Journal Article"&gt;17&lt;/ref-type&gt;&lt;contributors&gt;&lt;authors&gt;&lt;author&gt;Maeshima, A.&lt;/author&gt;&lt;author&gt;Yamashita, S.&lt;/author&gt;&lt;author&gt;Nojima, Y.&lt;/author&gt;&lt;/authors&gt;&lt;/contributors&gt;&lt;auth-address&gt;Third Department of Internal Medicine, Gunma University, School of Medicine, Maebashi, Japan. amaeshima@ucsd.edu&lt;/auth-address&gt;&lt;titles&gt;&lt;title&gt;Identification of renal progenitor-like tubular cells that participate in the regeneration processes of the kidney&lt;/title&gt;&lt;secondary-title&gt;J Am Soc Nephrol&lt;/secondary-title&gt;&lt;alt-title&gt;Journal of the American Society of Nephrology : JASN&lt;/alt-title&gt;&lt;/titles&gt;&lt;periodical&gt;&lt;full-title&gt;J Am Soc Nephrol&lt;/full-title&gt;&lt;abbr-1&gt;Journal of the American Society of Nephrology : JASN&lt;/abbr-1&gt;&lt;/periodical&gt;&lt;alt-periodical&gt;&lt;full-title&gt;J Am Soc Nephrol&lt;/full-title&gt;&lt;abbr-1&gt;Journal of the American Society of Nephrology : JASN&lt;/abbr-1&gt;&lt;/alt-periodical&gt;&lt;pages&gt;3138-3146&lt;/pages&gt;&lt;volume&gt;14&lt;/volume&gt;&lt;number&gt;12&lt;/number&gt;&lt;keywords&gt;&lt;keyword&gt;Animals&lt;/keyword&gt;&lt;keyword&gt;Cell Count&lt;/keyword&gt;&lt;keyword&gt;Cell Division&lt;/keyword&gt;&lt;keyword&gt;Ischemia/pathology&lt;/keyword&gt;&lt;keyword&gt;Kidney/blood supply&lt;/keyword&gt;&lt;keyword&gt;Kidney Tubules/*cytology/*physiology&lt;/keyword&gt;&lt;keyword&gt;Male&lt;/keyword&gt;&lt;keyword&gt;Mesoderm/cytology&lt;/keyword&gt;&lt;keyword&gt;Phenotype&lt;/keyword&gt;&lt;keyword&gt;Rats&lt;/keyword&gt;&lt;keyword&gt;Rats, Wistar&lt;/keyword&gt;&lt;keyword&gt;*Regeneration&lt;/keyword&gt;&lt;keyword&gt;Stem Cells&lt;/keyword&gt;&lt;/keywords&gt;&lt;dates&gt;&lt;year&gt;2003&lt;/year&gt;&lt;pub-dates&gt;&lt;date&gt;Dec&lt;/date&gt;&lt;/pub-dates&gt;&lt;/dates&gt;&lt;isbn&gt;1046-6673 (Print)&amp;#xD;1046-6673 (Linking)&lt;/isbn&gt;&lt;accession-num&gt;14638912&lt;/accession-num&gt;&lt;urls&gt;&lt;related-urls&gt;&lt;url&gt;http://www.ncbi.nlm.nih.gov/pubmed/14638912&lt;/url&gt;&lt;/related-urls&gt;&lt;/urls&gt;&lt;/record&gt;&lt;/Cite&gt;&lt;/EndNote&gt;</w:instrText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6" w:tooltip="Maeshima, 2003 #3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6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eastAsia="宋体" w:hAnsi="Book Antiqua" w:hint="eastAsia"/>
          <w:szCs w:val="24"/>
          <w:lang w:eastAsia="zh-CN"/>
        </w:rPr>
        <w:t xml:space="preserve"> </w:t>
      </w:r>
      <w:r w:rsidR="00ED64A2" w:rsidRPr="00FC51E0">
        <w:rPr>
          <w:rFonts w:ascii="Book Antiqua" w:hAnsi="Book Antiqua"/>
          <w:szCs w:val="24"/>
        </w:rPr>
        <w:t xml:space="preserve">detected LRCs predominantly in the renal tubular cells of the adult rat kidney. </w:t>
      </w:r>
      <w:r w:rsidR="00147C1E" w:rsidRPr="00FC51E0">
        <w:rPr>
          <w:rFonts w:ascii="Book Antiqua" w:hAnsi="Book Antiqua"/>
          <w:szCs w:val="24"/>
        </w:rPr>
        <w:t>LRCs</w:t>
      </w:r>
      <w:r w:rsidR="00701A2B" w:rsidRPr="00FC51E0">
        <w:rPr>
          <w:rFonts w:ascii="Book Antiqua" w:hAnsi="Book Antiqua"/>
          <w:szCs w:val="24"/>
        </w:rPr>
        <w:t xml:space="preserve"> proliferated in response to ischemia/reperfusion injury and contributed to t</w:t>
      </w:r>
      <w:r w:rsidR="002B0C47" w:rsidRPr="00FC51E0">
        <w:rPr>
          <w:rFonts w:ascii="Book Antiqua" w:hAnsi="Book Antiqua"/>
          <w:szCs w:val="24"/>
        </w:rPr>
        <w:t>he repair of</w:t>
      </w:r>
      <w:r w:rsidR="00701A2B" w:rsidRPr="00FC51E0">
        <w:rPr>
          <w:rFonts w:ascii="Book Antiqua" w:hAnsi="Book Antiqua"/>
          <w:szCs w:val="24"/>
        </w:rPr>
        <w:t xml:space="preserve"> renal tubules. </w:t>
      </w:r>
      <w:r w:rsidR="00A97B0C" w:rsidRPr="00FC51E0">
        <w:rPr>
          <w:rFonts w:ascii="Book Antiqua" w:hAnsi="Book Antiqua"/>
          <w:szCs w:val="24"/>
        </w:rPr>
        <w:t xml:space="preserve">In another study, </w:t>
      </w:r>
      <w:proofErr w:type="spellStart"/>
      <w:r w:rsidR="0005105C" w:rsidRPr="00FC51E0">
        <w:rPr>
          <w:rFonts w:ascii="Book Antiqua" w:hAnsi="Book Antiqua"/>
          <w:szCs w:val="24"/>
        </w:rPr>
        <w:t>Maeshima</w:t>
      </w:r>
      <w:proofErr w:type="spellEnd"/>
      <w:r w:rsidR="0005105C" w:rsidRPr="00FC51E0">
        <w:rPr>
          <w:rFonts w:ascii="Book Antiqua" w:hAnsi="Book Antiqua"/>
          <w:szCs w:val="24"/>
        </w:rPr>
        <w:t xml:space="preserve"> </w:t>
      </w:r>
      <w:r w:rsidR="0005105C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NYWVzaGltYTwvQXV0aG9yPjxZZWFyPjIwMDY8L1llYXI+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NYWVzaGltYTwvQXV0aG9yPjxZZWFyPjIwMDY8L1llYXI+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7" w:tooltip="Maeshima, 2006 #100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7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B773B6" w:rsidRPr="00FC51E0">
        <w:rPr>
          <w:rFonts w:ascii="Book Antiqua" w:hAnsi="Book Antiqua"/>
          <w:szCs w:val="24"/>
        </w:rPr>
        <w:t xml:space="preserve"> also demonstrated that </w:t>
      </w:r>
      <w:r w:rsidR="0005105C" w:rsidRPr="00FC51E0">
        <w:rPr>
          <w:rFonts w:ascii="Book Antiqua" w:hAnsi="Book Antiqua"/>
          <w:szCs w:val="24"/>
        </w:rPr>
        <w:t xml:space="preserve">LRCs were integrated into epithelial components of </w:t>
      </w:r>
      <w:r w:rsidR="00A97B0C" w:rsidRPr="00FC51E0">
        <w:rPr>
          <w:rFonts w:ascii="Book Antiqua" w:hAnsi="Book Antiqua"/>
          <w:szCs w:val="24"/>
        </w:rPr>
        <w:t xml:space="preserve">the </w:t>
      </w:r>
      <w:r w:rsidR="0005105C" w:rsidRPr="00FC51E0">
        <w:rPr>
          <w:rFonts w:ascii="Book Antiqua" w:hAnsi="Book Antiqua"/>
          <w:szCs w:val="24"/>
        </w:rPr>
        <w:t xml:space="preserve">nephron when transplanted into the </w:t>
      </w:r>
      <w:proofErr w:type="spellStart"/>
      <w:r w:rsidR="0005105C" w:rsidRPr="00FC51E0">
        <w:rPr>
          <w:rFonts w:ascii="Book Antiqua" w:hAnsi="Book Antiqua"/>
          <w:szCs w:val="24"/>
        </w:rPr>
        <w:t>metanephric</w:t>
      </w:r>
      <w:proofErr w:type="spellEnd"/>
      <w:r w:rsidR="0005105C" w:rsidRPr="00FC51E0">
        <w:rPr>
          <w:rFonts w:ascii="Book Antiqua" w:hAnsi="Book Antiqua"/>
          <w:szCs w:val="24"/>
        </w:rPr>
        <w:t xml:space="preserve"> kidney</w:t>
      </w:r>
      <w:r w:rsidR="00A34CA7" w:rsidRPr="00FC51E0">
        <w:rPr>
          <w:rFonts w:ascii="Book Antiqua" w:hAnsi="Book Antiqua"/>
          <w:szCs w:val="24"/>
        </w:rPr>
        <w:t xml:space="preserve">, </w:t>
      </w:r>
      <w:r w:rsidR="00524D60" w:rsidRPr="00FC51E0">
        <w:rPr>
          <w:rFonts w:ascii="Book Antiqua" w:hAnsi="Book Antiqua"/>
          <w:szCs w:val="24"/>
        </w:rPr>
        <w:t>suggesting that LRCs were multipotent stem cells</w:t>
      </w:r>
      <w:r w:rsidR="00F563CB" w:rsidRPr="00FC51E0">
        <w:rPr>
          <w:rFonts w:ascii="Book Antiqua" w:hAnsi="Book Antiqua"/>
          <w:szCs w:val="24"/>
        </w:rPr>
        <w:t xml:space="preserve">. </w:t>
      </w:r>
      <w:r w:rsidR="0031777A" w:rsidRPr="00FC51E0">
        <w:rPr>
          <w:rFonts w:ascii="Book Antiqua" w:hAnsi="Book Antiqua"/>
          <w:szCs w:val="24"/>
        </w:rPr>
        <w:t xml:space="preserve">Oliver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/>
      </w:r>
      <w:r w:rsidR="0031777A" w:rsidRPr="00FC51E0">
        <w:rPr>
          <w:rFonts w:ascii="Book Antiqua" w:hAnsi="Book Antiqua"/>
          <w:szCs w:val="24"/>
        </w:rPr>
        <w:instrText xml:space="preserve"> ADDIN EN.CITE &lt;EndNote&gt;&lt;Cite&gt;&lt;Author&gt;Oliver&lt;/Author&gt;&lt;Year&gt;2004&lt;/Year&gt;&lt;RecNum&gt;4&lt;/RecNum&gt;&lt;DisplayText&gt;&lt;style face="superscript"&gt;[8]&lt;/style&gt;&lt;/DisplayText&gt;&lt;record&gt;&lt;rec-number&gt;4&lt;/rec-number&gt;&lt;foreign-keys&gt;&lt;key app="EN" db-id="50fza05vuwazvpewzsaxw2x2wzedvwde520v"&gt;4&lt;/key&gt;&lt;/foreign-keys&gt;&lt;ref-type name="Journal Article"&gt;17&lt;/ref-type&gt;&lt;contributors&gt;&lt;authors&gt;&lt;author&gt;Oliver, J. A.&lt;/author&gt;&lt;author&gt;Maarouf, O.&lt;/author&gt;&lt;author&gt;Cheema, F. H.&lt;/author&gt;&lt;author&gt;Martens, T. P.&lt;/author&gt;&lt;author&gt;Al-Awqati, Q.&lt;/author&gt;&lt;/authors&gt;&lt;/contributors&gt;&lt;auth-address&gt;Department of Medicine, Columbia University, New York, NY 10032, USA. jao7@columbia.edu&lt;/auth-address&gt;&lt;titles&gt;&lt;title&gt;The renal papilla is a niche for adult kidney stem cells&lt;/title&gt;&lt;secondary-title&gt;J Clin Invest&lt;/secondary-title&gt;&lt;alt-title&gt;The Journal of clinical investigation&lt;/alt-title&gt;&lt;/titles&gt;&lt;periodical&gt;&lt;full-title&gt;J Clin Invest&lt;/full-title&gt;&lt;abbr-1&gt;The Journal of clinical investigation&lt;/abbr-1&gt;&lt;/periodical&gt;&lt;alt-periodical&gt;&lt;full-title&gt;J Clin Invest&lt;/full-title&gt;&lt;abbr-1&gt;The Journal of clinical investigation&lt;/abbr-1&gt;&lt;/alt-periodical&gt;&lt;pages&gt;795-804&lt;/pages&gt;&lt;volume&gt;114&lt;/volume&gt;&lt;number&gt;6&lt;/number&gt;&lt;keywords&gt;&lt;keyword&gt;Aging&lt;/keyword&gt;&lt;keyword&gt;Animals&lt;/keyword&gt;&lt;keyword&gt;Bromodeoxyuridine/analysis&lt;/keyword&gt;&lt;keyword&gt;Cell Culture Techniques/methods&lt;/keyword&gt;&lt;keyword&gt;Cell Division/physiology&lt;/keyword&gt;&lt;keyword&gt;Flow Cytometry&lt;/keyword&gt;&lt;keyword&gt;Ischemia/pathology&lt;/keyword&gt;&lt;keyword&gt;Kidney Medulla/cytology/*growth &amp;amp; development&lt;/keyword&gt;&lt;keyword&gt;Mice&lt;/keyword&gt;&lt;keyword&gt;Rats&lt;/keyword&gt;&lt;keyword&gt;Rats, Sprague-Dawley&lt;/keyword&gt;&lt;keyword&gt;Renal Circulation&lt;/keyword&gt;&lt;keyword&gt;Stem Cells/*cytology&lt;/keyword&gt;&lt;/keywords&gt;&lt;dates&gt;&lt;year&gt;2004&lt;/year&gt;&lt;pub-dates&gt;&lt;date&gt;Sep&lt;/date&gt;&lt;/pub-dates&gt;&lt;/dates&gt;&lt;isbn&gt;0021-9738 (Print)&amp;#xD;0021-9738 (Linking)&lt;/isbn&gt;&lt;accession-num&gt;15372103&lt;/accession-num&gt;&lt;urls&gt;&lt;related-urls&gt;&lt;url&gt;http://www.ncbi.nlm.nih.gov/pubmed/15372103&lt;/url&gt;&lt;/related-urls&gt;&lt;/urls&gt;&lt;custom2&gt;516259&lt;/custom2&gt;&lt;electronic-resource-num&gt;10.1172/JCI20921&lt;/electronic-resource-num&gt;&lt;/record&gt;&lt;/Cite&gt;&lt;/EndNote&gt;</w:instrText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8" w:tooltip="Oliver, 2004 #4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8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1760C3" w:rsidRPr="00FC51E0">
        <w:rPr>
          <w:rFonts w:ascii="Book Antiqua" w:hAnsi="Book Antiqua"/>
          <w:szCs w:val="24"/>
        </w:rPr>
        <w:t xml:space="preserve"> detected LRCs in the kidney papilla of adult rats. </w:t>
      </w:r>
      <w:r w:rsidR="001B5270" w:rsidRPr="00FC51E0">
        <w:rPr>
          <w:rFonts w:ascii="Book Antiqua" w:hAnsi="Book Antiqua"/>
          <w:szCs w:val="24"/>
        </w:rPr>
        <w:t xml:space="preserve">LRCs proliferated after </w:t>
      </w:r>
      <w:r w:rsidR="00A97B0C" w:rsidRPr="00FC51E0">
        <w:rPr>
          <w:rFonts w:ascii="Book Antiqua" w:hAnsi="Book Antiqua"/>
          <w:szCs w:val="24"/>
        </w:rPr>
        <w:t xml:space="preserve">the </w:t>
      </w:r>
      <w:r w:rsidR="001B5270" w:rsidRPr="00FC51E0">
        <w:rPr>
          <w:rFonts w:ascii="Book Antiqua" w:hAnsi="Book Antiqua"/>
          <w:szCs w:val="24"/>
        </w:rPr>
        <w:t xml:space="preserve">induction of ischemia in the kidney and migrated toward the medulla. </w:t>
      </w:r>
      <w:r w:rsidR="00327BEE" w:rsidRPr="00FC51E0">
        <w:rPr>
          <w:rFonts w:ascii="Book Antiqua" w:hAnsi="Book Antiqua"/>
          <w:szCs w:val="24"/>
        </w:rPr>
        <w:t xml:space="preserve">They also injected renal papillary cells into the </w:t>
      </w:r>
      <w:proofErr w:type="spellStart"/>
      <w:r w:rsidR="00327BEE" w:rsidRPr="00FC51E0">
        <w:rPr>
          <w:rFonts w:ascii="Book Antiqua" w:hAnsi="Book Antiqua"/>
          <w:szCs w:val="24"/>
        </w:rPr>
        <w:t>subcapsular</w:t>
      </w:r>
      <w:proofErr w:type="spellEnd"/>
      <w:r w:rsidR="00327BEE" w:rsidRPr="00FC51E0">
        <w:rPr>
          <w:rFonts w:ascii="Book Antiqua" w:hAnsi="Book Antiqua"/>
          <w:szCs w:val="24"/>
        </w:rPr>
        <w:t xml:space="preserve"> area of the kidney and</w:t>
      </w:r>
      <w:r w:rsidR="00F73004" w:rsidRPr="00FC51E0">
        <w:rPr>
          <w:rFonts w:ascii="Book Antiqua" w:hAnsi="Book Antiqua"/>
          <w:szCs w:val="24"/>
        </w:rPr>
        <w:t xml:space="preserve"> found that some cells were </w:t>
      </w:r>
      <w:r w:rsidR="00097442" w:rsidRPr="00FC51E0">
        <w:rPr>
          <w:rFonts w:ascii="Book Antiqua" w:hAnsi="Book Antiqua"/>
          <w:szCs w:val="24"/>
        </w:rPr>
        <w:t>incorporat</w:t>
      </w:r>
      <w:r w:rsidR="00105C43" w:rsidRPr="00FC51E0">
        <w:rPr>
          <w:rFonts w:ascii="Book Antiqua" w:hAnsi="Book Antiqua"/>
          <w:szCs w:val="24"/>
        </w:rPr>
        <w:t xml:space="preserve">ed </w:t>
      </w:r>
      <w:r w:rsidR="00327BEE" w:rsidRPr="00FC51E0">
        <w:rPr>
          <w:rFonts w:ascii="Book Antiqua" w:hAnsi="Book Antiqua"/>
          <w:szCs w:val="24"/>
        </w:rPr>
        <w:t>in</w:t>
      </w:r>
      <w:r w:rsidR="00AF475D" w:rsidRPr="00FC51E0">
        <w:rPr>
          <w:rFonts w:ascii="Book Antiqua" w:hAnsi="Book Antiqua"/>
          <w:szCs w:val="24"/>
        </w:rPr>
        <w:t>to</w:t>
      </w:r>
      <w:r w:rsidR="00327BEE" w:rsidRPr="00FC51E0">
        <w:rPr>
          <w:rFonts w:ascii="Book Antiqua" w:hAnsi="Book Antiqua"/>
          <w:szCs w:val="24"/>
        </w:rPr>
        <w:t xml:space="preserve"> renal tubules.</w:t>
      </w:r>
    </w:p>
    <w:p w14:paraId="2784ACE4" w14:textId="77777777" w:rsidR="0031777A" w:rsidRPr="00FC51E0" w:rsidRDefault="0031777A" w:rsidP="0031777A">
      <w:pPr>
        <w:pStyle w:val="ListParagraph"/>
        <w:spacing w:line="360" w:lineRule="auto"/>
        <w:ind w:leftChars="0" w:left="0"/>
        <w:rPr>
          <w:rFonts w:ascii="Book Antiqua" w:eastAsia="宋体" w:hAnsi="Book Antiqua"/>
          <w:b/>
          <w:szCs w:val="24"/>
          <w:lang w:eastAsia="zh-CN"/>
        </w:rPr>
      </w:pPr>
    </w:p>
    <w:p w14:paraId="18F5435E" w14:textId="0A95CE59" w:rsidR="00304471" w:rsidRPr="00FC51E0" w:rsidRDefault="008119E0" w:rsidP="0031777A">
      <w:pPr>
        <w:pStyle w:val="ListParagraph"/>
        <w:spacing w:line="360" w:lineRule="auto"/>
        <w:ind w:leftChars="0" w:left="0"/>
        <w:rPr>
          <w:rFonts w:ascii="Book Antiqua" w:eastAsia="宋体" w:hAnsi="Book Antiqua"/>
          <w:b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Side population</w:t>
      </w:r>
      <w:r w:rsidR="000951B9" w:rsidRPr="00FC51E0">
        <w:rPr>
          <w:rFonts w:ascii="Book Antiqua" w:hAnsi="Book Antiqua"/>
          <w:b/>
          <w:szCs w:val="24"/>
        </w:rPr>
        <w:t xml:space="preserve"> </w:t>
      </w:r>
      <w:r w:rsidRPr="00FC51E0">
        <w:rPr>
          <w:rFonts w:ascii="Book Antiqua" w:hAnsi="Book Antiqua"/>
          <w:b/>
          <w:szCs w:val="24"/>
        </w:rPr>
        <w:t>cells</w:t>
      </w:r>
      <w:r w:rsidR="0031777A"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: </w:t>
      </w:r>
      <w:r w:rsidR="00544367" w:rsidRPr="00FC51E0">
        <w:rPr>
          <w:rFonts w:ascii="Book Antiqua" w:hAnsi="Book Antiqua"/>
          <w:szCs w:val="24"/>
        </w:rPr>
        <w:t>Because</w:t>
      </w:r>
      <w:r w:rsidR="00E64ABA" w:rsidRPr="00FC51E0">
        <w:rPr>
          <w:rFonts w:ascii="Book Antiqua" w:hAnsi="Book Antiqua"/>
          <w:szCs w:val="24"/>
        </w:rPr>
        <w:t xml:space="preserve"> stem cells extrude dyes, such as </w:t>
      </w:r>
      <w:r w:rsidR="00150992" w:rsidRPr="00FC51E0">
        <w:rPr>
          <w:rFonts w:ascii="Book Antiqua" w:hAnsi="Book Antiqua"/>
          <w:szCs w:val="24"/>
        </w:rPr>
        <w:t>Rhodamine 123</w:t>
      </w:r>
      <w:r w:rsidR="0033327C" w:rsidRPr="00FC51E0">
        <w:rPr>
          <w:rFonts w:ascii="Book Antiqua" w:hAnsi="Book Antiqua"/>
          <w:szCs w:val="24"/>
        </w:rPr>
        <w:t xml:space="preserve"> </w:t>
      </w:r>
      <w:r w:rsidR="00150992" w:rsidRPr="00FC51E0">
        <w:rPr>
          <w:rFonts w:ascii="Book Antiqua" w:hAnsi="Book Antiqua"/>
          <w:szCs w:val="24"/>
        </w:rPr>
        <w:t>and</w:t>
      </w:r>
      <w:r w:rsidR="0033327C" w:rsidRPr="00FC51E0">
        <w:rPr>
          <w:rFonts w:ascii="Book Antiqua" w:hAnsi="Book Antiqua"/>
          <w:szCs w:val="24"/>
        </w:rPr>
        <w:t xml:space="preserve"> Hoechst </w:t>
      </w:r>
      <w:r w:rsidR="00E83581" w:rsidRPr="00FC51E0">
        <w:rPr>
          <w:rFonts w:ascii="Book Antiqua" w:hAnsi="Book Antiqua"/>
          <w:szCs w:val="24"/>
        </w:rPr>
        <w:t>33342</w:t>
      </w:r>
      <w:r w:rsidR="000951B9" w:rsidRPr="00FC51E0">
        <w:rPr>
          <w:rFonts w:ascii="Book Antiqua" w:hAnsi="Book Antiqua"/>
          <w:szCs w:val="24"/>
        </w:rPr>
        <w:t xml:space="preserve">, </w:t>
      </w:r>
      <w:r w:rsidR="00A9503F" w:rsidRPr="00FC51E0">
        <w:rPr>
          <w:rFonts w:ascii="Book Antiqua" w:hAnsi="Book Antiqua"/>
          <w:i/>
          <w:szCs w:val="24"/>
        </w:rPr>
        <w:t>via</w:t>
      </w:r>
      <w:r w:rsidR="000951B9" w:rsidRPr="00FC51E0">
        <w:rPr>
          <w:rFonts w:ascii="Book Antiqua" w:hAnsi="Book Antiqua"/>
          <w:szCs w:val="24"/>
        </w:rPr>
        <w:t xml:space="preserve"> the ATP-</w:t>
      </w:r>
      <w:r w:rsidR="007D3105" w:rsidRPr="00FC51E0">
        <w:rPr>
          <w:rFonts w:ascii="Book Antiqua" w:hAnsi="Book Antiqua"/>
          <w:szCs w:val="24"/>
        </w:rPr>
        <w:t>binding casse</w:t>
      </w:r>
      <w:r w:rsidR="000951B9" w:rsidRPr="00FC51E0">
        <w:rPr>
          <w:rFonts w:ascii="Book Antiqua" w:hAnsi="Book Antiqua"/>
          <w:szCs w:val="24"/>
        </w:rPr>
        <w:t>t</w:t>
      </w:r>
      <w:r w:rsidR="007D3105" w:rsidRPr="00FC51E0">
        <w:rPr>
          <w:rFonts w:ascii="Book Antiqua" w:hAnsi="Book Antiqua"/>
          <w:szCs w:val="24"/>
        </w:rPr>
        <w:t xml:space="preserve">te </w:t>
      </w:r>
      <w:r w:rsidR="00791E2F" w:rsidRPr="00FC51E0">
        <w:rPr>
          <w:rFonts w:ascii="Book Antiqua" w:hAnsi="Book Antiqua"/>
          <w:szCs w:val="24"/>
        </w:rPr>
        <w:t>protein</w:t>
      </w:r>
      <w:r w:rsidR="00791E2F" w:rsidRPr="00FC51E0">
        <w:rPr>
          <w:rFonts w:ascii="Book Antiqua" w:hAnsi="Book Antiqua"/>
          <w:szCs w:val="24"/>
        </w:rPr>
        <w:fldChar w:fldCharType="begin">
          <w:fldData xml:space="preserve">PEVuZE5vdGU+PENpdGU+PEF1dGhvcj5aaG91PC9BdXRob3I+PFllYXI+MjAwMTwvWWVhcj48UmVj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</w:fldData>
        </w:fldChar>
      </w:r>
      <w:r w:rsidR="00791E2F" w:rsidRPr="00FC51E0">
        <w:rPr>
          <w:rFonts w:ascii="Book Antiqua" w:hAnsi="Book Antiqua"/>
          <w:szCs w:val="24"/>
        </w:rPr>
        <w:instrText xml:space="preserve"> ADDIN EN.CITE </w:instrText>
      </w:r>
      <w:r w:rsidR="00791E2F" w:rsidRPr="00FC51E0">
        <w:rPr>
          <w:rFonts w:ascii="Book Antiqua" w:hAnsi="Book Antiqua"/>
          <w:szCs w:val="24"/>
        </w:rPr>
        <w:fldChar w:fldCharType="begin">
          <w:fldData xml:space="preserve">PEVuZE5vdGU+PENpdGU+PEF1dGhvcj5aaG91PC9BdXRob3I+PFllYXI+MjAwMTwvWWVhcj48UmVj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</w:fldData>
        </w:fldChar>
      </w:r>
      <w:r w:rsidR="00791E2F" w:rsidRPr="00FC51E0">
        <w:rPr>
          <w:rFonts w:ascii="Book Antiqua" w:hAnsi="Book Antiqua"/>
          <w:szCs w:val="24"/>
        </w:rPr>
        <w:instrText xml:space="preserve"> ADDIN EN.CITE.DATA </w:instrText>
      </w:r>
      <w:r w:rsidR="00791E2F" w:rsidRPr="00FC51E0">
        <w:rPr>
          <w:rFonts w:ascii="Book Antiqua" w:hAnsi="Book Antiqua"/>
          <w:szCs w:val="24"/>
        </w:rPr>
      </w:r>
      <w:r w:rsidR="00791E2F" w:rsidRPr="00FC51E0">
        <w:rPr>
          <w:rFonts w:ascii="Book Antiqua" w:hAnsi="Book Antiqua"/>
          <w:szCs w:val="24"/>
        </w:rPr>
        <w:fldChar w:fldCharType="end"/>
      </w:r>
      <w:r w:rsidR="00791E2F" w:rsidRPr="00FC51E0">
        <w:rPr>
          <w:rFonts w:ascii="Book Antiqua" w:hAnsi="Book Antiqua"/>
          <w:szCs w:val="24"/>
        </w:rPr>
      </w:r>
      <w:r w:rsidR="00791E2F" w:rsidRPr="00FC51E0">
        <w:rPr>
          <w:rFonts w:ascii="Book Antiqua" w:hAnsi="Book Antiqua"/>
          <w:szCs w:val="24"/>
        </w:rPr>
        <w:fldChar w:fldCharType="separate"/>
      </w:r>
      <w:r w:rsidR="00791E2F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9" w:tooltip="Zhou, 2001 #101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9</w:t>
        </w:r>
      </w:hyperlink>
      <w:r w:rsidR="00791E2F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791E2F" w:rsidRPr="00FC51E0">
        <w:rPr>
          <w:rFonts w:ascii="Book Antiqua" w:hAnsi="Book Antiqua"/>
          <w:szCs w:val="24"/>
        </w:rPr>
        <w:fldChar w:fldCharType="end"/>
      </w:r>
      <w:r w:rsidR="00D06F6A" w:rsidRPr="00FC51E0">
        <w:rPr>
          <w:rFonts w:ascii="Book Antiqua" w:hAnsi="Book Antiqua"/>
          <w:szCs w:val="24"/>
        </w:rPr>
        <w:t>,</w:t>
      </w:r>
      <w:r w:rsidR="00D27613" w:rsidRPr="00FC51E0">
        <w:rPr>
          <w:rFonts w:ascii="Book Antiqua" w:hAnsi="Book Antiqua"/>
          <w:szCs w:val="24"/>
        </w:rPr>
        <w:t xml:space="preserve"> they are l</w:t>
      </w:r>
      <w:r w:rsidR="00CB76B6" w:rsidRPr="00FC51E0">
        <w:rPr>
          <w:rFonts w:ascii="Book Antiqua" w:hAnsi="Book Antiqua"/>
          <w:szCs w:val="24"/>
        </w:rPr>
        <w:t>ocate</w:t>
      </w:r>
      <w:r w:rsidR="00D27613" w:rsidRPr="00FC51E0">
        <w:rPr>
          <w:rFonts w:ascii="Book Antiqua" w:hAnsi="Book Antiqua"/>
          <w:szCs w:val="24"/>
        </w:rPr>
        <w:t>d</w:t>
      </w:r>
      <w:r w:rsidR="00CB76B6" w:rsidRPr="00FC51E0">
        <w:rPr>
          <w:rFonts w:ascii="Book Antiqua" w:hAnsi="Book Antiqua"/>
          <w:szCs w:val="24"/>
        </w:rPr>
        <w:t xml:space="preserve"> in a uni</w:t>
      </w:r>
      <w:r w:rsidR="000951B9" w:rsidRPr="00FC51E0">
        <w:rPr>
          <w:rFonts w:ascii="Book Antiqua" w:hAnsi="Book Antiqua"/>
          <w:szCs w:val="24"/>
        </w:rPr>
        <w:t>que position o</w:t>
      </w:r>
      <w:r w:rsidR="00A64CC2" w:rsidRPr="00FC51E0">
        <w:rPr>
          <w:rFonts w:ascii="Book Antiqua" w:hAnsi="Book Antiqua"/>
          <w:szCs w:val="24"/>
        </w:rPr>
        <w:t xml:space="preserve">n the </w:t>
      </w:r>
      <w:r w:rsidR="000951B9" w:rsidRPr="00FC51E0">
        <w:rPr>
          <w:rFonts w:ascii="Book Antiqua" w:hAnsi="Book Antiqua"/>
          <w:szCs w:val="24"/>
        </w:rPr>
        <w:t>fluorescent-</w:t>
      </w:r>
      <w:r w:rsidR="009E0DA3" w:rsidRPr="00FC51E0">
        <w:rPr>
          <w:rFonts w:ascii="Book Antiqua" w:hAnsi="Book Antiqua"/>
          <w:szCs w:val="24"/>
        </w:rPr>
        <w:t xml:space="preserve">assisted cell sorting scattered plot and </w:t>
      </w:r>
      <w:r w:rsidR="000951B9" w:rsidRPr="00FC51E0">
        <w:rPr>
          <w:rFonts w:ascii="Book Antiqua" w:hAnsi="Book Antiqua"/>
          <w:szCs w:val="24"/>
        </w:rPr>
        <w:t xml:space="preserve">are </w:t>
      </w:r>
      <w:r w:rsidR="00734524" w:rsidRPr="00FC51E0">
        <w:rPr>
          <w:rFonts w:ascii="Book Antiqua" w:hAnsi="Book Antiqua"/>
          <w:szCs w:val="24"/>
        </w:rPr>
        <w:t xml:space="preserve">called </w:t>
      </w:r>
      <w:r w:rsidR="00651380" w:rsidRPr="00651380">
        <w:rPr>
          <w:rFonts w:ascii="Book Antiqua" w:eastAsia="宋体" w:hAnsi="Book Antiqua" w:hint="eastAsia"/>
          <w:szCs w:val="24"/>
          <w:lang w:eastAsia="zh-CN"/>
        </w:rPr>
        <w:t>s</w:t>
      </w:r>
      <w:r w:rsidR="00651380" w:rsidRPr="00651380">
        <w:rPr>
          <w:rFonts w:ascii="Book Antiqua" w:hAnsi="Book Antiqua"/>
          <w:szCs w:val="24"/>
        </w:rPr>
        <w:t>ide population (SP) cells</w:t>
      </w:r>
      <w:r w:rsidR="00734524" w:rsidRPr="00FC51E0">
        <w:rPr>
          <w:rFonts w:ascii="Book Antiqua" w:hAnsi="Book Antiqua"/>
          <w:szCs w:val="24"/>
        </w:rPr>
        <w:t>.</w:t>
      </w:r>
      <w:r w:rsidR="002F3658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szCs w:val="24"/>
        </w:rPr>
        <w:t xml:space="preserve">Iwatani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Jd2F0YW5pPC9BdXRob3I+PFllYXI+MjAwNDwvWWVhcj48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Jd2F0YW5pPC9BdXRob3I+PFllYXI+MjAwNDwvWWVhcj48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0" w:tooltip="Iwatani, 2004 #5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10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A65E1B" w:rsidRPr="00FC51E0">
        <w:rPr>
          <w:rFonts w:ascii="Book Antiqua" w:hAnsi="Book Antiqua"/>
          <w:szCs w:val="24"/>
        </w:rPr>
        <w:t xml:space="preserve"> isolated SP cells from the adult rat kidney</w:t>
      </w:r>
      <w:r w:rsidR="00D27613" w:rsidRPr="00FC51E0">
        <w:rPr>
          <w:rFonts w:ascii="Book Antiqua" w:hAnsi="Book Antiqua"/>
          <w:szCs w:val="24"/>
        </w:rPr>
        <w:t>. However, the cell</w:t>
      </w:r>
      <w:r w:rsidR="00C42BE1" w:rsidRPr="00FC51E0">
        <w:rPr>
          <w:rFonts w:ascii="Book Antiqua" w:hAnsi="Book Antiqua"/>
          <w:szCs w:val="24"/>
        </w:rPr>
        <w:t xml:space="preserve">s </w:t>
      </w:r>
      <w:r w:rsidR="00A65E1B" w:rsidRPr="00FC51E0">
        <w:rPr>
          <w:rFonts w:ascii="Book Antiqua" w:hAnsi="Book Antiqua"/>
          <w:szCs w:val="24"/>
        </w:rPr>
        <w:t>did not participate in the kidney repair following experimental glomerulonephritis or gentamicin-induced nephropathy.</w:t>
      </w:r>
      <w:r w:rsidR="00AD6D98" w:rsidRPr="00FC51E0">
        <w:rPr>
          <w:rFonts w:ascii="Book Antiqua" w:hAnsi="Book Antiqua"/>
          <w:szCs w:val="24"/>
        </w:rPr>
        <w:t xml:space="preserve"> </w:t>
      </w:r>
      <w:proofErr w:type="spellStart"/>
      <w:r w:rsidR="0031777A" w:rsidRPr="00FC51E0">
        <w:rPr>
          <w:rFonts w:ascii="Book Antiqua" w:hAnsi="Book Antiqua"/>
          <w:szCs w:val="24"/>
        </w:rPr>
        <w:t>Hishikawa</w:t>
      </w:r>
      <w:proofErr w:type="spellEnd"/>
      <w:r w:rsidR="0031777A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IaXNoaWthd2E8L0F1dGhvcj48WWVhcj4yMDA1PC9ZZWFy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IaXNoaWthd2E8L0F1dGhvcj48WWVhcj4yMDA1PC9ZZWFy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1" w:tooltip="Hishikawa, 2005 #6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11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6B57A6" w:rsidRPr="00FC51E0">
        <w:rPr>
          <w:rFonts w:ascii="Book Antiqua" w:hAnsi="Book Antiqua"/>
          <w:szCs w:val="24"/>
        </w:rPr>
        <w:t xml:space="preserve"> isolated SP cells from the adult murine kidney. These cells </w:t>
      </w:r>
      <w:r w:rsidR="006B57A6" w:rsidRPr="00FC51E0">
        <w:rPr>
          <w:rFonts w:ascii="Book Antiqua" w:hAnsi="Book Antiqua"/>
          <w:szCs w:val="24"/>
        </w:rPr>
        <w:lastRenderedPageBreak/>
        <w:t xml:space="preserve">expressed </w:t>
      </w:r>
      <w:proofErr w:type="spellStart"/>
      <w:r w:rsidR="006B57A6" w:rsidRPr="00FC51E0">
        <w:rPr>
          <w:rFonts w:ascii="Book Antiqua" w:hAnsi="Book Antiqua"/>
          <w:szCs w:val="24"/>
        </w:rPr>
        <w:t>musclin</w:t>
      </w:r>
      <w:proofErr w:type="spellEnd"/>
      <w:r w:rsidR="006B57A6" w:rsidRPr="00FC51E0">
        <w:rPr>
          <w:rFonts w:ascii="Book Antiqua" w:hAnsi="Book Antiqua"/>
          <w:szCs w:val="24"/>
        </w:rPr>
        <w:t>/</w:t>
      </w:r>
      <w:proofErr w:type="spellStart"/>
      <w:r w:rsidR="006B57A6" w:rsidRPr="00FC51E0">
        <w:rPr>
          <w:rFonts w:ascii="Book Antiqua" w:hAnsi="Book Antiqua"/>
          <w:szCs w:val="24"/>
        </w:rPr>
        <w:t>MyoR</w:t>
      </w:r>
      <w:proofErr w:type="spellEnd"/>
      <w:r w:rsidR="006B57A6" w:rsidRPr="00FC51E0">
        <w:rPr>
          <w:rFonts w:ascii="Book Antiqua" w:hAnsi="Book Antiqua"/>
          <w:szCs w:val="24"/>
        </w:rPr>
        <w:t xml:space="preserve"> and improved renal function when injected systemically </w:t>
      </w:r>
      <w:r w:rsidR="00393B5B" w:rsidRPr="00FC51E0">
        <w:rPr>
          <w:rFonts w:ascii="Book Antiqua" w:hAnsi="Book Antiqua"/>
          <w:szCs w:val="24"/>
        </w:rPr>
        <w:t xml:space="preserve">into mice </w:t>
      </w:r>
      <w:r w:rsidR="006B57A6" w:rsidRPr="00FC51E0">
        <w:rPr>
          <w:rFonts w:ascii="Book Antiqua" w:hAnsi="Book Antiqua"/>
          <w:szCs w:val="24"/>
        </w:rPr>
        <w:t xml:space="preserve">with </w:t>
      </w:r>
      <w:r w:rsidR="0079490B" w:rsidRPr="00FC51E0">
        <w:rPr>
          <w:rFonts w:ascii="Book Antiqua" w:hAnsi="Book Antiqua"/>
          <w:szCs w:val="24"/>
        </w:rPr>
        <w:t xml:space="preserve">the </w:t>
      </w:r>
      <w:r w:rsidR="006B57A6" w:rsidRPr="00FC51E0">
        <w:rPr>
          <w:rFonts w:ascii="Book Antiqua" w:hAnsi="Book Antiqua"/>
          <w:szCs w:val="24"/>
        </w:rPr>
        <w:t>induc</w:t>
      </w:r>
      <w:r w:rsidR="00237262" w:rsidRPr="00FC51E0">
        <w:rPr>
          <w:rFonts w:ascii="Book Antiqua" w:hAnsi="Book Antiqua"/>
          <w:szCs w:val="24"/>
        </w:rPr>
        <w:t>tion of acute tubular</w:t>
      </w:r>
      <w:r w:rsidR="00C42BE1" w:rsidRPr="00FC51E0">
        <w:rPr>
          <w:rFonts w:ascii="Book Antiqua" w:hAnsi="Book Antiqua"/>
          <w:szCs w:val="24"/>
        </w:rPr>
        <w:t xml:space="preserve"> </w:t>
      </w:r>
      <w:r w:rsidR="00237262" w:rsidRPr="00FC51E0">
        <w:rPr>
          <w:rFonts w:ascii="Book Antiqua" w:hAnsi="Book Antiqua"/>
          <w:szCs w:val="24"/>
        </w:rPr>
        <w:t>injury</w:t>
      </w:r>
      <w:r w:rsidR="005E2EB6" w:rsidRPr="00FC51E0">
        <w:rPr>
          <w:rFonts w:ascii="Book Antiqua" w:hAnsi="Book Antiqua"/>
          <w:szCs w:val="24"/>
        </w:rPr>
        <w:t xml:space="preserve"> </w:t>
      </w:r>
      <w:r w:rsidR="00C25DA1" w:rsidRPr="00FC51E0">
        <w:rPr>
          <w:rFonts w:ascii="Book Antiqua" w:hAnsi="Book Antiqua"/>
          <w:szCs w:val="24"/>
        </w:rPr>
        <w:t>by cisplatin administration</w:t>
      </w:r>
      <w:r w:rsidR="006B57A6" w:rsidRPr="00FC51E0">
        <w:rPr>
          <w:rFonts w:ascii="Book Antiqua" w:hAnsi="Book Antiqua"/>
          <w:szCs w:val="24"/>
        </w:rPr>
        <w:t>.</w:t>
      </w:r>
      <w:r w:rsidR="00C25DA1" w:rsidRPr="00FC51E0">
        <w:rPr>
          <w:rFonts w:ascii="Book Antiqua" w:hAnsi="Book Antiqua"/>
          <w:szCs w:val="24"/>
        </w:rPr>
        <w:t xml:space="preserve"> </w:t>
      </w:r>
      <w:r w:rsidR="00FC434D" w:rsidRPr="00FC51E0">
        <w:rPr>
          <w:rFonts w:ascii="Book Antiqua" w:hAnsi="Book Antiqua"/>
          <w:szCs w:val="24"/>
        </w:rPr>
        <w:t xml:space="preserve">Furthermore, SP cells expressed </w:t>
      </w:r>
      <w:proofErr w:type="spellStart"/>
      <w:r w:rsidR="00FC434D" w:rsidRPr="00FC51E0">
        <w:rPr>
          <w:rFonts w:ascii="Book Antiqua" w:hAnsi="Book Antiqua"/>
          <w:szCs w:val="24"/>
        </w:rPr>
        <w:t>renoprotective</w:t>
      </w:r>
      <w:proofErr w:type="spellEnd"/>
      <w:r w:rsidR="00FC434D" w:rsidRPr="00FC51E0">
        <w:rPr>
          <w:rFonts w:ascii="Book Antiqua" w:hAnsi="Book Antiqua"/>
          <w:szCs w:val="24"/>
        </w:rPr>
        <w:t xml:space="preserve"> factors</w:t>
      </w:r>
      <w:r w:rsidR="0079490B" w:rsidRPr="00FC51E0">
        <w:rPr>
          <w:rFonts w:ascii="Book Antiqua" w:hAnsi="Book Antiqua"/>
          <w:szCs w:val="24"/>
        </w:rPr>
        <w:t>,</w:t>
      </w:r>
      <w:r w:rsidR="00FC434D" w:rsidRPr="00FC51E0">
        <w:rPr>
          <w:rFonts w:ascii="Book Antiqua" w:hAnsi="Book Antiqua"/>
          <w:szCs w:val="24"/>
        </w:rPr>
        <w:t xml:space="preserve"> such as hepatocyte growth factor</w:t>
      </w:r>
      <w:r w:rsidR="0094109E" w:rsidRPr="00FC51E0">
        <w:rPr>
          <w:rFonts w:ascii="Book Antiqua" w:hAnsi="Book Antiqua"/>
          <w:szCs w:val="24"/>
        </w:rPr>
        <w:t xml:space="preserve"> (HGF)</w:t>
      </w:r>
      <w:r w:rsidR="00FC434D" w:rsidRPr="00FC51E0">
        <w:rPr>
          <w:rFonts w:ascii="Book Antiqua" w:hAnsi="Book Antiqua"/>
          <w:szCs w:val="24"/>
        </w:rPr>
        <w:t>, vas</w:t>
      </w:r>
      <w:r w:rsidR="00E34075" w:rsidRPr="00FC51E0">
        <w:rPr>
          <w:rFonts w:ascii="Book Antiqua" w:hAnsi="Book Antiqua"/>
          <w:szCs w:val="24"/>
        </w:rPr>
        <w:t xml:space="preserve">cular </w:t>
      </w:r>
      <w:r w:rsidR="00837639" w:rsidRPr="00FC51E0">
        <w:rPr>
          <w:rFonts w:ascii="Book Antiqua" w:hAnsi="Book Antiqua"/>
          <w:szCs w:val="24"/>
        </w:rPr>
        <w:t>endothelial growth factor</w:t>
      </w:r>
      <w:r w:rsidR="00E34075" w:rsidRPr="00FC51E0">
        <w:rPr>
          <w:rFonts w:ascii="Book Antiqua" w:hAnsi="Book Antiqua"/>
          <w:szCs w:val="24"/>
        </w:rPr>
        <w:t>,</w:t>
      </w:r>
      <w:r w:rsidR="00FC434D" w:rsidRPr="00FC51E0">
        <w:rPr>
          <w:rFonts w:ascii="Book Antiqua" w:hAnsi="Book Antiqua"/>
          <w:szCs w:val="24"/>
        </w:rPr>
        <w:t xml:space="preserve"> and bone morphoge</w:t>
      </w:r>
      <w:r w:rsidR="00F84ADF" w:rsidRPr="00FC51E0">
        <w:rPr>
          <w:rFonts w:ascii="Book Antiqua" w:hAnsi="Book Antiqua"/>
          <w:szCs w:val="24"/>
        </w:rPr>
        <w:t>n</w:t>
      </w:r>
      <w:r w:rsidR="00393B5B" w:rsidRPr="00FC51E0">
        <w:rPr>
          <w:rFonts w:ascii="Book Antiqua" w:hAnsi="Book Antiqua"/>
          <w:szCs w:val="24"/>
        </w:rPr>
        <w:t>et</w:t>
      </w:r>
      <w:r w:rsidR="00FC434D" w:rsidRPr="00FC51E0">
        <w:rPr>
          <w:rFonts w:ascii="Book Antiqua" w:hAnsi="Book Antiqua"/>
          <w:szCs w:val="24"/>
        </w:rPr>
        <w:t>ic protein 7</w:t>
      </w:r>
      <w:r w:rsidR="00E34075" w:rsidRPr="00FC51E0">
        <w:rPr>
          <w:rFonts w:ascii="Book Antiqua" w:hAnsi="Book Antiqua"/>
          <w:szCs w:val="24"/>
        </w:rPr>
        <w:t xml:space="preserve"> in a cisplatin-induced </w:t>
      </w:r>
      <w:r w:rsidR="00237262" w:rsidRPr="00FC51E0">
        <w:rPr>
          <w:rFonts w:ascii="Book Antiqua" w:hAnsi="Book Antiqua"/>
          <w:szCs w:val="24"/>
        </w:rPr>
        <w:t>acute kidney injury (</w:t>
      </w:r>
      <w:r w:rsidR="00E34075" w:rsidRPr="00FC51E0">
        <w:rPr>
          <w:rFonts w:ascii="Book Antiqua" w:hAnsi="Book Antiqua"/>
          <w:szCs w:val="24"/>
        </w:rPr>
        <w:t>AKI</w:t>
      </w:r>
      <w:r w:rsidR="00237262" w:rsidRPr="00FC51E0">
        <w:rPr>
          <w:rFonts w:ascii="Book Antiqua" w:hAnsi="Book Antiqua"/>
          <w:szCs w:val="24"/>
        </w:rPr>
        <w:t>)</w:t>
      </w:r>
      <w:r w:rsidR="005E2EB6" w:rsidRPr="00FC51E0">
        <w:rPr>
          <w:rFonts w:ascii="Book Antiqua" w:hAnsi="Book Antiqua"/>
          <w:szCs w:val="24"/>
        </w:rPr>
        <w:t xml:space="preserve"> model.</w:t>
      </w:r>
      <w:r w:rsidR="0031777A" w:rsidRPr="00FC51E0">
        <w:rPr>
          <w:rFonts w:ascii="Book Antiqua" w:hAnsi="Book Antiqua"/>
          <w:szCs w:val="24"/>
        </w:rPr>
        <w:t xml:space="preserve"> </w:t>
      </w:r>
      <w:proofErr w:type="spellStart"/>
      <w:r w:rsidR="0031777A" w:rsidRPr="00FC51E0">
        <w:rPr>
          <w:rFonts w:ascii="Book Antiqua" w:hAnsi="Book Antiqua"/>
          <w:szCs w:val="24"/>
        </w:rPr>
        <w:t>Challen</w:t>
      </w:r>
      <w:proofErr w:type="spellEnd"/>
      <w:r w:rsidR="0031777A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DaGFsbGVuPC9BdXRob3I+PFllYXI+MjAwNjwvWWVhcj48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DaGFsbGVuPC9BdXRob3I+PFllYXI+MjAwNjwvWWVhcj48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2" w:tooltip="Challen, 2006 #7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12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422D97" w:rsidRPr="00FC51E0">
        <w:rPr>
          <w:rFonts w:ascii="Book Antiqua" w:hAnsi="Book Antiqua"/>
          <w:szCs w:val="24"/>
        </w:rPr>
        <w:t xml:space="preserve"> also isolated SP cells from the adult murine kidney. </w:t>
      </w:r>
      <w:r w:rsidR="00017D17" w:rsidRPr="00FC51E0">
        <w:rPr>
          <w:rFonts w:ascii="Book Antiqua" w:hAnsi="Book Antiqua"/>
          <w:szCs w:val="24"/>
        </w:rPr>
        <w:t xml:space="preserve">These cells were located predominantly in the proximal tubules and </w:t>
      </w:r>
      <w:r w:rsidR="00231678" w:rsidRPr="00FC51E0">
        <w:rPr>
          <w:rFonts w:ascii="Book Antiqua" w:hAnsi="Book Antiqua"/>
          <w:szCs w:val="24"/>
        </w:rPr>
        <w:t>integra</w:t>
      </w:r>
      <w:r w:rsidR="00017D17" w:rsidRPr="00FC51E0">
        <w:rPr>
          <w:rFonts w:ascii="Book Antiqua" w:hAnsi="Book Antiqua"/>
          <w:szCs w:val="24"/>
        </w:rPr>
        <w:t>ted into the MM-</w:t>
      </w:r>
      <w:r w:rsidR="003B2DBE" w:rsidRPr="00FC51E0">
        <w:rPr>
          <w:rFonts w:ascii="Book Antiqua" w:hAnsi="Book Antiqua"/>
          <w:szCs w:val="24"/>
        </w:rPr>
        <w:t xml:space="preserve"> </w:t>
      </w:r>
      <w:r w:rsidR="00017D17" w:rsidRPr="00FC51E0">
        <w:rPr>
          <w:rFonts w:ascii="Book Antiqua" w:hAnsi="Book Antiqua"/>
          <w:szCs w:val="24"/>
        </w:rPr>
        <w:t xml:space="preserve">and UB-derived structures when injected into the embryonic kidney, suggesting </w:t>
      </w:r>
      <w:r w:rsidR="003B2DBE" w:rsidRPr="00FC51E0">
        <w:rPr>
          <w:rFonts w:ascii="Book Antiqua" w:hAnsi="Book Antiqua"/>
          <w:szCs w:val="24"/>
        </w:rPr>
        <w:t>that they were</w:t>
      </w:r>
      <w:r w:rsidR="00017D17" w:rsidRPr="00FC51E0">
        <w:rPr>
          <w:rFonts w:ascii="Book Antiqua" w:hAnsi="Book Antiqua"/>
          <w:szCs w:val="24"/>
        </w:rPr>
        <w:t xml:space="preserve"> mu</w:t>
      </w:r>
      <w:r w:rsidR="00492493" w:rsidRPr="00FC51E0">
        <w:rPr>
          <w:rFonts w:ascii="Book Antiqua" w:hAnsi="Book Antiqua"/>
          <w:szCs w:val="24"/>
        </w:rPr>
        <w:t>ltipotent stem cells</w:t>
      </w:r>
      <w:r w:rsidR="00017D17" w:rsidRPr="00FC51E0">
        <w:rPr>
          <w:rFonts w:ascii="Book Antiqua" w:hAnsi="Book Antiqua"/>
          <w:szCs w:val="24"/>
        </w:rPr>
        <w:t>. However, t</w:t>
      </w:r>
      <w:r w:rsidR="000C4667" w:rsidRPr="00FC51E0">
        <w:rPr>
          <w:rFonts w:ascii="Book Antiqua" w:hAnsi="Book Antiqua"/>
          <w:szCs w:val="24"/>
        </w:rPr>
        <w:t xml:space="preserve">hese cells were </w:t>
      </w:r>
      <w:r w:rsidR="00017D17" w:rsidRPr="00FC51E0">
        <w:rPr>
          <w:rFonts w:ascii="Book Antiqua" w:hAnsi="Book Antiqua"/>
          <w:szCs w:val="24"/>
        </w:rPr>
        <w:t xml:space="preserve">barely </w:t>
      </w:r>
      <w:r w:rsidR="00CA0FDC" w:rsidRPr="00FC51E0">
        <w:rPr>
          <w:rFonts w:ascii="Book Antiqua" w:hAnsi="Book Antiqua"/>
          <w:szCs w:val="24"/>
        </w:rPr>
        <w:t>incorpora</w:t>
      </w:r>
      <w:r w:rsidR="00017D17" w:rsidRPr="00FC51E0">
        <w:rPr>
          <w:rFonts w:ascii="Book Antiqua" w:hAnsi="Book Antiqua"/>
          <w:szCs w:val="24"/>
        </w:rPr>
        <w:t>ted in</w:t>
      </w:r>
      <w:r w:rsidR="00967CEE" w:rsidRPr="00FC51E0">
        <w:rPr>
          <w:rFonts w:ascii="Book Antiqua" w:hAnsi="Book Antiqua"/>
          <w:szCs w:val="24"/>
        </w:rPr>
        <w:t>to</w:t>
      </w:r>
      <w:r w:rsidR="00017D17" w:rsidRPr="00FC51E0">
        <w:rPr>
          <w:rFonts w:ascii="Book Antiqua" w:hAnsi="Book Antiqua"/>
          <w:szCs w:val="24"/>
        </w:rPr>
        <w:t xml:space="preserve"> the renal tissues when administered to an </w:t>
      </w:r>
      <w:proofErr w:type="spellStart"/>
      <w:r w:rsidR="00017D17" w:rsidRPr="00FC51E0">
        <w:rPr>
          <w:rFonts w:ascii="Book Antiqua" w:hAnsi="Book Antiqua"/>
          <w:szCs w:val="24"/>
        </w:rPr>
        <w:t>adriamycin</w:t>
      </w:r>
      <w:proofErr w:type="spellEnd"/>
      <w:r w:rsidR="00017D17" w:rsidRPr="00FC51E0">
        <w:rPr>
          <w:rFonts w:ascii="Book Antiqua" w:hAnsi="Book Antiqua"/>
          <w:szCs w:val="24"/>
        </w:rPr>
        <w:t xml:space="preserve">-induced kidney injury model, although </w:t>
      </w:r>
      <w:r w:rsidR="009F086D" w:rsidRPr="00FC51E0">
        <w:rPr>
          <w:rFonts w:ascii="Book Antiqua" w:hAnsi="Book Antiqua"/>
          <w:szCs w:val="24"/>
        </w:rPr>
        <w:t>renal function</w:t>
      </w:r>
      <w:r w:rsidR="00304471" w:rsidRPr="00FC51E0">
        <w:rPr>
          <w:rFonts w:ascii="Book Antiqua" w:hAnsi="Book Antiqua"/>
          <w:szCs w:val="24"/>
        </w:rPr>
        <w:t xml:space="preserve"> was</w:t>
      </w:r>
      <w:r w:rsidR="00017D17" w:rsidRPr="00FC51E0">
        <w:rPr>
          <w:rFonts w:ascii="Book Antiqua" w:hAnsi="Book Antiqua"/>
          <w:szCs w:val="24"/>
        </w:rPr>
        <w:t xml:space="preserve"> recovered</w:t>
      </w:r>
      <w:r w:rsidR="00CE2409" w:rsidRPr="00FC51E0">
        <w:rPr>
          <w:rFonts w:ascii="Book Antiqua" w:hAnsi="Book Antiqua"/>
          <w:szCs w:val="24"/>
        </w:rPr>
        <w:t>, probably because of</w:t>
      </w:r>
      <w:r w:rsidR="00384CCA" w:rsidRPr="00FC51E0">
        <w:rPr>
          <w:rFonts w:ascii="Book Antiqua" w:hAnsi="Book Antiqua"/>
          <w:szCs w:val="24"/>
        </w:rPr>
        <w:t xml:space="preserve"> their </w:t>
      </w:r>
      <w:r w:rsidR="00652515" w:rsidRPr="00FC51E0">
        <w:rPr>
          <w:rFonts w:ascii="Book Antiqua" w:hAnsi="Book Antiqua"/>
          <w:szCs w:val="24"/>
        </w:rPr>
        <w:t>paracrine effect</w:t>
      </w:r>
      <w:r w:rsidR="00304471" w:rsidRPr="00FC51E0">
        <w:rPr>
          <w:rFonts w:ascii="Book Antiqua" w:hAnsi="Book Antiqua"/>
          <w:szCs w:val="24"/>
        </w:rPr>
        <w:t>.</w:t>
      </w:r>
    </w:p>
    <w:p w14:paraId="54B16D6A" w14:textId="77777777" w:rsidR="00D04F22" w:rsidRPr="00FC51E0" w:rsidRDefault="00D04F22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</w:p>
    <w:p w14:paraId="70EBE335" w14:textId="086AE6CF" w:rsidR="002C1495" w:rsidRPr="00FC51E0" w:rsidRDefault="009E6D6F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>Cell surface markers</w:t>
      </w:r>
      <w:r w:rsidR="00D04F22"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: </w:t>
      </w:r>
      <w:r w:rsidR="003A702A" w:rsidRPr="00FC51E0">
        <w:rPr>
          <w:rFonts w:ascii="Book Antiqua" w:hAnsi="Book Antiqua"/>
          <w:szCs w:val="24"/>
        </w:rPr>
        <w:t>Cell surfa</w:t>
      </w:r>
      <w:r w:rsidR="00670D5B" w:rsidRPr="00FC51E0">
        <w:rPr>
          <w:rFonts w:ascii="Book Antiqua" w:hAnsi="Book Antiqua"/>
          <w:szCs w:val="24"/>
        </w:rPr>
        <w:t>ce markers</w:t>
      </w:r>
      <w:r w:rsidR="00096614" w:rsidRPr="00FC51E0">
        <w:rPr>
          <w:rFonts w:ascii="Book Antiqua" w:hAnsi="Book Antiqua"/>
          <w:szCs w:val="24"/>
        </w:rPr>
        <w:t>,</w:t>
      </w:r>
      <w:r w:rsidR="00670D5B" w:rsidRPr="00FC51E0">
        <w:rPr>
          <w:rFonts w:ascii="Book Antiqua" w:hAnsi="Book Antiqua"/>
          <w:szCs w:val="24"/>
        </w:rPr>
        <w:t xml:space="preserve"> such as CD133</w:t>
      </w:r>
      <w:r w:rsidR="00096614" w:rsidRPr="00FC51E0">
        <w:rPr>
          <w:rFonts w:ascii="Book Antiqua" w:hAnsi="Book Antiqua"/>
          <w:szCs w:val="24"/>
        </w:rPr>
        <w:t>,</w:t>
      </w:r>
      <w:r w:rsidR="00670D5B" w:rsidRPr="00FC51E0">
        <w:rPr>
          <w:rFonts w:ascii="Book Antiqua" w:hAnsi="Book Antiqua"/>
          <w:szCs w:val="24"/>
        </w:rPr>
        <w:t xml:space="preserve"> were used to</w:t>
      </w:r>
      <w:r w:rsidR="001760C3" w:rsidRPr="00FC51E0">
        <w:rPr>
          <w:rFonts w:ascii="Book Antiqua" w:hAnsi="Book Antiqua"/>
          <w:szCs w:val="24"/>
        </w:rPr>
        <w:t xml:space="preserve"> isolate stem/proge</w:t>
      </w:r>
      <w:r w:rsidR="008746AA" w:rsidRPr="00FC51E0">
        <w:rPr>
          <w:rFonts w:ascii="Book Antiqua" w:hAnsi="Book Antiqua"/>
          <w:szCs w:val="24"/>
        </w:rPr>
        <w:t xml:space="preserve">nitor cells from the </w:t>
      </w:r>
      <w:r w:rsidR="0025042C" w:rsidRPr="00FC51E0">
        <w:rPr>
          <w:rFonts w:ascii="Book Antiqua" w:hAnsi="Book Antiqua"/>
          <w:szCs w:val="24"/>
        </w:rPr>
        <w:t xml:space="preserve">adult kidney. Although CD133 is not a specific </w:t>
      </w:r>
      <w:r w:rsidR="009752E6" w:rsidRPr="00FC51E0">
        <w:rPr>
          <w:rFonts w:ascii="Book Antiqua" w:hAnsi="Book Antiqua"/>
          <w:szCs w:val="24"/>
        </w:rPr>
        <w:t xml:space="preserve">marker for </w:t>
      </w:r>
      <w:r w:rsidR="00D1166A" w:rsidRPr="00FC51E0">
        <w:rPr>
          <w:rFonts w:ascii="Book Antiqua" w:hAnsi="Book Antiqua"/>
          <w:szCs w:val="24"/>
        </w:rPr>
        <w:t xml:space="preserve">kidney stem cells, it is a </w:t>
      </w:r>
      <w:r w:rsidR="00213C7A" w:rsidRPr="00FC51E0">
        <w:rPr>
          <w:rFonts w:ascii="Book Antiqua" w:hAnsi="Book Antiqua"/>
          <w:szCs w:val="24"/>
        </w:rPr>
        <w:t xml:space="preserve">universal </w:t>
      </w:r>
      <w:r w:rsidR="00D1166A" w:rsidRPr="00FC51E0">
        <w:rPr>
          <w:rFonts w:ascii="Book Antiqua" w:hAnsi="Book Antiqua"/>
          <w:szCs w:val="24"/>
        </w:rPr>
        <w:t xml:space="preserve">marker for stem cells in other </w:t>
      </w:r>
      <w:r w:rsidR="007414B6" w:rsidRPr="00FC51E0">
        <w:rPr>
          <w:rFonts w:ascii="Book Antiqua" w:hAnsi="Book Antiqua"/>
          <w:szCs w:val="24"/>
        </w:rPr>
        <w:t>tissues</w:t>
      </w:r>
      <w:r w:rsidR="00096614" w:rsidRPr="00FC51E0">
        <w:rPr>
          <w:rFonts w:ascii="Book Antiqua" w:hAnsi="Book Antiqua"/>
          <w:szCs w:val="24"/>
        </w:rPr>
        <w:t>,</w:t>
      </w:r>
      <w:r w:rsidR="007414B6" w:rsidRPr="00FC51E0">
        <w:rPr>
          <w:rFonts w:ascii="Book Antiqua" w:hAnsi="Book Antiqua"/>
          <w:szCs w:val="24"/>
        </w:rPr>
        <w:t xml:space="preserve"> such as he</w:t>
      </w:r>
      <w:r w:rsidR="00A77B85" w:rsidRPr="00FC51E0">
        <w:rPr>
          <w:rFonts w:ascii="Book Antiqua" w:hAnsi="Book Antiqua"/>
          <w:szCs w:val="24"/>
        </w:rPr>
        <w:t>matopoietic stem cells,</w:t>
      </w:r>
      <w:r w:rsidR="007414B6" w:rsidRPr="00FC51E0">
        <w:rPr>
          <w:rFonts w:ascii="Book Antiqua" w:hAnsi="Book Antiqua"/>
          <w:szCs w:val="24"/>
        </w:rPr>
        <w:t xml:space="preserve"> vascular</w:t>
      </w:r>
      <w:r w:rsidR="001C1354" w:rsidRPr="00FC51E0">
        <w:rPr>
          <w:rFonts w:ascii="Book Antiqua" w:hAnsi="Book Antiqua"/>
          <w:szCs w:val="24"/>
        </w:rPr>
        <w:t xml:space="preserve"> endothelial </w:t>
      </w:r>
      <w:r w:rsidR="007253C0" w:rsidRPr="00FC51E0">
        <w:rPr>
          <w:rFonts w:ascii="Book Antiqua" w:hAnsi="Book Antiqua"/>
          <w:szCs w:val="24"/>
        </w:rPr>
        <w:t xml:space="preserve">progenitor </w:t>
      </w:r>
      <w:r w:rsidR="001C1354" w:rsidRPr="00FC51E0">
        <w:rPr>
          <w:rFonts w:ascii="Book Antiqua" w:hAnsi="Book Antiqua"/>
          <w:szCs w:val="24"/>
        </w:rPr>
        <w:t>cells</w:t>
      </w:r>
      <w:r w:rsidR="00A77B85" w:rsidRPr="00FC51E0">
        <w:rPr>
          <w:rFonts w:ascii="Book Antiqua" w:hAnsi="Book Antiqua"/>
          <w:szCs w:val="24"/>
        </w:rPr>
        <w:t xml:space="preserve"> </w:t>
      </w:r>
      <w:r w:rsidR="007253C0" w:rsidRPr="00FC51E0">
        <w:rPr>
          <w:rFonts w:ascii="Book Antiqua" w:hAnsi="Book Antiqua"/>
          <w:szCs w:val="24"/>
        </w:rPr>
        <w:t>(EPCs)</w:t>
      </w:r>
      <w:r w:rsidR="00096614" w:rsidRPr="00FC51E0">
        <w:rPr>
          <w:rFonts w:ascii="Book Antiqua" w:hAnsi="Book Antiqua"/>
          <w:szCs w:val="24"/>
        </w:rPr>
        <w:t>,</w:t>
      </w:r>
      <w:r w:rsidR="007253C0" w:rsidRPr="00FC51E0">
        <w:rPr>
          <w:rFonts w:ascii="Book Antiqua" w:hAnsi="Book Antiqua"/>
          <w:szCs w:val="24"/>
        </w:rPr>
        <w:t xml:space="preserve"> </w:t>
      </w:r>
      <w:r w:rsidR="00A77B85" w:rsidRPr="00FC51E0">
        <w:rPr>
          <w:rFonts w:ascii="Book Antiqua" w:hAnsi="Book Antiqua"/>
          <w:szCs w:val="24"/>
        </w:rPr>
        <w:t>and cancer stem cells</w:t>
      </w:r>
      <w:r w:rsidR="00A77B85" w:rsidRPr="00FC51E0">
        <w:rPr>
          <w:rFonts w:ascii="Book Antiqua" w:hAnsi="Book Antiqua"/>
          <w:szCs w:val="24"/>
        </w:rPr>
        <w:fldChar w:fldCharType="begin">
          <w:fldData xml:space="preserve">PEVuZE5vdGU+PENpdGU+PEF1dGhvcj5IcmlzdG92PC9BdXRob3I+PFllYXI+MjAwMzwvWWVhcj48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</w:fldData>
        </w:fldChar>
      </w:r>
      <w:r w:rsidR="00791E2F" w:rsidRPr="00FC51E0">
        <w:rPr>
          <w:rFonts w:ascii="Book Antiqua" w:hAnsi="Book Antiqua"/>
          <w:szCs w:val="24"/>
        </w:rPr>
        <w:instrText xml:space="preserve"> ADDIN EN.CITE </w:instrText>
      </w:r>
      <w:r w:rsidR="00791E2F" w:rsidRPr="00FC51E0">
        <w:rPr>
          <w:rFonts w:ascii="Book Antiqua" w:hAnsi="Book Antiqua"/>
          <w:szCs w:val="24"/>
        </w:rPr>
        <w:fldChar w:fldCharType="begin">
          <w:fldData xml:space="preserve">PEVuZE5vdGU+PENpdGU+PEF1dGhvcj5IcmlzdG92PC9BdXRob3I+PFllYXI+MjAwMzwvWWVhcj48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</w:fldData>
        </w:fldChar>
      </w:r>
      <w:r w:rsidR="00791E2F" w:rsidRPr="00FC51E0">
        <w:rPr>
          <w:rFonts w:ascii="Book Antiqua" w:hAnsi="Book Antiqua"/>
          <w:szCs w:val="24"/>
        </w:rPr>
        <w:instrText xml:space="preserve"> ADDIN EN.CITE.DATA </w:instrText>
      </w:r>
      <w:r w:rsidR="00791E2F" w:rsidRPr="00FC51E0">
        <w:rPr>
          <w:rFonts w:ascii="Book Antiqua" w:hAnsi="Book Antiqua"/>
          <w:szCs w:val="24"/>
        </w:rPr>
      </w:r>
      <w:r w:rsidR="00791E2F" w:rsidRPr="00FC51E0">
        <w:rPr>
          <w:rFonts w:ascii="Book Antiqua" w:hAnsi="Book Antiqua"/>
          <w:szCs w:val="24"/>
        </w:rPr>
        <w:fldChar w:fldCharType="end"/>
      </w:r>
      <w:r w:rsidR="00A77B85" w:rsidRPr="00FC51E0">
        <w:rPr>
          <w:rFonts w:ascii="Book Antiqua" w:hAnsi="Book Antiqua"/>
          <w:szCs w:val="24"/>
        </w:rPr>
      </w:r>
      <w:r w:rsidR="00A77B85" w:rsidRPr="00FC51E0">
        <w:rPr>
          <w:rFonts w:ascii="Book Antiqua" w:hAnsi="Book Antiqua"/>
          <w:szCs w:val="24"/>
        </w:rPr>
        <w:fldChar w:fldCharType="separate"/>
      </w:r>
      <w:r w:rsidR="00791E2F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3" w:tooltip="Hristov, 2003 #93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13</w:t>
        </w:r>
      </w:hyperlink>
      <w:r w:rsidR="00791E2F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14" w:tooltip="Bidlingmaier, 2008 #94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14</w:t>
        </w:r>
      </w:hyperlink>
      <w:r w:rsidR="00791E2F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A77B85" w:rsidRPr="00FC51E0">
        <w:rPr>
          <w:rFonts w:ascii="Book Antiqua" w:hAnsi="Book Antiqua"/>
          <w:szCs w:val="24"/>
        </w:rPr>
        <w:fldChar w:fldCharType="end"/>
      </w:r>
      <w:r w:rsidR="001C1354" w:rsidRPr="00FC51E0">
        <w:rPr>
          <w:rFonts w:ascii="Book Antiqua" w:hAnsi="Book Antiqua"/>
          <w:szCs w:val="24"/>
        </w:rPr>
        <w:t>.</w:t>
      </w:r>
      <w:r w:rsidR="00022ADC" w:rsidRPr="00FC51E0">
        <w:rPr>
          <w:rFonts w:ascii="Book Antiqua" w:hAnsi="Book Antiqua"/>
          <w:szCs w:val="24"/>
        </w:rPr>
        <w:t xml:space="preserve"> </w:t>
      </w:r>
      <w:proofErr w:type="spellStart"/>
      <w:r w:rsidR="0031777A" w:rsidRPr="00FC51E0">
        <w:rPr>
          <w:rFonts w:ascii="Book Antiqua" w:hAnsi="Book Antiqua"/>
          <w:szCs w:val="24"/>
        </w:rPr>
        <w:t>Bussolati</w:t>
      </w:r>
      <w:proofErr w:type="spellEnd"/>
      <w:r w:rsidR="0031777A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CdXNzb2xhdGk8L0F1dGhvcj48WWVhcj4yMDA1PC9ZZWFy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CdXNzb2xhdGk8L0F1dGhvcj48WWVhcj4yMDA1PC9ZZWFy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5" w:tooltip="Bussolati, 2005 #8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15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CB2F30" w:rsidRPr="00FC51E0">
        <w:rPr>
          <w:rFonts w:ascii="Book Antiqua" w:hAnsi="Book Antiqua"/>
          <w:szCs w:val="24"/>
        </w:rPr>
        <w:t xml:space="preserve"> isolated CD1</w:t>
      </w:r>
      <w:r w:rsidR="00096614" w:rsidRPr="00FC51E0">
        <w:rPr>
          <w:rFonts w:ascii="Book Antiqua" w:hAnsi="Book Antiqua"/>
          <w:szCs w:val="24"/>
        </w:rPr>
        <w:t>33+</w:t>
      </w:r>
      <w:r w:rsidR="00613EF8" w:rsidRPr="00FC51E0">
        <w:rPr>
          <w:rFonts w:ascii="Book Antiqua" w:hAnsi="Book Antiqua"/>
          <w:szCs w:val="24"/>
        </w:rPr>
        <w:t xml:space="preserve"> cells from the adult human kidney. These</w:t>
      </w:r>
      <w:r w:rsidR="00067248" w:rsidRPr="00FC51E0">
        <w:rPr>
          <w:rFonts w:ascii="Book Antiqua" w:hAnsi="Book Antiqua"/>
          <w:szCs w:val="24"/>
        </w:rPr>
        <w:t xml:space="preserve"> cells expressed </w:t>
      </w:r>
      <w:r w:rsidR="00067248" w:rsidRPr="00FC51E0">
        <w:rPr>
          <w:rFonts w:ascii="Book Antiqua" w:hAnsi="Book Antiqua"/>
          <w:i/>
          <w:szCs w:val="24"/>
        </w:rPr>
        <w:t>Pax</w:t>
      </w:r>
      <w:r w:rsidR="00067248" w:rsidRPr="00FC51E0">
        <w:rPr>
          <w:rFonts w:ascii="Book Antiqua" w:hAnsi="Book Antiqua"/>
          <w:szCs w:val="24"/>
        </w:rPr>
        <w:t>2, but not CD34 or CD45</w:t>
      </w:r>
      <w:r w:rsidR="00CC4EFB" w:rsidRPr="00FC51E0">
        <w:rPr>
          <w:rFonts w:ascii="Book Antiqua" w:hAnsi="Book Antiqua"/>
          <w:szCs w:val="24"/>
        </w:rPr>
        <w:t>, markers for hematopoietic stem cells.</w:t>
      </w:r>
      <w:r w:rsidR="004E6E8B" w:rsidRPr="00FC51E0">
        <w:rPr>
          <w:rFonts w:ascii="Book Antiqua" w:hAnsi="Book Antiqua"/>
          <w:szCs w:val="24"/>
        </w:rPr>
        <w:t xml:space="preserve"> </w:t>
      </w:r>
      <w:r w:rsidR="000060FB" w:rsidRPr="00FC51E0">
        <w:rPr>
          <w:rFonts w:ascii="Book Antiqua" w:hAnsi="Book Antiqua"/>
          <w:szCs w:val="24"/>
        </w:rPr>
        <w:t>They could also be induced to differentiate</w:t>
      </w:r>
      <w:r w:rsidR="007804F4" w:rsidRPr="00FC51E0">
        <w:rPr>
          <w:rFonts w:ascii="Book Antiqua" w:hAnsi="Book Antiqua"/>
          <w:szCs w:val="24"/>
        </w:rPr>
        <w:t xml:space="preserve"> into </w:t>
      </w:r>
      <w:r w:rsidR="00C36F0B" w:rsidRPr="00FC51E0">
        <w:rPr>
          <w:rFonts w:ascii="Book Antiqua" w:hAnsi="Book Antiqua"/>
          <w:szCs w:val="24"/>
        </w:rPr>
        <w:t xml:space="preserve">tubular </w:t>
      </w:r>
      <w:r w:rsidR="007804F4" w:rsidRPr="00FC51E0">
        <w:rPr>
          <w:rFonts w:ascii="Book Antiqua" w:hAnsi="Book Antiqua"/>
          <w:szCs w:val="24"/>
        </w:rPr>
        <w:t xml:space="preserve">epithelial cells and endothelial cells </w:t>
      </w:r>
      <w:r w:rsidR="007804F4" w:rsidRPr="00FC51E0">
        <w:rPr>
          <w:rFonts w:ascii="Book Antiqua" w:hAnsi="Book Antiqua"/>
          <w:i/>
          <w:szCs w:val="24"/>
        </w:rPr>
        <w:t>in vitro</w:t>
      </w:r>
      <w:r w:rsidR="007804F4" w:rsidRPr="00FC51E0">
        <w:rPr>
          <w:rFonts w:ascii="Book Antiqua" w:hAnsi="Book Antiqua"/>
          <w:szCs w:val="24"/>
        </w:rPr>
        <w:t>.</w:t>
      </w:r>
      <w:r w:rsidR="00E200B4" w:rsidRPr="00FC51E0">
        <w:rPr>
          <w:rFonts w:ascii="Book Antiqua" w:hAnsi="Book Antiqua"/>
          <w:szCs w:val="24"/>
        </w:rPr>
        <w:t xml:space="preserve"> </w:t>
      </w:r>
      <w:r w:rsidR="0044219A" w:rsidRPr="00FC51E0">
        <w:rPr>
          <w:rFonts w:ascii="Book Antiqua" w:hAnsi="Book Antiqua"/>
          <w:szCs w:val="24"/>
        </w:rPr>
        <w:t>When these cells were administered intravenously in a glycerol</w:t>
      </w:r>
      <w:r w:rsidR="00C36F0B" w:rsidRPr="00FC51E0">
        <w:rPr>
          <w:rFonts w:ascii="Book Antiqua" w:hAnsi="Book Antiqua"/>
          <w:szCs w:val="24"/>
        </w:rPr>
        <w:t>-induced AKI</w:t>
      </w:r>
      <w:r w:rsidR="00CD0F77" w:rsidRPr="00FC51E0">
        <w:rPr>
          <w:rFonts w:ascii="Book Antiqua" w:hAnsi="Book Antiqua"/>
          <w:szCs w:val="24"/>
        </w:rPr>
        <w:t xml:space="preserve"> model of </w:t>
      </w:r>
      <w:r w:rsidR="00F37689" w:rsidRPr="00FC51E0">
        <w:rPr>
          <w:rFonts w:ascii="Book Antiqua" w:hAnsi="Book Antiqua"/>
          <w:szCs w:val="24"/>
        </w:rPr>
        <w:lastRenderedPageBreak/>
        <w:t>severe combined immune deficiency (</w:t>
      </w:r>
      <w:r w:rsidR="00CD0F77" w:rsidRPr="00FC51E0">
        <w:rPr>
          <w:rFonts w:ascii="Book Antiqua" w:hAnsi="Book Antiqua"/>
          <w:szCs w:val="24"/>
        </w:rPr>
        <w:t>SCID</w:t>
      </w:r>
      <w:r w:rsidR="00F37689" w:rsidRPr="00FC51E0">
        <w:rPr>
          <w:rFonts w:ascii="Book Antiqua" w:hAnsi="Book Antiqua"/>
          <w:szCs w:val="24"/>
        </w:rPr>
        <w:t>)</w:t>
      </w:r>
      <w:r w:rsidR="001F53B3" w:rsidRPr="00FC51E0">
        <w:rPr>
          <w:rFonts w:ascii="Book Antiqua" w:hAnsi="Book Antiqua"/>
          <w:szCs w:val="24"/>
        </w:rPr>
        <w:t xml:space="preserve"> mi</w:t>
      </w:r>
      <w:r w:rsidR="00D72A38" w:rsidRPr="00FC51E0">
        <w:rPr>
          <w:rFonts w:ascii="Book Antiqua" w:hAnsi="Book Antiqua"/>
          <w:szCs w:val="24"/>
        </w:rPr>
        <w:t xml:space="preserve">ce, they were </w:t>
      </w:r>
      <w:r w:rsidR="00CA2451" w:rsidRPr="00FC51E0">
        <w:rPr>
          <w:rFonts w:ascii="Book Antiqua" w:hAnsi="Book Antiqua"/>
          <w:szCs w:val="24"/>
        </w:rPr>
        <w:t>incorpora</w:t>
      </w:r>
      <w:r w:rsidR="00D72A38" w:rsidRPr="00FC51E0">
        <w:rPr>
          <w:rFonts w:ascii="Book Antiqua" w:hAnsi="Book Antiqua"/>
          <w:szCs w:val="24"/>
        </w:rPr>
        <w:t>ted predominantly in</w:t>
      </w:r>
      <w:r w:rsidR="00967CEE" w:rsidRPr="00FC51E0">
        <w:rPr>
          <w:rFonts w:ascii="Book Antiqua" w:hAnsi="Book Antiqua"/>
          <w:szCs w:val="24"/>
        </w:rPr>
        <w:t>to</w:t>
      </w:r>
      <w:r w:rsidR="00D72A38" w:rsidRPr="00FC51E0">
        <w:rPr>
          <w:rFonts w:ascii="Book Antiqua" w:hAnsi="Book Antiqua"/>
          <w:szCs w:val="24"/>
        </w:rPr>
        <w:t xml:space="preserve"> the proximal and d</w:t>
      </w:r>
      <w:r w:rsidR="007D4DE0" w:rsidRPr="00FC51E0">
        <w:rPr>
          <w:rFonts w:ascii="Book Antiqua" w:hAnsi="Book Antiqua"/>
          <w:szCs w:val="24"/>
        </w:rPr>
        <w:t>istal tubules.</w:t>
      </w:r>
      <w:r w:rsidR="00943637" w:rsidRPr="00FC51E0">
        <w:rPr>
          <w:rFonts w:ascii="Book Antiqua" w:hAnsi="Book Antiqua" w:hint="eastAsia"/>
          <w:szCs w:val="24"/>
        </w:rPr>
        <w:t xml:space="preserve"> </w:t>
      </w:r>
      <w:proofErr w:type="spellStart"/>
      <w:r w:rsidR="0031777A" w:rsidRPr="00FC51E0">
        <w:rPr>
          <w:rFonts w:ascii="Book Antiqua" w:hAnsi="Book Antiqua"/>
          <w:szCs w:val="24"/>
        </w:rPr>
        <w:t>Sagrinati</w:t>
      </w:r>
      <w:proofErr w:type="spellEnd"/>
      <w:r w:rsidR="0031777A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TYWdyaW5hdGk8L0F1dGhvcj48WWVhcj4yMDA2PC9ZZWFy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TYWdyaW5hdGk8L0F1dGhvcj48WWVhcj4yMDA2PC9ZZWFy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6" w:tooltip="Sagrinati, 2006 #9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16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5E64D8" w:rsidRPr="00FC51E0">
        <w:rPr>
          <w:rFonts w:ascii="Book Antiqua" w:hAnsi="Book Antiqua"/>
          <w:szCs w:val="24"/>
        </w:rPr>
        <w:t xml:space="preserve"> isolated CD133</w:t>
      </w:r>
      <w:r w:rsidR="00E35858" w:rsidRPr="00FC51E0">
        <w:rPr>
          <w:rFonts w:ascii="Book Antiqua" w:hAnsi="Book Antiqua"/>
          <w:szCs w:val="24"/>
        </w:rPr>
        <w:t>+ and</w:t>
      </w:r>
      <w:r w:rsidR="00E50C5E" w:rsidRPr="00FC51E0">
        <w:rPr>
          <w:rFonts w:ascii="Book Antiqua" w:hAnsi="Book Antiqua"/>
          <w:szCs w:val="24"/>
        </w:rPr>
        <w:t xml:space="preserve"> CD24+ cells fro</w:t>
      </w:r>
      <w:r w:rsidR="00547953" w:rsidRPr="00FC51E0">
        <w:rPr>
          <w:rFonts w:ascii="Book Antiqua" w:hAnsi="Book Antiqua"/>
          <w:szCs w:val="24"/>
        </w:rPr>
        <w:t>m human parietal epithelial cells in the</w:t>
      </w:r>
      <w:r w:rsidR="00AF74A8" w:rsidRPr="00FC51E0">
        <w:rPr>
          <w:rFonts w:ascii="Book Antiqua" w:hAnsi="Book Antiqua"/>
          <w:szCs w:val="24"/>
        </w:rPr>
        <w:t xml:space="preserve"> Bowman’</w:t>
      </w:r>
      <w:r w:rsidR="00683E66" w:rsidRPr="00FC51E0">
        <w:rPr>
          <w:rFonts w:ascii="Book Antiqua" w:hAnsi="Book Antiqua"/>
          <w:szCs w:val="24"/>
        </w:rPr>
        <w:t>s</w:t>
      </w:r>
      <w:r w:rsidR="00AF74A8" w:rsidRPr="00FC51E0">
        <w:rPr>
          <w:rFonts w:ascii="Book Antiqua" w:hAnsi="Book Antiqua"/>
          <w:szCs w:val="24"/>
        </w:rPr>
        <w:t xml:space="preserve"> capsule </w:t>
      </w:r>
      <w:r w:rsidR="00581248" w:rsidRPr="00FC51E0">
        <w:rPr>
          <w:rFonts w:ascii="Book Antiqua" w:hAnsi="Book Antiqua"/>
          <w:szCs w:val="24"/>
        </w:rPr>
        <w:t>after culturing glomeru</w:t>
      </w:r>
      <w:r w:rsidR="00D12CC5" w:rsidRPr="00FC51E0">
        <w:rPr>
          <w:rFonts w:ascii="Book Antiqua" w:hAnsi="Book Antiqua"/>
          <w:szCs w:val="24"/>
        </w:rPr>
        <w:t>li</w:t>
      </w:r>
      <w:r w:rsidR="00807625" w:rsidRPr="00FC51E0">
        <w:rPr>
          <w:rFonts w:ascii="Book Antiqua" w:hAnsi="Book Antiqua"/>
          <w:szCs w:val="24"/>
        </w:rPr>
        <w:t>. When cultured in appropriate condi</w:t>
      </w:r>
      <w:r w:rsidR="00787573" w:rsidRPr="00FC51E0">
        <w:rPr>
          <w:rFonts w:ascii="Book Antiqua" w:hAnsi="Book Antiqua"/>
          <w:szCs w:val="24"/>
        </w:rPr>
        <w:t>tions, these cells were differentiated into tu</w:t>
      </w:r>
      <w:r w:rsidR="00867B32" w:rsidRPr="00FC51E0">
        <w:rPr>
          <w:rFonts w:ascii="Book Antiqua" w:hAnsi="Book Antiqua"/>
          <w:szCs w:val="24"/>
        </w:rPr>
        <w:t>bular epithelial cells, osteogenic</w:t>
      </w:r>
      <w:r w:rsidR="001E7613" w:rsidRPr="00FC51E0">
        <w:rPr>
          <w:rFonts w:ascii="Book Antiqua" w:hAnsi="Book Antiqua"/>
          <w:szCs w:val="24"/>
        </w:rPr>
        <w:t xml:space="preserve"> cells, adipocytes, and neuronal cells</w:t>
      </w:r>
      <w:r w:rsidR="00D12CC5" w:rsidRPr="00FC51E0">
        <w:rPr>
          <w:rFonts w:ascii="Book Antiqua" w:hAnsi="Book Antiqua"/>
          <w:szCs w:val="24"/>
        </w:rPr>
        <w:t>.</w:t>
      </w:r>
      <w:r w:rsidR="00127820" w:rsidRPr="00FC51E0">
        <w:rPr>
          <w:rFonts w:ascii="Book Antiqua" w:hAnsi="Book Antiqua"/>
          <w:szCs w:val="24"/>
        </w:rPr>
        <w:t xml:space="preserve"> </w:t>
      </w:r>
      <w:r w:rsidR="001C3E2F" w:rsidRPr="00FC51E0">
        <w:rPr>
          <w:rFonts w:ascii="Book Antiqua" w:hAnsi="Book Antiqua"/>
          <w:szCs w:val="24"/>
        </w:rPr>
        <w:t>T</w:t>
      </w:r>
      <w:r w:rsidR="000E7F59" w:rsidRPr="00FC51E0">
        <w:rPr>
          <w:rFonts w:ascii="Book Antiqua" w:hAnsi="Book Antiqua"/>
          <w:szCs w:val="24"/>
        </w:rPr>
        <w:t xml:space="preserve">hese cells were </w:t>
      </w:r>
      <w:r w:rsidR="00921D63" w:rsidRPr="00FC51E0">
        <w:rPr>
          <w:rFonts w:ascii="Book Antiqua" w:hAnsi="Book Antiqua"/>
          <w:szCs w:val="24"/>
        </w:rPr>
        <w:t>integra</w:t>
      </w:r>
      <w:r w:rsidR="000E7F59" w:rsidRPr="00FC51E0">
        <w:rPr>
          <w:rFonts w:ascii="Book Antiqua" w:hAnsi="Book Antiqua"/>
          <w:szCs w:val="24"/>
        </w:rPr>
        <w:t>ted predominantly in</w:t>
      </w:r>
      <w:r w:rsidR="00967CEE" w:rsidRPr="00FC51E0">
        <w:rPr>
          <w:rFonts w:ascii="Book Antiqua" w:hAnsi="Book Antiqua"/>
          <w:szCs w:val="24"/>
        </w:rPr>
        <w:t>to</w:t>
      </w:r>
      <w:r w:rsidR="000E7F59" w:rsidRPr="00FC51E0">
        <w:rPr>
          <w:rFonts w:ascii="Book Antiqua" w:hAnsi="Book Antiqua"/>
          <w:szCs w:val="24"/>
        </w:rPr>
        <w:t xml:space="preserve"> </w:t>
      </w:r>
      <w:r w:rsidR="00E34A4B" w:rsidRPr="00FC51E0">
        <w:rPr>
          <w:rFonts w:ascii="Book Antiqua" w:hAnsi="Book Antiqua"/>
          <w:szCs w:val="24"/>
        </w:rPr>
        <w:t>renal tubules when they were injected intravenous</w:t>
      </w:r>
      <w:r w:rsidR="00A72320" w:rsidRPr="00FC51E0">
        <w:rPr>
          <w:rFonts w:ascii="Book Antiqua" w:hAnsi="Book Antiqua"/>
          <w:szCs w:val="24"/>
        </w:rPr>
        <w:t>ly in SCID mice that were treated with glycerol</w:t>
      </w:r>
      <w:r w:rsidR="00150FF0" w:rsidRPr="00FC51E0">
        <w:rPr>
          <w:rFonts w:ascii="Book Antiqua" w:hAnsi="Book Antiqua"/>
          <w:szCs w:val="24"/>
        </w:rPr>
        <w:t xml:space="preserve"> to induce acute tubular injuries.</w:t>
      </w:r>
      <w:r w:rsidR="00936F8D" w:rsidRPr="00FC51E0">
        <w:rPr>
          <w:rFonts w:ascii="Book Antiqua" w:hAnsi="Book Antiqua"/>
          <w:szCs w:val="24"/>
        </w:rPr>
        <w:t xml:space="preserve"> </w:t>
      </w:r>
      <w:proofErr w:type="spellStart"/>
      <w:r w:rsidR="00AD1C90" w:rsidRPr="00FC51E0">
        <w:rPr>
          <w:rFonts w:ascii="Book Antiqua" w:hAnsi="Book Antiqua"/>
          <w:szCs w:val="24"/>
        </w:rPr>
        <w:t>Dekel</w:t>
      </w:r>
      <w:proofErr w:type="spellEnd"/>
      <w:r w:rsidR="00AD1C90" w:rsidRPr="00FC51E0">
        <w:rPr>
          <w:rFonts w:ascii="Book Antiqua" w:hAnsi="Book Antiqua"/>
          <w:szCs w:val="24"/>
        </w:rPr>
        <w:t xml:space="preserve"> </w:t>
      </w:r>
      <w:r w:rsidR="00AD1C90" w:rsidRPr="00FC51E0">
        <w:rPr>
          <w:rFonts w:ascii="Book Antiqua" w:hAnsi="Book Antiqua"/>
          <w:i/>
          <w:szCs w:val="24"/>
        </w:rPr>
        <w:t xml:space="preserve">et </w:t>
      </w:r>
      <w:r w:rsidR="0031777A" w:rsidRPr="00FC51E0">
        <w:rPr>
          <w:rFonts w:ascii="Book Antiqua" w:hAnsi="Book Antiqua"/>
          <w:i/>
          <w:szCs w:val="24"/>
        </w:rPr>
        <w:t>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EZWtlbDwvQXV0aG9yPjxZZWFyPjIwMDY8L1llYXI+PFJl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EZWtlbDwvQXV0aG9yPjxZZWFyPjIwMDY8L1llYXI+PFJl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7" w:tooltip="Dekel, 2006 #10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17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3C6E5E" w:rsidRPr="00FC51E0">
        <w:rPr>
          <w:rFonts w:ascii="Book Antiqua" w:hAnsi="Book Antiqua"/>
          <w:szCs w:val="24"/>
        </w:rPr>
        <w:t xml:space="preserve"> i</w:t>
      </w:r>
      <w:r w:rsidR="00B82B0B" w:rsidRPr="00FC51E0">
        <w:rPr>
          <w:rFonts w:ascii="Book Antiqua" w:hAnsi="Book Antiqua"/>
          <w:szCs w:val="24"/>
        </w:rPr>
        <w:t>solated stem cell antigen-1 (Sca</w:t>
      </w:r>
      <w:r w:rsidR="00C6754A" w:rsidRPr="00FC51E0">
        <w:rPr>
          <w:rFonts w:ascii="Book Antiqua" w:hAnsi="Book Antiqua"/>
          <w:szCs w:val="24"/>
        </w:rPr>
        <w:t>1)-</w:t>
      </w:r>
      <w:r w:rsidR="003C6E5E" w:rsidRPr="00FC51E0">
        <w:rPr>
          <w:rFonts w:ascii="Book Antiqua" w:hAnsi="Book Antiqua"/>
          <w:szCs w:val="24"/>
        </w:rPr>
        <w:t>posi</w:t>
      </w:r>
      <w:r w:rsidR="008720A2" w:rsidRPr="00FC51E0">
        <w:rPr>
          <w:rFonts w:ascii="Book Antiqua" w:hAnsi="Book Antiqua"/>
          <w:szCs w:val="24"/>
        </w:rPr>
        <w:t>tive cells from the adult mouse kidney. The</w:t>
      </w:r>
      <w:r w:rsidR="00B82B0B" w:rsidRPr="00FC51E0">
        <w:rPr>
          <w:rFonts w:ascii="Book Antiqua" w:hAnsi="Book Antiqua"/>
          <w:szCs w:val="24"/>
        </w:rPr>
        <w:t xml:space="preserve"> S</w:t>
      </w:r>
      <w:r w:rsidR="00EB7FBE" w:rsidRPr="00FC51E0">
        <w:rPr>
          <w:rFonts w:ascii="Book Antiqua" w:hAnsi="Book Antiqua"/>
          <w:szCs w:val="24"/>
        </w:rPr>
        <w:t>ca1+</w:t>
      </w:r>
      <w:r w:rsidR="002C1495" w:rsidRPr="00FC51E0">
        <w:rPr>
          <w:rFonts w:ascii="Book Antiqua" w:hAnsi="Book Antiqua"/>
          <w:szCs w:val="24"/>
        </w:rPr>
        <w:t xml:space="preserve"> cells were located mainly in the papill</w:t>
      </w:r>
      <w:r w:rsidR="00EA5B2C" w:rsidRPr="00FC51E0">
        <w:rPr>
          <w:rFonts w:ascii="Book Antiqua" w:hAnsi="Book Antiqua"/>
          <w:szCs w:val="24"/>
        </w:rPr>
        <w:t>a.</w:t>
      </w:r>
      <w:r w:rsidR="00BA5FB3" w:rsidRPr="00FC51E0">
        <w:rPr>
          <w:rFonts w:ascii="Book Antiqua" w:hAnsi="Book Antiqua"/>
          <w:szCs w:val="24"/>
        </w:rPr>
        <w:t xml:space="preserve"> When these cel</w:t>
      </w:r>
      <w:r w:rsidR="001618BB" w:rsidRPr="00FC51E0">
        <w:rPr>
          <w:rFonts w:ascii="Book Antiqua" w:hAnsi="Book Antiqua"/>
          <w:szCs w:val="24"/>
        </w:rPr>
        <w:t xml:space="preserve">ls were administered to an </w:t>
      </w:r>
      <w:r w:rsidR="00E07019" w:rsidRPr="00FC51E0">
        <w:rPr>
          <w:rFonts w:ascii="Book Antiqua" w:hAnsi="Book Antiqua"/>
          <w:szCs w:val="24"/>
        </w:rPr>
        <w:t xml:space="preserve">ischemia-induced AKI </w:t>
      </w:r>
      <w:r w:rsidR="00831FF0" w:rsidRPr="00FC51E0">
        <w:rPr>
          <w:rFonts w:ascii="Book Antiqua" w:hAnsi="Book Antiqua"/>
          <w:szCs w:val="24"/>
        </w:rPr>
        <w:t>model</w:t>
      </w:r>
      <w:r w:rsidR="00BA5FB3" w:rsidRPr="00FC51E0">
        <w:rPr>
          <w:rFonts w:ascii="Book Antiqua" w:hAnsi="Book Antiqua"/>
          <w:szCs w:val="24"/>
        </w:rPr>
        <w:t xml:space="preserve">, some of these cells were </w:t>
      </w:r>
      <w:r w:rsidR="00B86894" w:rsidRPr="00FC51E0">
        <w:rPr>
          <w:rFonts w:ascii="Book Antiqua" w:hAnsi="Book Antiqua"/>
          <w:szCs w:val="24"/>
        </w:rPr>
        <w:t>integra</w:t>
      </w:r>
      <w:r w:rsidR="00BA5FB3" w:rsidRPr="00FC51E0">
        <w:rPr>
          <w:rFonts w:ascii="Book Antiqua" w:hAnsi="Book Antiqua"/>
          <w:szCs w:val="24"/>
        </w:rPr>
        <w:t>ted in</w:t>
      </w:r>
      <w:r w:rsidR="00971FA2" w:rsidRPr="00FC51E0">
        <w:rPr>
          <w:rFonts w:ascii="Book Antiqua" w:hAnsi="Book Antiqua"/>
          <w:szCs w:val="24"/>
        </w:rPr>
        <w:t>to</w:t>
      </w:r>
      <w:r w:rsidR="00BA5FB3" w:rsidRPr="00FC51E0">
        <w:rPr>
          <w:rFonts w:ascii="Book Antiqua" w:hAnsi="Book Antiqua"/>
          <w:szCs w:val="24"/>
        </w:rPr>
        <w:t xml:space="preserve"> renal tubules.</w:t>
      </w:r>
    </w:p>
    <w:p w14:paraId="5CDA76B6" w14:textId="77777777" w:rsidR="00883BFB" w:rsidRPr="00FC51E0" w:rsidRDefault="00883BFB" w:rsidP="00883BFB">
      <w:pPr>
        <w:pStyle w:val="ListParagraph"/>
        <w:spacing w:line="360" w:lineRule="auto"/>
        <w:ind w:leftChars="0" w:left="0"/>
        <w:rPr>
          <w:rFonts w:ascii="Book Antiqua" w:eastAsia="宋体" w:hAnsi="Book Antiqua"/>
          <w:b/>
          <w:szCs w:val="24"/>
          <w:lang w:eastAsia="zh-CN"/>
        </w:rPr>
      </w:pPr>
    </w:p>
    <w:p w14:paraId="75B8CBEA" w14:textId="2A4537AF" w:rsidR="00640E8D" w:rsidRPr="00FC51E0" w:rsidRDefault="009E6D6F" w:rsidP="00883BFB">
      <w:pPr>
        <w:pStyle w:val="ListParagraph"/>
        <w:spacing w:line="360" w:lineRule="auto"/>
        <w:ind w:leftChars="0" w:left="0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Cell culture</w:t>
      </w:r>
      <w:r w:rsidR="00883BFB"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: </w:t>
      </w:r>
      <w:r w:rsidR="00BE78A2" w:rsidRPr="00FC51E0">
        <w:rPr>
          <w:rFonts w:ascii="Book Antiqua" w:hAnsi="Book Antiqua"/>
          <w:szCs w:val="24"/>
        </w:rPr>
        <w:t>A</w:t>
      </w:r>
      <w:r w:rsidR="00EC3F6A" w:rsidRPr="00FC51E0">
        <w:rPr>
          <w:rFonts w:ascii="Book Antiqua" w:hAnsi="Book Antiqua"/>
          <w:szCs w:val="24"/>
        </w:rPr>
        <w:t xml:space="preserve"> unique cell population</w:t>
      </w:r>
      <w:r w:rsidR="00640E8D" w:rsidRPr="00FC51E0">
        <w:rPr>
          <w:rFonts w:ascii="Book Antiqua" w:hAnsi="Book Antiqua"/>
          <w:szCs w:val="24"/>
        </w:rPr>
        <w:t xml:space="preserve"> was isolated during the culture of </w:t>
      </w:r>
      <w:r w:rsidR="009A7360" w:rsidRPr="00FC51E0">
        <w:rPr>
          <w:rFonts w:ascii="Book Antiqua" w:hAnsi="Book Antiqua"/>
          <w:szCs w:val="24"/>
        </w:rPr>
        <w:t xml:space="preserve">dispersed cells derived from </w:t>
      </w:r>
      <w:r w:rsidR="00640E8D" w:rsidRPr="00FC51E0">
        <w:rPr>
          <w:rFonts w:ascii="Book Antiqua" w:hAnsi="Book Antiqua"/>
          <w:szCs w:val="24"/>
        </w:rPr>
        <w:t xml:space="preserve">the adult </w:t>
      </w:r>
      <w:r w:rsidR="00A603CC" w:rsidRPr="00FC51E0">
        <w:rPr>
          <w:rFonts w:ascii="Book Antiqua" w:hAnsi="Book Antiqua"/>
          <w:szCs w:val="24"/>
        </w:rPr>
        <w:t>kidney.</w:t>
      </w:r>
      <w:r w:rsidR="00A84B62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szCs w:val="24"/>
        </w:rPr>
        <w:t xml:space="preserve">Gupta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/>
      </w:r>
      <w:r w:rsidR="0031777A" w:rsidRPr="00FC51E0">
        <w:rPr>
          <w:rFonts w:ascii="Book Antiqua" w:hAnsi="Book Antiqua"/>
          <w:szCs w:val="24"/>
        </w:rPr>
        <w:instrText xml:space="preserve"> ADDIN EN.CITE &lt;EndNote&gt;&lt;Cite&gt;&lt;Author&gt;Gupta&lt;/Author&gt;&lt;Year&gt;2006&lt;/Year&gt;&lt;RecNum&gt;12&lt;/RecNum&gt;&lt;DisplayText&gt;&lt;style face="superscript"&gt;[18]&lt;/style&gt;&lt;/DisplayText&gt;&lt;record&gt;&lt;rec-number&gt;12&lt;/rec-number&gt;&lt;foreign-keys&gt;&lt;key app="EN" db-id="50fza05vuwazvpewzsaxw2x2wzedvwde520v"&gt;12&lt;/key&gt;&lt;/foreign-keys&gt;&lt;ref-type name="Journal Article"&gt;17&lt;/ref-type&gt;&lt;contributors&gt;&lt;authors&gt;&lt;author&gt;Gupta, S.&lt;/author&gt;&lt;author&gt;Verfaillie, C.&lt;/author&gt;&lt;author&gt;Chmielewski, D.&lt;/author&gt;&lt;author&gt;Kren, S.&lt;/author&gt;&lt;author&gt;Eidman, K.&lt;/author&gt;&lt;author&gt;Connaire, J.&lt;/author&gt;&lt;author&gt;Heremans, Y.&lt;/author&gt;&lt;author&gt;Lund, T.&lt;/author&gt;&lt;author&gt;Blackstad, M.&lt;/author&gt;&lt;author&gt;Jiang, Y.&lt;/author&gt;&lt;author&gt;Luttun, A.&lt;/author&gt;&lt;author&gt;Rosenberg, M. E.&lt;/author&gt;&lt;/authors&gt;&lt;/contributors&gt;&lt;auth-address&gt;Department of Medicine, University of Minnesota, Minneapolis, MN 55455, USA. gupta024@umn.edu&lt;/auth-address&gt;&lt;titles&gt;&lt;title&gt;Isolation and characterization of kidney-derived stem cells&lt;/title&gt;&lt;secondary-title&gt;J Am Soc Nephrol&lt;/secondary-title&gt;&lt;alt-title&gt;Journal of the American Society of Nephrology : JASN&lt;/alt-title&gt;&lt;/titles&gt;&lt;periodical&gt;&lt;full-title&gt;J Am Soc Nephrol&lt;/full-title&gt;&lt;abbr-1&gt;Journal of the American Society of Nephrology : JASN&lt;/abbr-1&gt;&lt;/periodical&gt;&lt;alt-periodical&gt;&lt;full-title&gt;J Am Soc Nephrol&lt;/full-title&gt;&lt;abbr-1&gt;Journal of the American Society of Nephrology : JASN&lt;/abbr-1&gt;&lt;/alt-periodical&gt;&lt;pages&gt;3028-3040&lt;/pages&gt;&lt;volume&gt;17&lt;/volume&gt;&lt;number&gt;11&lt;/number&gt;&lt;keywords&gt;&lt;keyword&gt;Animals&lt;/keyword&gt;&lt;keyword&gt;Cell Differentiation&lt;/keyword&gt;&lt;keyword&gt;Cells, Cultured&lt;/keyword&gt;&lt;keyword&gt;Kidney/*cytology&lt;/keyword&gt;&lt;keyword&gt;Multipotent Stem Cells/*cytology&lt;/keyword&gt;&lt;keyword&gt;Rats&lt;/keyword&gt;&lt;keyword&gt;Rats, Inbred F344&lt;/keyword&gt;&lt;/keywords&gt;&lt;dates&gt;&lt;year&gt;2006&lt;/year&gt;&lt;pub-dates&gt;&lt;date&gt;Nov&lt;/date&gt;&lt;/pub-dates&gt;&lt;/dates&gt;&lt;isbn&gt;1046-6673 (Print)&amp;#xD;1046-6673 (Linking)&lt;/isbn&gt;&lt;accession-num&gt;16988061&lt;/accession-num&gt;&lt;urls&gt;&lt;related-urls&gt;&lt;url&gt;http://www.ncbi.nlm.nih.gov/pubmed/16988061&lt;/url&gt;&lt;/related-urls&gt;&lt;/urls&gt;&lt;electronic-resource-num&gt;10.1681/ASN.2006030275&lt;/electronic-resource-num&gt;&lt;/record&gt;&lt;/Cite&gt;&lt;/EndNote&gt;</w:instrText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8" w:tooltip="Gupta, 2006 #12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18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9A7360" w:rsidRPr="00FC51E0">
        <w:rPr>
          <w:rFonts w:ascii="Book Antiqua" w:hAnsi="Book Antiqua"/>
          <w:szCs w:val="24"/>
        </w:rPr>
        <w:t xml:space="preserve"> isolated progenitor-like cells from the adult rat kidney t</w:t>
      </w:r>
      <w:r w:rsidR="00DC6C4D" w:rsidRPr="00FC51E0">
        <w:rPr>
          <w:rFonts w:ascii="Book Antiqua" w:hAnsi="Book Antiqua"/>
          <w:szCs w:val="24"/>
        </w:rPr>
        <w:t xml:space="preserve">hat express vimentin, CD90, </w:t>
      </w:r>
      <w:r w:rsidR="00DC6C4D" w:rsidRPr="00FC51E0">
        <w:rPr>
          <w:rFonts w:ascii="Book Antiqua" w:hAnsi="Book Antiqua"/>
          <w:i/>
          <w:szCs w:val="24"/>
        </w:rPr>
        <w:t>Pax</w:t>
      </w:r>
      <w:r w:rsidR="009A7360" w:rsidRPr="00FC51E0">
        <w:rPr>
          <w:rFonts w:ascii="Book Antiqua" w:hAnsi="Book Antiqua"/>
          <w:szCs w:val="24"/>
        </w:rPr>
        <w:t xml:space="preserve">2, and </w:t>
      </w:r>
      <w:r w:rsidR="009A7360" w:rsidRPr="00FC51E0">
        <w:rPr>
          <w:rFonts w:ascii="Book Antiqua" w:hAnsi="Book Antiqua"/>
          <w:i/>
          <w:szCs w:val="24"/>
        </w:rPr>
        <w:t>Oct</w:t>
      </w:r>
      <w:r w:rsidR="00E77606" w:rsidRPr="00FC51E0">
        <w:rPr>
          <w:rFonts w:ascii="Book Antiqua" w:hAnsi="Book Antiqua"/>
          <w:szCs w:val="24"/>
        </w:rPr>
        <w:t>4,</w:t>
      </w:r>
      <w:r w:rsidR="009A7360" w:rsidRPr="00FC51E0">
        <w:rPr>
          <w:rFonts w:ascii="Book Antiqua" w:hAnsi="Book Antiqua"/>
          <w:szCs w:val="24"/>
        </w:rPr>
        <w:t xml:space="preserve"> a marker for embryonic stem cells. </w:t>
      </w:r>
      <w:r w:rsidR="005C6EA6" w:rsidRPr="00FC51E0">
        <w:rPr>
          <w:rFonts w:ascii="Book Antiqua" w:hAnsi="Book Antiqua"/>
          <w:szCs w:val="24"/>
        </w:rPr>
        <w:t xml:space="preserve">These cells were </w:t>
      </w:r>
      <w:r w:rsidR="00192F79" w:rsidRPr="00FC51E0">
        <w:rPr>
          <w:rFonts w:ascii="Book Antiqua" w:hAnsi="Book Antiqua"/>
          <w:szCs w:val="24"/>
        </w:rPr>
        <w:t>incorpora</w:t>
      </w:r>
      <w:r w:rsidR="005C6EA6" w:rsidRPr="00FC51E0">
        <w:rPr>
          <w:rFonts w:ascii="Book Antiqua" w:hAnsi="Book Antiqua"/>
          <w:szCs w:val="24"/>
        </w:rPr>
        <w:t>ted in</w:t>
      </w:r>
      <w:r w:rsidR="00971FA2" w:rsidRPr="00FC51E0">
        <w:rPr>
          <w:rFonts w:ascii="Book Antiqua" w:hAnsi="Book Antiqua"/>
          <w:szCs w:val="24"/>
        </w:rPr>
        <w:t>to</w:t>
      </w:r>
      <w:r w:rsidR="005C6EA6" w:rsidRPr="00FC51E0">
        <w:rPr>
          <w:rFonts w:ascii="Book Antiqua" w:hAnsi="Book Antiqua"/>
          <w:szCs w:val="24"/>
        </w:rPr>
        <w:t xml:space="preserve"> renal tubules when injected under the capsule of the kidney</w:t>
      </w:r>
      <w:r w:rsidR="00CF0B2F" w:rsidRPr="00FC51E0">
        <w:rPr>
          <w:rFonts w:ascii="Book Antiqua" w:hAnsi="Book Antiqua"/>
          <w:szCs w:val="24"/>
        </w:rPr>
        <w:t xml:space="preserve"> </w:t>
      </w:r>
      <w:r w:rsidR="005C6EA6" w:rsidRPr="00FC51E0">
        <w:rPr>
          <w:rFonts w:ascii="Book Antiqua" w:hAnsi="Book Antiqua"/>
          <w:szCs w:val="24"/>
        </w:rPr>
        <w:t>or intra-arterially</w:t>
      </w:r>
      <w:r w:rsidR="007A1AA5" w:rsidRPr="00FC51E0">
        <w:rPr>
          <w:rFonts w:ascii="Book Antiqua" w:hAnsi="Book Antiqua"/>
          <w:szCs w:val="24"/>
        </w:rPr>
        <w:t>,</w:t>
      </w:r>
      <w:r w:rsidR="005C6EA6" w:rsidRPr="00FC51E0">
        <w:rPr>
          <w:rFonts w:ascii="Book Antiqua" w:hAnsi="Book Antiqua"/>
          <w:szCs w:val="24"/>
        </w:rPr>
        <w:t xml:space="preserve"> following ischemia-reperfusion injury of the kidney.</w:t>
      </w:r>
      <w:r w:rsidR="00CF0B2F" w:rsidRPr="00FC51E0">
        <w:rPr>
          <w:rFonts w:ascii="Book Antiqua" w:hAnsi="Book Antiqua"/>
          <w:szCs w:val="24"/>
        </w:rPr>
        <w:t xml:space="preserve"> </w:t>
      </w:r>
    </w:p>
    <w:p w14:paraId="01B94A54" w14:textId="77777777" w:rsidR="00AA4A9C" w:rsidRPr="00FC51E0" w:rsidRDefault="00AA4A9C" w:rsidP="00883BFB">
      <w:pPr>
        <w:pStyle w:val="ListParagraph"/>
        <w:spacing w:line="360" w:lineRule="auto"/>
        <w:ind w:leftChars="0" w:left="0"/>
        <w:rPr>
          <w:rFonts w:ascii="Book Antiqua" w:eastAsia="宋体" w:hAnsi="Book Antiqua"/>
          <w:b/>
          <w:szCs w:val="24"/>
          <w:lang w:eastAsia="zh-CN"/>
        </w:rPr>
      </w:pPr>
    </w:p>
    <w:p w14:paraId="3F0F1A31" w14:textId="52194F9A" w:rsidR="00626383" w:rsidRPr="00FC51E0" w:rsidRDefault="007A1AA5" w:rsidP="00815FD4">
      <w:pPr>
        <w:spacing w:line="360" w:lineRule="auto"/>
        <w:rPr>
          <w:rFonts w:ascii="Book Antiqua" w:hAnsi="Book Antiqua"/>
          <w:b/>
          <w:i/>
          <w:szCs w:val="24"/>
        </w:rPr>
      </w:pPr>
      <w:r w:rsidRPr="00FC51E0">
        <w:rPr>
          <w:rFonts w:ascii="Book Antiqua" w:hAnsi="Book Antiqua"/>
          <w:b/>
          <w:i/>
          <w:szCs w:val="24"/>
        </w:rPr>
        <w:t>Arguments</w:t>
      </w:r>
      <w:r w:rsidR="00A603CC" w:rsidRPr="00FC51E0">
        <w:rPr>
          <w:rFonts w:ascii="Book Antiqua" w:hAnsi="Book Antiqua"/>
          <w:b/>
          <w:i/>
          <w:szCs w:val="24"/>
        </w:rPr>
        <w:t xml:space="preserve"> against the presence</w:t>
      </w:r>
      <w:r w:rsidR="00A77F9C" w:rsidRPr="00FC51E0">
        <w:rPr>
          <w:rFonts w:ascii="Book Antiqua" w:hAnsi="Book Antiqua"/>
          <w:b/>
          <w:i/>
          <w:szCs w:val="24"/>
        </w:rPr>
        <w:t xml:space="preserve"> of stem/progenitor cells in</w:t>
      </w:r>
      <w:r w:rsidR="00035440" w:rsidRPr="00FC51E0">
        <w:rPr>
          <w:rFonts w:ascii="Book Antiqua" w:hAnsi="Book Antiqua"/>
          <w:b/>
          <w:i/>
          <w:szCs w:val="24"/>
        </w:rPr>
        <w:t xml:space="preserve"> the mammali</w:t>
      </w:r>
      <w:r w:rsidR="00211149" w:rsidRPr="00FC51E0">
        <w:rPr>
          <w:rFonts w:ascii="Book Antiqua" w:hAnsi="Book Antiqua"/>
          <w:b/>
          <w:i/>
          <w:szCs w:val="24"/>
        </w:rPr>
        <w:t>a</w:t>
      </w:r>
      <w:r w:rsidR="00626383" w:rsidRPr="00FC51E0">
        <w:rPr>
          <w:rFonts w:ascii="Book Antiqua" w:hAnsi="Book Antiqua"/>
          <w:b/>
          <w:i/>
          <w:szCs w:val="24"/>
        </w:rPr>
        <w:t xml:space="preserve">n </w:t>
      </w:r>
      <w:r w:rsidR="0017178B" w:rsidRPr="00FC51E0">
        <w:rPr>
          <w:rFonts w:ascii="Book Antiqua" w:hAnsi="Book Antiqua"/>
          <w:b/>
          <w:i/>
          <w:szCs w:val="24"/>
        </w:rPr>
        <w:t xml:space="preserve">adult </w:t>
      </w:r>
      <w:r w:rsidR="00626383" w:rsidRPr="00FC51E0">
        <w:rPr>
          <w:rFonts w:ascii="Book Antiqua" w:hAnsi="Book Antiqua"/>
          <w:b/>
          <w:i/>
          <w:szCs w:val="24"/>
        </w:rPr>
        <w:t>kidney</w:t>
      </w:r>
    </w:p>
    <w:p w14:paraId="75A83BCB" w14:textId="11784A0F" w:rsidR="002A58E9" w:rsidRPr="00FC51E0" w:rsidRDefault="0025237D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lastRenderedPageBreak/>
        <w:t xml:space="preserve">Although aforementioned results suggest that renal stem/progenitor cells exist in the adult kidney, some reports demonstrated </w:t>
      </w:r>
      <w:r w:rsidR="0049516D" w:rsidRPr="00FC51E0">
        <w:rPr>
          <w:rFonts w:ascii="Book Antiqua" w:hAnsi="Book Antiqua"/>
          <w:szCs w:val="24"/>
        </w:rPr>
        <w:t xml:space="preserve">that </w:t>
      </w:r>
      <w:r w:rsidRPr="00FC51E0">
        <w:rPr>
          <w:rFonts w:ascii="Book Antiqua" w:hAnsi="Book Antiqua"/>
          <w:szCs w:val="24"/>
        </w:rPr>
        <w:t xml:space="preserve">differentiated renal tubular cells, but not renal </w:t>
      </w:r>
      <w:r w:rsidR="006F20F1" w:rsidRPr="00FC51E0">
        <w:rPr>
          <w:rFonts w:ascii="Book Antiqua" w:hAnsi="Book Antiqua"/>
          <w:szCs w:val="24"/>
        </w:rPr>
        <w:t>stem/progenitor cells, can completely</w:t>
      </w:r>
      <w:r w:rsidRPr="00FC51E0">
        <w:rPr>
          <w:rFonts w:ascii="Book Antiqua" w:hAnsi="Book Antiqua"/>
          <w:szCs w:val="24"/>
        </w:rPr>
        <w:t xml:space="preserve"> regenerate renal tubules after injury. </w:t>
      </w:r>
      <w:r w:rsidR="0031777A" w:rsidRPr="00FC51E0">
        <w:rPr>
          <w:rFonts w:ascii="Book Antiqua" w:hAnsi="Book Antiqua"/>
          <w:szCs w:val="24"/>
        </w:rPr>
        <w:t xml:space="preserve">Humphreys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IdW1waHJleXM8L0F1dGhvcj48WWVhcj4yMDA4PC9ZZWFy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IdW1waHJleXM8L0F1dGhvcj48WWVhcj4yMDA4PC9ZZWFy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19" w:tooltip="Humphreys, 2008 #13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19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707C9B" w:rsidRPr="00FC51E0">
        <w:rPr>
          <w:rFonts w:ascii="Book Antiqua" w:hAnsi="Book Antiqua"/>
          <w:szCs w:val="24"/>
        </w:rPr>
        <w:t xml:space="preserve"> used genetic fate-mapping techniques in which renal epithelial cells derived from the CM (from the Bowman’s capsule to the junction of the connecting segment and collecting duct) were labeled with either </w:t>
      </w:r>
      <w:r w:rsidR="00707C9B" w:rsidRPr="00FC51E0">
        <w:rPr>
          <w:rFonts w:ascii="Symbol" w:hAnsi="Symbol"/>
          <w:szCs w:val="24"/>
        </w:rPr>
        <w:t></w:t>
      </w:r>
      <w:r w:rsidR="00707C9B" w:rsidRPr="00FC51E0">
        <w:rPr>
          <w:rFonts w:ascii="Book Antiqua" w:hAnsi="Book Antiqua"/>
          <w:szCs w:val="24"/>
        </w:rPr>
        <w:t>-galactosidase or red fluorescent protein</w:t>
      </w:r>
      <w:r w:rsidR="00480F1D" w:rsidRPr="00FC51E0">
        <w:rPr>
          <w:rFonts w:ascii="Book Antiqua" w:hAnsi="Book Antiqua"/>
          <w:szCs w:val="24"/>
        </w:rPr>
        <w:t xml:space="preserve"> (RFP)</w:t>
      </w:r>
      <w:r w:rsidR="00707C9B" w:rsidRPr="00FC51E0">
        <w:rPr>
          <w:rFonts w:ascii="Book Antiqua" w:hAnsi="Book Antiqua"/>
          <w:szCs w:val="24"/>
        </w:rPr>
        <w:t>.</w:t>
      </w:r>
      <w:r w:rsidR="00480F1D" w:rsidRPr="00FC51E0">
        <w:rPr>
          <w:rFonts w:ascii="Book Antiqua" w:hAnsi="Book Antiqua"/>
          <w:szCs w:val="24"/>
        </w:rPr>
        <w:t xml:space="preserve"> </w:t>
      </w:r>
      <w:r w:rsidR="00784D71" w:rsidRPr="00FC51E0">
        <w:rPr>
          <w:rFonts w:ascii="Book Antiqua" w:hAnsi="Book Antiqua"/>
          <w:szCs w:val="24"/>
        </w:rPr>
        <w:t>After ischemia-reperfusion injury, a</w:t>
      </w:r>
      <w:r w:rsidR="00480F1D" w:rsidRPr="00FC51E0">
        <w:rPr>
          <w:rFonts w:ascii="Book Antiqua" w:hAnsi="Book Antiqua"/>
          <w:szCs w:val="24"/>
        </w:rPr>
        <w:t xml:space="preserve">pproximately 50% of </w:t>
      </w:r>
      <w:r w:rsidR="00FE1EBF" w:rsidRPr="00FC51E0">
        <w:rPr>
          <w:rFonts w:ascii="Book Antiqua" w:hAnsi="Book Antiqua"/>
          <w:szCs w:val="24"/>
        </w:rPr>
        <w:t xml:space="preserve">the </w:t>
      </w:r>
      <w:r w:rsidR="00480F1D" w:rsidRPr="00FC51E0">
        <w:rPr>
          <w:rFonts w:ascii="Book Antiqua" w:hAnsi="Book Antiqua"/>
          <w:szCs w:val="24"/>
        </w:rPr>
        <w:t xml:space="preserve">proximal tubular cells </w:t>
      </w:r>
      <w:proofErr w:type="spellStart"/>
      <w:r w:rsidR="00480F1D" w:rsidRPr="00FC51E0">
        <w:rPr>
          <w:rFonts w:ascii="Book Antiqua" w:hAnsi="Book Antiqua"/>
          <w:szCs w:val="24"/>
        </w:rPr>
        <w:t>coexpressed</w:t>
      </w:r>
      <w:proofErr w:type="spellEnd"/>
      <w:r w:rsidR="00480F1D" w:rsidRPr="00FC51E0">
        <w:rPr>
          <w:rFonts w:ascii="Book Antiqua" w:hAnsi="Book Antiqua"/>
          <w:szCs w:val="24"/>
        </w:rPr>
        <w:t xml:space="preserve"> both </w:t>
      </w:r>
      <w:r w:rsidR="00784D71" w:rsidRPr="00FC51E0">
        <w:rPr>
          <w:rFonts w:ascii="Book Antiqua" w:hAnsi="Book Antiqua"/>
          <w:szCs w:val="24"/>
        </w:rPr>
        <w:t>RFP and Ki67, a cell proliferation marker th</w:t>
      </w:r>
      <w:r w:rsidR="00FE1EBF" w:rsidRPr="00FC51E0">
        <w:rPr>
          <w:rFonts w:ascii="Book Antiqua" w:hAnsi="Book Antiqua"/>
          <w:szCs w:val="24"/>
        </w:rPr>
        <w:t>at is expressed during the S-</w:t>
      </w:r>
      <w:r w:rsidR="00784D71" w:rsidRPr="00FC51E0">
        <w:rPr>
          <w:rFonts w:ascii="Book Antiqua" w:hAnsi="Book Antiqua"/>
          <w:szCs w:val="24"/>
        </w:rPr>
        <w:t>M phases of the cell cycle</w:t>
      </w:r>
      <w:r w:rsidR="00461C07" w:rsidRPr="00FC51E0">
        <w:rPr>
          <w:rFonts w:ascii="Book Antiqua" w:hAnsi="Book Antiqua"/>
          <w:szCs w:val="24"/>
        </w:rPr>
        <w:t>. These findings</w:t>
      </w:r>
      <w:r w:rsidR="00784D71" w:rsidRPr="00FC51E0">
        <w:rPr>
          <w:rFonts w:ascii="Book Antiqua" w:hAnsi="Book Antiqua"/>
          <w:szCs w:val="24"/>
        </w:rPr>
        <w:t xml:space="preserve"> suggest</w:t>
      </w:r>
      <w:r w:rsidR="00461C07" w:rsidRPr="00FC51E0">
        <w:rPr>
          <w:rFonts w:ascii="Book Antiqua" w:hAnsi="Book Antiqua"/>
          <w:szCs w:val="24"/>
        </w:rPr>
        <w:t>ed</w:t>
      </w:r>
      <w:r w:rsidR="00156014" w:rsidRPr="00FC51E0">
        <w:rPr>
          <w:rFonts w:ascii="Book Antiqua" w:hAnsi="Book Antiqua"/>
          <w:szCs w:val="24"/>
        </w:rPr>
        <w:t xml:space="preserve"> that </w:t>
      </w:r>
      <w:r w:rsidR="00784D71" w:rsidRPr="00FC51E0">
        <w:rPr>
          <w:rFonts w:ascii="Book Antiqua" w:hAnsi="Book Antiqua"/>
          <w:szCs w:val="24"/>
        </w:rPr>
        <w:t>intrinsic renal tubular cells proliferate in response to injury. Furthermore, approximately 95% of tubular epithelial cells expressed RFP prior to injury, after one cycle of injury, and after two cycles of injury, indicating that</w:t>
      </w:r>
      <w:r w:rsidR="00B86A7B" w:rsidRPr="00FC51E0">
        <w:rPr>
          <w:rFonts w:ascii="Book Antiqua" w:hAnsi="Book Antiqua"/>
          <w:szCs w:val="24"/>
        </w:rPr>
        <w:t xml:space="preserve"> no dilution of the RFP+</w:t>
      </w:r>
      <w:r w:rsidR="00784D71" w:rsidRPr="00FC51E0">
        <w:rPr>
          <w:rFonts w:ascii="Book Antiqua" w:hAnsi="Book Antiqua"/>
          <w:szCs w:val="24"/>
        </w:rPr>
        <w:t xml:space="preserve"> tubular epithelial cells occurred.</w:t>
      </w:r>
      <w:r w:rsidR="000E5A24" w:rsidRPr="00FC51E0">
        <w:rPr>
          <w:rFonts w:ascii="Book Antiqua" w:hAnsi="Book Antiqua"/>
          <w:szCs w:val="24"/>
        </w:rPr>
        <w:t xml:space="preserve"> These results suggested that </w:t>
      </w:r>
      <w:r w:rsidR="00D04A6C" w:rsidRPr="00FC51E0">
        <w:rPr>
          <w:rFonts w:ascii="Book Antiqua" w:hAnsi="Book Antiqua"/>
          <w:szCs w:val="24"/>
        </w:rPr>
        <w:t xml:space="preserve">differentiated renal epithelial cells proliferate well in response to </w:t>
      </w:r>
      <w:r w:rsidR="00006348" w:rsidRPr="00FC51E0">
        <w:rPr>
          <w:rFonts w:ascii="Book Antiqua" w:hAnsi="Book Antiqua"/>
          <w:szCs w:val="24"/>
        </w:rPr>
        <w:t xml:space="preserve">the </w:t>
      </w:r>
      <w:r w:rsidR="00D04A6C" w:rsidRPr="00FC51E0">
        <w:rPr>
          <w:rFonts w:ascii="Book Antiqua" w:hAnsi="Book Antiqua"/>
          <w:szCs w:val="24"/>
        </w:rPr>
        <w:t>injury</w:t>
      </w:r>
      <w:r w:rsidR="0022560C" w:rsidRPr="00FC51E0">
        <w:rPr>
          <w:rFonts w:ascii="Book Antiqua" w:hAnsi="Book Antiqua"/>
          <w:szCs w:val="24"/>
        </w:rPr>
        <w:t xml:space="preserve"> and that stem</w:t>
      </w:r>
      <w:r w:rsidR="00D04A6C" w:rsidRPr="00FC51E0">
        <w:rPr>
          <w:rFonts w:ascii="Book Antiqua" w:hAnsi="Book Antiqua"/>
          <w:szCs w:val="24"/>
        </w:rPr>
        <w:t xml:space="preserve"> and/or progenitor cells residing in the </w:t>
      </w:r>
      <w:proofErr w:type="spellStart"/>
      <w:r w:rsidR="00D04A6C" w:rsidRPr="00FC51E0">
        <w:rPr>
          <w:rFonts w:ascii="Book Antiqua" w:hAnsi="Book Antiqua"/>
          <w:szCs w:val="24"/>
        </w:rPr>
        <w:t>interstitium</w:t>
      </w:r>
      <w:proofErr w:type="spellEnd"/>
      <w:r w:rsidR="00D04A6C" w:rsidRPr="00FC51E0">
        <w:rPr>
          <w:rFonts w:ascii="Book Antiqua" w:hAnsi="Book Antiqua"/>
          <w:szCs w:val="24"/>
        </w:rPr>
        <w:t xml:space="preserve"> did not participate in the regeneration of the tubules.</w:t>
      </w:r>
      <w:r w:rsidR="000937D5" w:rsidRPr="00FC51E0">
        <w:rPr>
          <w:rFonts w:ascii="Book Antiqua" w:hAnsi="Book Antiqua"/>
          <w:szCs w:val="24"/>
        </w:rPr>
        <w:t xml:space="preserve"> </w:t>
      </w:r>
      <w:proofErr w:type="spellStart"/>
      <w:r w:rsidR="00F80D38" w:rsidRPr="00FC51E0">
        <w:rPr>
          <w:rFonts w:ascii="Book Antiqua" w:hAnsi="Book Antiqua"/>
          <w:szCs w:val="24"/>
        </w:rPr>
        <w:t>Kusaba</w:t>
      </w:r>
      <w:proofErr w:type="spellEnd"/>
      <w:r w:rsidR="00F80D38" w:rsidRPr="00FC51E0">
        <w:rPr>
          <w:rFonts w:ascii="Book Antiqua" w:hAnsi="Book Antiqua"/>
          <w:szCs w:val="24"/>
        </w:rPr>
        <w:t xml:space="preserve"> </w:t>
      </w:r>
      <w:r w:rsidR="00F80D38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LdXNhYmE8L0F1dGhvcj48WWVhcj4yMDE0PC9ZZWFyPjxS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LdXNhYmE8L0F1dGhvcj48WWVhcj4yMDE0PC9ZZWFyPjxS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20" w:tooltip="Kusaba, 2014 #14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20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F80D38" w:rsidRPr="00FC51E0">
        <w:rPr>
          <w:rFonts w:ascii="Book Antiqua" w:hAnsi="Book Antiqua"/>
          <w:szCs w:val="24"/>
        </w:rPr>
        <w:t xml:space="preserve"> used a genetically modified</w:t>
      </w:r>
      <w:r w:rsidR="00D35B87" w:rsidRPr="00FC51E0">
        <w:rPr>
          <w:rFonts w:ascii="Book Antiqua" w:hAnsi="Book Antiqua"/>
          <w:szCs w:val="24"/>
        </w:rPr>
        <w:t xml:space="preserve"> mouse in which the </w:t>
      </w:r>
      <w:proofErr w:type="spellStart"/>
      <w:r w:rsidR="008C7F2E" w:rsidRPr="00FC51E0">
        <w:rPr>
          <w:rFonts w:ascii="Book Antiqua" w:hAnsi="Book Antiqua"/>
          <w:szCs w:val="24"/>
        </w:rPr>
        <w:t>td</w:t>
      </w:r>
      <w:r w:rsidR="00D078A9" w:rsidRPr="00FC51E0">
        <w:rPr>
          <w:rFonts w:ascii="Book Antiqua" w:hAnsi="Book Antiqua"/>
          <w:szCs w:val="24"/>
        </w:rPr>
        <w:t>Tomato</w:t>
      </w:r>
      <w:proofErr w:type="spellEnd"/>
      <w:r w:rsidR="00D078A9" w:rsidRPr="00FC51E0">
        <w:rPr>
          <w:rFonts w:ascii="Book Antiqua" w:hAnsi="Book Antiqua"/>
          <w:szCs w:val="24"/>
        </w:rPr>
        <w:t xml:space="preserve"> protein, </w:t>
      </w:r>
      <w:r w:rsidR="003A7CA5" w:rsidRPr="00FC51E0">
        <w:rPr>
          <w:rFonts w:ascii="Book Antiqua" w:hAnsi="Book Antiqua"/>
          <w:szCs w:val="24"/>
        </w:rPr>
        <w:t xml:space="preserve">which </w:t>
      </w:r>
      <w:r w:rsidR="008F7D82" w:rsidRPr="00FC51E0">
        <w:rPr>
          <w:rFonts w:ascii="Book Antiqua" w:hAnsi="Book Antiqua"/>
          <w:szCs w:val="24"/>
        </w:rPr>
        <w:t>fluoresces in a red color</w:t>
      </w:r>
      <w:r w:rsidR="003A7CA5" w:rsidRPr="00FC51E0">
        <w:rPr>
          <w:rFonts w:ascii="Book Antiqua" w:hAnsi="Book Antiqua"/>
          <w:szCs w:val="24"/>
        </w:rPr>
        <w:t>,</w:t>
      </w:r>
      <w:r w:rsidR="005A3B94" w:rsidRPr="00FC51E0">
        <w:rPr>
          <w:rFonts w:ascii="Book Antiqua" w:hAnsi="Book Antiqua"/>
          <w:szCs w:val="24"/>
        </w:rPr>
        <w:t xml:space="preserve"> expressed only in differen</w:t>
      </w:r>
      <w:r w:rsidR="00B219F5" w:rsidRPr="00FC51E0">
        <w:rPr>
          <w:rFonts w:ascii="Book Antiqua" w:hAnsi="Book Antiqua"/>
          <w:szCs w:val="24"/>
        </w:rPr>
        <w:t>tiated proximal renal tubules. No d</w:t>
      </w:r>
      <w:r w:rsidR="00006348" w:rsidRPr="00FC51E0">
        <w:rPr>
          <w:rFonts w:ascii="Book Antiqua" w:hAnsi="Book Antiqua"/>
          <w:szCs w:val="24"/>
        </w:rPr>
        <w:t xml:space="preserve">ilution of </w:t>
      </w:r>
      <w:proofErr w:type="spellStart"/>
      <w:r w:rsidR="00006348" w:rsidRPr="00FC51E0">
        <w:rPr>
          <w:rFonts w:ascii="Book Antiqua" w:hAnsi="Book Antiqua"/>
          <w:szCs w:val="24"/>
        </w:rPr>
        <w:t>tdTomato</w:t>
      </w:r>
      <w:proofErr w:type="spellEnd"/>
      <w:r w:rsidR="00006348" w:rsidRPr="00FC51E0">
        <w:rPr>
          <w:rFonts w:ascii="Book Antiqua" w:hAnsi="Book Antiqua"/>
          <w:szCs w:val="24"/>
        </w:rPr>
        <w:t>+</w:t>
      </w:r>
      <w:r w:rsidR="00BC0D11" w:rsidRPr="00FC51E0">
        <w:rPr>
          <w:rFonts w:ascii="Book Antiqua" w:hAnsi="Book Antiqua"/>
          <w:szCs w:val="24"/>
        </w:rPr>
        <w:t xml:space="preserve"> cells was observe</w:t>
      </w:r>
      <w:r w:rsidR="00523390" w:rsidRPr="00FC51E0">
        <w:rPr>
          <w:rFonts w:ascii="Book Antiqua" w:hAnsi="Book Antiqua"/>
          <w:szCs w:val="24"/>
        </w:rPr>
        <w:t>d after ischemia-re</w:t>
      </w:r>
      <w:r w:rsidR="00BC0D11" w:rsidRPr="00FC51E0">
        <w:rPr>
          <w:rFonts w:ascii="Book Antiqua" w:hAnsi="Book Antiqua"/>
          <w:szCs w:val="24"/>
        </w:rPr>
        <w:t xml:space="preserve">perfusion </w:t>
      </w:r>
      <w:r w:rsidR="00C519FD" w:rsidRPr="00FC51E0">
        <w:rPr>
          <w:rFonts w:ascii="Book Antiqua" w:hAnsi="Book Antiqua"/>
          <w:szCs w:val="24"/>
        </w:rPr>
        <w:t>injury, suggesting that stem/progenitor ce</w:t>
      </w:r>
      <w:r w:rsidR="000F00EF" w:rsidRPr="00FC51E0">
        <w:rPr>
          <w:rFonts w:ascii="Book Antiqua" w:hAnsi="Book Antiqua"/>
          <w:szCs w:val="24"/>
        </w:rPr>
        <w:t>lls in renal tubules did not participate in the re</w:t>
      </w:r>
      <w:r w:rsidR="00371995" w:rsidRPr="00FC51E0">
        <w:rPr>
          <w:rFonts w:ascii="Book Antiqua" w:hAnsi="Book Antiqua"/>
          <w:szCs w:val="24"/>
        </w:rPr>
        <w:t>generation of renal tubules. Furthermore</w:t>
      </w:r>
      <w:r w:rsidR="005165F1" w:rsidRPr="00FC51E0">
        <w:rPr>
          <w:rFonts w:ascii="Book Antiqua" w:hAnsi="Book Antiqua"/>
          <w:szCs w:val="24"/>
        </w:rPr>
        <w:t>, they</w:t>
      </w:r>
      <w:r w:rsidR="00D249CB" w:rsidRPr="00FC51E0">
        <w:rPr>
          <w:rFonts w:ascii="Book Antiqua" w:hAnsi="Book Antiqua"/>
          <w:szCs w:val="24"/>
        </w:rPr>
        <w:t xml:space="preserve"> observed that </w:t>
      </w:r>
      <w:proofErr w:type="spellStart"/>
      <w:r w:rsidR="00D249CB" w:rsidRPr="00FC51E0">
        <w:rPr>
          <w:rFonts w:ascii="Book Antiqua" w:hAnsi="Book Antiqua"/>
          <w:szCs w:val="24"/>
        </w:rPr>
        <w:t>tdTomate</w:t>
      </w:r>
      <w:proofErr w:type="spellEnd"/>
      <w:r w:rsidR="00D249CB" w:rsidRPr="00FC51E0">
        <w:rPr>
          <w:rFonts w:ascii="Book Antiqua" w:hAnsi="Book Antiqua"/>
          <w:szCs w:val="24"/>
        </w:rPr>
        <w:t>+</w:t>
      </w:r>
      <w:r w:rsidR="005165F1" w:rsidRPr="00FC51E0">
        <w:rPr>
          <w:rFonts w:ascii="Book Antiqua" w:hAnsi="Book Antiqua"/>
          <w:szCs w:val="24"/>
        </w:rPr>
        <w:t xml:space="preserve"> </w:t>
      </w:r>
      <w:r w:rsidR="00590084" w:rsidRPr="00FC51E0">
        <w:rPr>
          <w:rFonts w:ascii="Book Antiqua" w:hAnsi="Book Antiqua"/>
          <w:szCs w:val="24"/>
        </w:rPr>
        <w:t>proximal tubules expressed CD</w:t>
      </w:r>
      <w:r w:rsidR="00680D92" w:rsidRPr="00FC51E0">
        <w:rPr>
          <w:rFonts w:ascii="Book Antiqua" w:hAnsi="Book Antiqua"/>
          <w:szCs w:val="24"/>
        </w:rPr>
        <w:t xml:space="preserve">24 </w:t>
      </w:r>
      <w:r w:rsidR="00680D92" w:rsidRPr="00FC51E0">
        <w:rPr>
          <w:rFonts w:ascii="Book Antiqua" w:hAnsi="Book Antiqua"/>
          <w:szCs w:val="24"/>
        </w:rPr>
        <w:lastRenderedPageBreak/>
        <w:t>and CD133, markers for stem/progenitor ce</w:t>
      </w:r>
      <w:r w:rsidR="008B2C55" w:rsidRPr="00FC51E0">
        <w:rPr>
          <w:rFonts w:ascii="Book Antiqua" w:hAnsi="Book Antiqua"/>
          <w:szCs w:val="24"/>
        </w:rPr>
        <w:t>lls</w:t>
      </w:r>
      <w:r w:rsidR="00D249CB" w:rsidRPr="00FC51E0">
        <w:rPr>
          <w:rFonts w:ascii="Book Antiqua" w:hAnsi="Book Antiqua"/>
          <w:szCs w:val="24"/>
        </w:rPr>
        <w:t>. These findings</w:t>
      </w:r>
      <w:r w:rsidR="008B2C55" w:rsidRPr="00FC51E0">
        <w:rPr>
          <w:rFonts w:ascii="Book Antiqua" w:hAnsi="Book Antiqua"/>
          <w:szCs w:val="24"/>
        </w:rPr>
        <w:t xml:space="preserve"> s</w:t>
      </w:r>
      <w:r w:rsidR="00D249CB" w:rsidRPr="00FC51E0">
        <w:rPr>
          <w:rFonts w:ascii="Book Antiqua" w:hAnsi="Book Antiqua"/>
          <w:szCs w:val="24"/>
        </w:rPr>
        <w:t>uggested</w:t>
      </w:r>
      <w:r w:rsidR="00523390" w:rsidRPr="00FC51E0">
        <w:rPr>
          <w:rFonts w:ascii="Book Antiqua" w:hAnsi="Book Antiqua"/>
          <w:szCs w:val="24"/>
        </w:rPr>
        <w:t xml:space="preserve"> that renal tubules were</w:t>
      </w:r>
      <w:r w:rsidR="00E25D61" w:rsidRPr="00FC51E0">
        <w:rPr>
          <w:rFonts w:ascii="Book Antiqua" w:hAnsi="Book Antiqua"/>
          <w:szCs w:val="24"/>
        </w:rPr>
        <w:t xml:space="preserve"> dedifferentiated </w:t>
      </w:r>
      <w:r w:rsidR="00D463BD" w:rsidRPr="00FC51E0">
        <w:rPr>
          <w:rFonts w:ascii="Book Antiqua" w:hAnsi="Book Antiqua"/>
          <w:szCs w:val="24"/>
        </w:rPr>
        <w:t>and express</w:t>
      </w:r>
      <w:r w:rsidR="00523390" w:rsidRPr="00FC51E0">
        <w:rPr>
          <w:rFonts w:ascii="Book Antiqua" w:hAnsi="Book Antiqua"/>
          <w:szCs w:val="24"/>
        </w:rPr>
        <w:t>ed</w:t>
      </w:r>
      <w:r w:rsidR="00D463BD" w:rsidRPr="00FC51E0">
        <w:rPr>
          <w:rFonts w:ascii="Book Antiqua" w:hAnsi="Book Antiqua"/>
          <w:szCs w:val="24"/>
        </w:rPr>
        <w:t xml:space="preserve"> stem cell markers during their proliferatio</w:t>
      </w:r>
      <w:r w:rsidR="00F27E8D" w:rsidRPr="00FC51E0">
        <w:rPr>
          <w:rFonts w:ascii="Book Antiqua" w:hAnsi="Book Antiqua"/>
          <w:szCs w:val="24"/>
        </w:rPr>
        <w:t>n and participation in the repair of renal tubules.</w:t>
      </w:r>
      <w:r w:rsidR="00AA1BBC" w:rsidRPr="00FC51E0">
        <w:rPr>
          <w:rFonts w:ascii="Book Antiqua" w:hAnsi="Book Antiqua" w:hint="eastAsia"/>
          <w:szCs w:val="24"/>
        </w:rPr>
        <w:t xml:space="preserve"> </w:t>
      </w:r>
      <w:r w:rsidR="00CF40E7" w:rsidRPr="00FC51E0">
        <w:rPr>
          <w:rFonts w:ascii="Book Antiqua" w:hAnsi="Book Antiqua"/>
          <w:szCs w:val="24"/>
        </w:rPr>
        <w:t>These r</w:t>
      </w:r>
      <w:r w:rsidR="00362BC3" w:rsidRPr="00FC51E0">
        <w:rPr>
          <w:rFonts w:ascii="Book Antiqua" w:hAnsi="Book Antiqua"/>
          <w:szCs w:val="24"/>
        </w:rPr>
        <w:t xml:space="preserve">esults did not support that stem/progenitor cells in renal tubules and </w:t>
      </w:r>
      <w:r w:rsidR="008045A9" w:rsidRPr="00FC51E0">
        <w:rPr>
          <w:rFonts w:ascii="Book Antiqua" w:hAnsi="Book Antiqua"/>
          <w:szCs w:val="24"/>
        </w:rPr>
        <w:t xml:space="preserve">in the </w:t>
      </w:r>
      <w:proofErr w:type="spellStart"/>
      <w:r w:rsidR="008045A9" w:rsidRPr="00FC51E0">
        <w:rPr>
          <w:rFonts w:ascii="Book Antiqua" w:hAnsi="Book Antiqua"/>
          <w:szCs w:val="24"/>
        </w:rPr>
        <w:t>interstitium</w:t>
      </w:r>
      <w:proofErr w:type="spellEnd"/>
      <w:r w:rsidR="008045A9" w:rsidRPr="00FC51E0">
        <w:rPr>
          <w:rFonts w:ascii="Book Antiqua" w:hAnsi="Book Antiqua"/>
          <w:szCs w:val="24"/>
        </w:rPr>
        <w:t xml:space="preserve"> participate</w:t>
      </w:r>
      <w:r w:rsidR="00A40553" w:rsidRPr="00FC51E0">
        <w:rPr>
          <w:rFonts w:ascii="Book Antiqua" w:hAnsi="Book Antiqua"/>
          <w:szCs w:val="24"/>
        </w:rPr>
        <w:t>d</w:t>
      </w:r>
      <w:r w:rsidR="008045A9" w:rsidRPr="00FC51E0">
        <w:rPr>
          <w:rFonts w:ascii="Book Antiqua" w:hAnsi="Book Antiqua"/>
          <w:szCs w:val="24"/>
        </w:rPr>
        <w:t xml:space="preserve"> in the regeneration of</w:t>
      </w:r>
      <w:r w:rsidR="00391AA1" w:rsidRPr="00FC51E0">
        <w:rPr>
          <w:rFonts w:ascii="Book Antiqua" w:hAnsi="Book Antiqua"/>
          <w:szCs w:val="24"/>
        </w:rPr>
        <w:t xml:space="preserve"> renal tubular cells in acute tubular injury. </w:t>
      </w:r>
      <w:r w:rsidR="003739E3" w:rsidRPr="00FC51E0">
        <w:rPr>
          <w:rFonts w:ascii="Book Antiqua" w:hAnsi="Book Antiqua"/>
          <w:szCs w:val="24"/>
        </w:rPr>
        <w:t xml:space="preserve">Nonetheless, a potential role of </w:t>
      </w:r>
      <w:r w:rsidR="00A40553" w:rsidRPr="00FC51E0">
        <w:rPr>
          <w:rFonts w:ascii="Book Antiqua" w:hAnsi="Book Antiqua"/>
          <w:szCs w:val="24"/>
        </w:rPr>
        <w:t xml:space="preserve">intrinsic </w:t>
      </w:r>
      <w:r w:rsidR="003739E3" w:rsidRPr="00FC51E0">
        <w:rPr>
          <w:rFonts w:ascii="Book Antiqua" w:hAnsi="Book Antiqua"/>
          <w:szCs w:val="24"/>
        </w:rPr>
        <w:t xml:space="preserve">stem/progenitor </w:t>
      </w:r>
      <w:r w:rsidR="000632BD" w:rsidRPr="00FC51E0">
        <w:rPr>
          <w:rFonts w:ascii="Book Antiqua" w:hAnsi="Book Antiqua"/>
          <w:szCs w:val="24"/>
        </w:rPr>
        <w:t>cells in</w:t>
      </w:r>
      <w:r w:rsidR="00FB32B3" w:rsidRPr="00FC51E0">
        <w:rPr>
          <w:rFonts w:ascii="Book Antiqua" w:hAnsi="Book Antiqua"/>
          <w:szCs w:val="24"/>
        </w:rPr>
        <w:t xml:space="preserve"> kidney regeneration is not completely</w:t>
      </w:r>
      <w:r w:rsidR="001F16A2" w:rsidRPr="00FC51E0">
        <w:rPr>
          <w:rFonts w:ascii="Book Antiqua" w:hAnsi="Book Antiqua"/>
          <w:szCs w:val="24"/>
        </w:rPr>
        <w:t xml:space="preserve"> excluded</w:t>
      </w:r>
      <w:r w:rsidR="00523390" w:rsidRPr="00FC51E0">
        <w:rPr>
          <w:rFonts w:ascii="Book Antiqua" w:hAnsi="Book Antiqua"/>
          <w:szCs w:val="24"/>
        </w:rPr>
        <w:t xml:space="preserve"> from these results</w:t>
      </w:r>
      <w:r w:rsidR="001F16A2" w:rsidRPr="00FC51E0">
        <w:rPr>
          <w:rFonts w:ascii="Book Antiqua" w:hAnsi="Book Antiqua"/>
          <w:szCs w:val="24"/>
        </w:rPr>
        <w:t>, because stem/progenitor cells may participate</w:t>
      </w:r>
      <w:r w:rsidR="000E6666" w:rsidRPr="00FC51E0">
        <w:rPr>
          <w:rFonts w:ascii="Book Antiqua" w:hAnsi="Book Antiqua"/>
          <w:szCs w:val="24"/>
        </w:rPr>
        <w:t xml:space="preserve"> in the repair of other cell types, such as </w:t>
      </w:r>
      <w:r w:rsidR="008C7665" w:rsidRPr="00FC51E0">
        <w:rPr>
          <w:rFonts w:ascii="Book Antiqua" w:hAnsi="Book Antiqua"/>
          <w:szCs w:val="24"/>
        </w:rPr>
        <w:t>podocytes</w: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Sb25jb25pPC9BdXRob3I+PFllYXI+MjAwOTwvWWVhcj48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Sb25jb25pPC9BdXRob3I+PFllYXI+MjAwOTwvWWVhcj48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21" w:tooltip="Ronconi, 2009 #105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21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8A6E30" w:rsidRPr="00FC51E0">
        <w:rPr>
          <w:rFonts w:ascii="Book Antiqua" w:hAnsi="Book Antiqua"/>
          <w:szCs w:val="24"/>
        </w:rPr>
        <w:fldChar w:fldCharType="end"/>
      </w:r>
      <w:r w:rsidR="00721B77" w:rsidRPr="00FC51E0">
        <w:rPr>
          <w:rFonts w:ascii="Book Antiqua" w:hAnsi="Book Antiqua"/>
          <w:szCs w:val="24"/>
        </w:rPr>
        <w:t xml:space="preserve">. It is difficult to distinguish </w:t>
      </w:r>
      <w:r w:rsidR="00A47FAE" w:rsidRPr="00FC51E0">
        <w:rPr>
          <w:rFonts w:ascii="Book Antiqua" w:hAnsi="Book Antiqua"/>
          <w:szCs w:val="24"/>
        </w:rPr>
        <w:t xml:space="preserve">renal stem/progenitor cells from </w:t>
      </w:r>
      <w:r w:rsidR="0000720B" w:rsidRPr="00FC51E0">
        <w:rPr>
          <w:rFonts w:ascii="Book Antiqua" w:hAnsi="Book Antiqua"/>
          <w:szCs w:val="24"/>
        </w:rPr>
        <w:t>dedifferentiated renal epithelial</w:t>
      </w:r>
      <w:r w:rsidR="0006167B" w:rsidRPr="00FC51E0">
        <w:rPr>
          <w:rFonts w:ascii="Book Antiqua" w:hAnsi="Book Antiqua"/>
          <w:szCs w:val="24"/>
        </w:rPr>
        <w:t xml:space="preserve"> cells</w:t>
      </w:r>
      <w:r w:rsidR="0000720B" w:rsidRPr="00FC51E0">
        <w:rPr>
          <w:rFonts w:ascii="Book Antiqua" w:hAnsi="Book Antiqua"/>
          <w:szCs w:val="24"/>
        </w:rPr>
        <w:t>. Identification of speci</w:t>
      </w:r>
      <w:r w:rsidR="00341C24" w:rsidRPr="00FC51E0">
        <w:rPr>
          <w:rFonts w:ascii="Book Antiqua" w:hAnsi="Book Antiqua"/>
          <w:szCs w:val="24"/>
        </w:rPr>
        <w:t>fic markers that are exclusive</w:t>
      </w:r>
      <w:r w:rsidR="006158DC" w:rsidRPr="00FC51E0">
        <w:rPr>
          <w:rFonts w:ascii="Book Antiqua" w:hAnsi="Book Antiqua"/>
          <w:szCs w:val="24"/>
        </w:rPr>
        <w:t>ly expressed in s</w:t>
      </w:r>
      <w:r w:rsidR="002A58E9" w:rsidRPr="00FC51E0">
        <w:rPr>
          <w:rFonts w:ascii="Book Antiqua" w:hAnsi="Book Antiqua"/>
          <w:szCs w:val="24"/>
        </w:rPr>
        <w:t>tem/progenitor cells</w:t>
      </w:r>
      <w:r w:rsidR="00D249CB" w:rsidRPr="00FC51E0">
        <w:rPr>
          <w:rFonts w:ascii="Book Antiqua" w:hAnsi="Book Antiqua"/>
          <w:szCs w:val="24"/>
        </w:rPr>
        <w:t>,</w:t>
      </w:r>
      <w:r w:rsidR="002A58E9" w:rsidRPr="00FC51E0">
        <w:rPr>
          <w:rFonts w:ascii="Book Antiqua" w:hAnsi="Book Antiqua"/>
          <w:szCs w:val="24"/>
        </w:rPr>
        <w:t xml:space="preserve"> but not in dedifferenti</w:t>
      </w:r>
      <w:r w:rsidR="00926467" w:rsidRPr="00FC51E0">
        <w:rPr>
          <w:rFonts w:ascii="Book Antiqua" w:hAnsi="Book Antiqua"/>
          <w:szCs w:val="24"/>
        </w:rPr>
        <w:t>ated renal epithelia</w:t>
      </w:r>
      <w:r w:rsidR="0006167B" w:rsidRPr="00FC51E0">
        <w:rPr>
          <w:rFonts w:ascii="Book Antiqua" w:hAnsi="Book Antiqua"/>
          <w:szCs w:val="24"/>
        </w:rPr>
        <w:t>l cells</w:t>
      </w:r>
      <w:r w:rsidR="00D249CB" w:rsidRPr="00FC51E0">
        <w:rPr>
          <w:rFonts w:ascii="Book Antiqua" w:hAnsi="Book Antiqua"/>
          <w:szCs w:val="24"/>
        </w:rPr>
        <w:t>,</w:t>
      </w:r>
      <w:r w:rsidR="00926467" w:rsidRPr="00FC51E0">
        <w:rPr>
          <w:rFonts w:ascii="Book Antiqua" w:hAnsi="Book Antiqua"/>
          <w:szCs w:val="24"/>
        </w:rPr>
        <w:t xml:space="preserve"> will be required to</w:t>
      </w:r>
      <w:r w:rsidR="00C65C9D" w:rsidRPr="00FC51E0">
        <w:rPr>
          <w:rFonts w:ascii="Book Antiqua" w:hAnsi="Book Antiqua" w:hint="eastAsia"/>
          <w:szCs w:val="24"/>
        </w:rPr>
        <w:t xml:space="preserve"> </w:t>
      </w:r>
      <w:r w:rsidR="00D249CB" w:rsidRPr="00FC51E0">
        <w:rPr>
          <w:rFonts w:ascii="Book Antiqua" w:hAnsi="Book Antiqua"/>
          <w:szCs w:val="24"/>
        </w:rPr>
        <w:t>resolve this issue.</w:t>
      </w:r>
    </w:p>
    <w:p w14:paraId="7F89DD68" w14:textId="77777777" w:rsidR="00AF7A59" w:rsidRPr="00FC51E0" w:rsidRDefault="00AF7A59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7DA88323" w14:textId="33AA7B3C" w:rsidR="009F30BC" w:rsidRPr="00FC51E0" w:rsidRDefault="008C7665" w:rsidP="00815FD4">
      <w:pPr>
        <w:spacing w:line="360" w:lineRule="auto"/>
        <w:rPr>
          <w:rFonts w:ascii="Book Antiqua" w:hAnsi="Book Antiqua"/>
          <w:b/>
          <w:i/>
          <w:szCs w:val="24"/>
        </w:rPr>
      </w:pPr>
      <w:r w:rsidRPr="00FC51E0">
        <w:rPr>
          <w:rFonts w:ascii="Book Antiqua" w:hAnsi="Book Antiqua"/>
          <w:b/>
          <w:i/>
          <w:szCs w:val="24"/>
        </w:rPr>
        <w:t>M</w:t>
      </w:r>
      <w:r w:rsidR="004B3613" w:rsidRPr="00FC51E0">
        <w:rPr>
          <w:rFonts w:ascii="Book Antiqua" w:hAnsi="Book Antiqua"/>
          <w:b/>
          <w:i/>
          <w:szCs w:val="24"/>
        </w:rPr>
        <w:t xml:space="preserve">esenchymal stem cells </w:t>
      </w:r>
    </w:p>
    <w:p w14:paraId="49745284" w14:textId="2D7C5665" w:rsidR="00271B8C" w:rsidRPr="00FC51E0" w:rsidRDefault="00BC1DA5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t xml:space="preserve">The </w:t>
      </w:r>
      <w:r w:rsidR="00FD5887" w:rsidRPr="00FC51E0">
        <w:rPr>
          <w:rFonts w:ascii="Book Antiqua" w:hAnsi="Book Antiqua"/>
          <w:szCs w:val="24"/>
        </w:rPr>
        <w:t>MSCs reside in various or</w:t>
      </w:r>
      <w:r w:rsidR="00412727" w:rsidRPr="00FC51E0">
        <w:rPr>
          <w:rFonts w:ascii="Book Antiqua" w:hAnsi="Book Antiqua"/>
          <w:szCs w:val="24"/>
        </w:rPr>
        <w:t>gans, such as bone marrow, subcutaneous adi</w:t>
      </w:r>
      <w:r w:rsidR="00C63639" w:rsidRPr="00FC51E0">
        <w:rPr>
          <w:rFonts w:ascii="Book Antiqua" w:hAnsi="Book Antiqua"/>
          <w:szCs w:val="24"/>
        </w:rPr>
        <w:t xml:space="preserve">pose tissue, and skeletal muscles. </w:t>
      </w:r>
      <w:r w:rsidR="00D270F1" w:rsidRPr="00FC51E0">
        <w:rPr>
          <w:rFonts w:ascii="Book Antiqua" w:hAnsi="Book Antiqua"/>
          <w:szCs w:val="24"/>
        </w:rPr>
        <w:t xml:space="preserve">Bone marrow </w:t>
      </w:r>
      <w:r w:rsidR="00651380">
        <w:rPr>
          <w:rFonts w:ascii="Book Antiqua" w:eastAsia="宋体" w:hAnsi="Book Antiqua" w:hint="eastAsia"/>
          <w:szCs w:val="24"/>
          <w:lang w:eastAsia="zh-CN"/>
        </w:rPr>
        <w:t>m</w:t>
      </w:r>
      <w:r w:rsidR="00651380" w:rsidRPr="00651380">
        <w:rPr>
          <w:rFonts w:ascii="Book Antiqua" w:hAnsi="Book Antiqua"/>
          <w:szCs w:val="24"/>
        </w:rPr>
        <w:t>esenchymal stem cells</w:t>
      </w:r>
      <w:r w:rsidR="00651380">
        <w:rPr>
          <w:rFonts w:ascii="Book Antiqua" w:eastAsia="宋体" w:hAnsi="Book Antiqua" w:hint="eastAsia"/>
          <w:szCs w:val="24"/>
          <w:lang w:eastAsia="zh-CN"/>
        </w:rPr>
        <w:t xml:space="preserve"> </w:t>
      </w:r>
      <w:r w:rsidR="00CE6C7B" w:rsidRPr="00FC51E0">
        <w:rPr>
          <w:rFonts w:ascii="Book Antiqua" w:hAnsi="Book Antiqua"/>
          <w:szCs w:val="24"/>
        </w:rPr>
        <w:t>(</w:t>
      </w:r>
      <w:r w:rsidR="00CB68ED" w:rsidRPr="00FC51E0">
        <w:rPr>
          <w:rFonts w:ascii="Book Antiqua" w:hAnsi="Book Antiqua"/>
          <w:szCs w:val="24"/>
        </w:rPr>
        <w:t>BMMSCs)</w:t>
      </w:r>
      <w:r w:rsidR="00475D92" w:rsidRPr="00FC51E0">
        <w:rPr>
          <w:rFonts w:ascii="Book Antiqua" w:hAnsi="Book Antiqua"/>
          <w:szCs w:val="24"/>
        </w:rPr>
        <w:t xml:space="preserve"> and adipose tissue-derived MSCs (ADSCs) are particularly interesting</w:t>
      </w:r>
      <w:r w:rsidR="0082271A" w:rsidRPr="00FC51E0">
        <w:rPr>
          <w:rFonts w:ascii="Book Antiqua" w:hAnsi="Book Antiqua"/>
          <w:szCs w:val="24"/>
        </w:rPr>
        <w:t>, because</w:t>
      </w:r>
      <w:r w:rsidR="00D92A30" w:rsidRPr="00FC51E0">
        <w:rPr>
          <w:rFonts w:ascii="Book Antiqua" w:hAnsi="Book Antiqua"/>
          <w:szCs w:val="24"/>
        </w:rPr>
        <w:t xml:space="preserve"> </w:t>
      </w:r>
      <w:r w:rsidR="00A85BF7" w:rsidRPr="00FC51E0">
        <w:rPr>
          <w:rFonts w:ascii="Book Antiqua" w:hAnsi="Book Antiqua"/>
          <w:szCs w:val="24"/>
        </w:rPr>
        <w:t>a large amount of MSCs</w:t>
      </w:r>
      <w:r w:rsidR="00D92A30" w:rsidRPr="00FC51E0">
        <w:rPr>
          <w:rFonts w:ascii="Book Antiqua" w:hAnsi="Book Antiqua"/>
          <w:szCs w:val="24"/>
        </w:rPr>
        <w:t xml:space="preserve"> can be collected</w:t>
      </w:r>
      <w:r w:rsidR="00A85BF7" w:rsidRPr="00FC51E0">
        <w:rPr>
          <w:rFonts w:ascii="Book Antiqua" w:hAnsi="Book Antiqua"/>
          <w:szCs w:val="24"/>
        </w:rPr>
        <w:t xml:space="preserve"> </w:t>
      </w:r>
      <w:r w:rsidR="0082271A" w:rsidRPr="00FC51E0">
        <w:rPr>
          <w:rFonts w:ascii="Book Antiqua" w:hAnsi="Book Antiqua"/>
          <w:szCs w:val="24"/>
        </w:rPr>
        <w:t>with relatively less</w:t>
      </w:r>
      <w:r w:rsidR="00780D3A" w:rsidRPr="00FC51E0">
        <w:rPr>
          <w:rFonts w:ascii="Book Antiqua" w:hAnsi="Book Antiqua"/>
          <w:szCs w:val="24"/>
        </w:rPr>
        <w:t xml:space="preserve"> invasive </w:t>
      </w:r>
      <w:r w:rsidR="00271B8C" w:rsidRPr="00FC51E0">
        <w:rPr>
          <w:rFonts w:ascii="Book Antiqua" w:hAnsi="Book Antiqua"/>
          <w:szCs w:val="24"/>
        </w:rPr>
        <w:t>procedure</w:t>
      </w:r>
      <w:r w:rsidR="001051B8" w:rsidRPr="00FC51E0">
        <w:rPr>
          <w:rFonts w:ascii="Book Antiqua" w:hAnsi="Book Antiqua"/>
          <w:szCs w:val="24"/>
        </w:rPr>
        <w:t>s.</w:t>
      </w:r>
    </w:p>
    <w:p w14:paraId="66FFE4AD" w14:textId="77777777" w:rsidR="00AF7A59" w:rsidRPr="00FC51E0" w:rsidRDefault="00AF7A59" w:rsidP="00AF7A59">
      <w:pPr>
        <w:pStyle w:val="ListParagraph"/>
        <w:spacing w:line="360" w:lineRule="auto"/>
        <w:ind w:leftChars="0" w:left="0"/>
        <w:rPr>
          <w:rFonts w:ascii="Book Antiqua" w:eastAsia="宋体" w:hAnsi="Book Antiqua"/>
          <w:b/>
          <w:szCs w:val="24"/>
          <w:lang w:eastAsia="zh-CN"/>
        </w:rPr>
      </w:pPr>
    </w:p>
    <w:p w14:paraId="363800E4" w14:textId="2348FC4C" w:rsidR="007212BC" w:rsidRPr="00FC51E0" w:rsidRDefault="001E28D7" w:rsidP="00AF7A59">
      <w:pPr>
        <w:pStyle w:val="ListParagraph"/>
        <w:spacing w:line="360" w:lineRule="auto"/>
        <w:ind w:leftChars="0" w:left="0"/>
        <w:rPr>
          <w:rFonts w:ascii="Book Antiqua" w:eastAsia="宋体" w:hAnsi="Book Antiqua" w:cstheme="majorHAnsi"/>
          <w:kern w:val="0"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BMMSCs</w:t>
      </w:r>
      <w:r w:rsidR="00AF7A59"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: </w:t>
      </w:r>
      <w:r w:rsidR="00A22E7A" w:rsidRPr="00FC51E0">
        <w:rPr>
          <w:rFonts w:ascii="Book Antiqua" w:hAnsi="Book Antiqua"/>
          <w:szCs w:val="24"/>
        </w:rPr>
        <w:t xml:space="preserve">Many studies have </w:t>
      </w:r>
      <w:r w:rsidR="00B44BF0" w:rsidRPr="00FC51E0">
        <w:rPr>
          <w:rFonts w:ascii="Book Antiqua" w:hAnsi="Book Antiqua"/>
          <w:szCs w:val="24"/>
        </w:rPr>
        <w:t xml:space="preserve">demonstrated the </w:t>
      </w:r>
      <w:r w:rsidR="00024607" w:rsidRPr="00FC51E0">
        <w:rPr>
          <w:rFonts w:ascii="Book Antiqua" w:hAnsi="Book Antiqua"/>
          <w:szCs w:val="24"/>
        </w:rPr>
        <w:t>efficacy of BMMSCs in the treatment o</w:t>
      </w:r>
      <w:r w:rsidR="00A33FBC" w:rsidRPr="00FC51E0">
        <w:rPr>
          <w:rFonts w:ascii="Book Antiqua" w:hAnsi="Book Antiqua"/>
          <w:szCs w:val="24"/>
        </w:rPr>
        <w:t>f kidney d</w:t>
      </w:r>
      <w:r w:rsidR="00F46F1E" w:rsidRPr="00FC51E0">
        <w:rPr>
          <w:rFonts w:ascii="Book Antiqua" w:hAnsi="Book Antiqua"/>
          <w:szCs w:val="24"/>
        </w:rPr>
        <w:t>isease using animal models of</w:t>
      </w:r>
      <w:r w:rsidR="003F25AB" w:rsidRPr="00FC51E0">
        <w:rPr>
          <w:rFonts w:ascii="Book Antiqua" w:hAnsi="Book Antiqua"/>
          <w:szCs w:val="24"/>
        </w:rPr>
        <w:t xml:space="preserve"> </w:t>
      </w:r>
      <w:r w:rsidR="006B507D" w:rsidRPr="00FC51E0">
        <w:rPr>
          <w:rFonts w:ascii="Book Antiqua" w:hAnsi="Book Antiqua"/>
          <w:szCs w:val="24"/>
        </w:rPr>
        <w:t>AKI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IZXJyZXJhPC9BdXRob3I+PFllYXI+MjAwNDwvWWVhcj48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IZXJyZXJhPC9BdXRob3I+PFllYXI+MjAwNDwvWWVhcj48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22" w:tooltip="Herrera, 2004 #1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22-26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580520" w:rsidRPr="00FC51E0">
        <w:rPr>
          <w:rFonts w:ascii="Book Antiqua" w:hAnsi="Book Antiqua"/>
          <w:szCs w:val="24"/>
        </w:rPr>
        <w:t xml:space="preserve">, </w:t>
      </w:r>
      <w:r w:rsidR="00C13CD6" w:rsidRPr="00FC51E0">
        <w:rPr>
          <w:rFonts w:ascii="Book Antiqua" w:hAnsi="Book Antiqua"/>
          <w:szCs w:val="24"/>
        </w:rPr>
        <w:t xml:space="preserve">podocyte </w:t>
      </w:r>
      <w:r w:rsidR="00C13CD6" w:rsidRPr="00FC51E0">
        <w:rPr>
          <w:rFonts w:ascii="Book Antiqua" w:hAnsi="Book Antiqua"/>
          <w:szCs w:val="24"/>
        </w:rPr>
        <w:lastRenderedPageBreak/>
        <w:t>injury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ab2phPC9BdXRob3I+PFllYXI+MjAxMjwvWWVhcj48UmVj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ab2phPC9BdXRob3I+PFllYXI+MjAxMjwvWWVhcj48UmVj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27" w:tooltip="Zoja, 2012 #20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27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C13CD6" w:rsidRPr="00FC51E0">
        <w:rPr>
          <w:rFonts w:ascii="Book Antiqua" w:hAnsi="Book Antiqua"/>
          <w:szCs w:val="24"/>
        </w:rPr>
        <w:t xml:space="preserve">, </w:t>
      </w:r>
      <w:proofErr w:type="spellStart"/>
      <w:r w:rsidR="00034A94" w:rsidRPr="00FC51E0">
        <w:rPr>
          <w:rFonts w:ascii="Book Antiqua" w:hAnsi="Book Antiqua"/>
          <w:szCs w:val="24"/>
        </w:rPr>
        <w:t>glomerulonephropathy</w:t>
      </w:r>
      <w:proofErr w:type="spellEnd"/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LdW50ZXI8L0F1dGhvcj48WWVhcj4yMDA2PC9ZZWFyPjxS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LdW50ZXI8L0F1dGhvcj48WWVhcj4yMDA2PC9ZZWFyPjxS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28" w:tooltip="Kunter, 2006 #21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28-30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580520" w:rsidRPr="00FC51E0">
        <w:rPr>
          <w:rFonts w:ascii="Book Antiqua" w:hAnsi="Book Antiqua"/>
          <w:szCs w:val="24"/>
        </w:rPr>
        <w:t>, a remnant kidney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TZW1lZG88L0F1dGhvcj48WWVhcj4yMDA5PC9ZZWFyPjxS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TZW1lZG88L0F1dGhvcj48WWVhcj4yMDA5PC9ZZWFyPjxS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31" w:tooltip="Semedo, 2009 #24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31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580520" w:rsidRPr="00FC51E0">
        <w:rPr>
          <w:rFonts w:ascii="Book Antiqua" w:hAnsi="Book Antiqua"/>
          <w:szCs w:val="24"/>
        </w:rPr>
        <w:t>, and k</w:t>
      </w:r>
      <w:r w:rsidR="00547F5D" w:rsidRPr="00FC51E0">
        <w:rPr>
          <w:rFonts w:ascii="Book Antiqua" w:hAnsi="Book Antiqua"/>
          <w:szCs w:val="24"/>
        </w:rPr>
        <w:t>idney transplantation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GcmFucXVlc2E8L0F1dGhvcj48WWVhcj4yMDEyPC9ZZWFy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GcmFucXVlc2E8L0F1dGhvcj48WWVhcj4yMDEyPC9ZZWFy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32" w:tooltip="Franquesa, 2012 #25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32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05718F" w:rsidRPr="00FC51E0">
        <w:rPr>
          <w:rFonts w:ascii="Book Antiqua" w:hAnsi="Book Antiqua"/>
          <w:szCs w:val="24"/>
        </w:rPr>
        <w:t xml:space="preserve"> (Table 2)</w:t>
      </w:r>
      <w:r w:rsidR="003F25AB" w:rsidRPr="00FC51E0">
        <w:rPr>
          <w:rFonts w:ascii="Book Antiqua" w:hAnsi="Book Antiqua"/>
          <w:szCs w:val="24"/>
        </w:rPr>
        <w:t xml:space="preserve">. </w:t>
      </w:r>
      <w:r w:rsidR="005B66EE" w:rsidRPr="00FC51E0">
        <w:rPr>
          <w:rFonts w:ascii="Book Antiqua" w:hAnsi="Book Antiqua"/>
          <w:szCs w:val="24"/>
        </w:rPr>
        <w:t>Although early studies indicated BMMSCs</w:t>
      </w:r>
      <w:r w:rsidR="003755A4" w:rsidRPr="00FC51E0">
        <w:rPr>
          <w:rFonts w:ascii="Book Antiqua" w:hAnsi="Book Antiqua"/>
          <w:szCs w:val="24"/>
        </w:rPr>
        <w:t xml:space="preserve"> could be differentiated into </w:t>
      </w:r>
      <w:r w:rsidR="006E36D6" w:rsidRPr="00FC51E0">
        <w:rPr>
          <w:rFonts w:ascii="Book Antiqua" w:hAnsi="Book Antiqua"/>
          <w:szCs w:val="24"/>
        </w:rPr>
        <w:t xml:space="preserve">renal </w:t>
      </w:r>
      <w:r w:rsidR="00A57D05" w:rsidRPr="00FC51E0">
        <w:rPr>
          <w:rFonts w:ascii="Book Antiqua" w:hAnsi="Book Antiqua"/>
          <w:szCs w:val="24"/>
        </w:rPr>
        <w:t>e</w:t>
      </w:r>
      <w:r w:rsidR="00A27BEC" w:rsidRPr="00FC51E0">
        <w:rPr>
          <w:rFonts w:ascii="Book Antiqua" w:hAnsi="Book Antiqua"/>
          <w:szCs w:val="24"/>
        </w:rPr>
        <w:t>pithelial cell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IZXJyZXJhPC9BdXRob3I+PFllYXI+MjAwNDwvWWVhcj48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IZXJyZXJhPC9BdXRob3I+PFllYXI+MjAwNDwvWWVhcj48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22" w:tooltip="Herrera, 2004 #1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22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23" w:tooltip="Morigi, 2004 #15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23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6E36D6" w:rsidRPr="00FC51E0">
        <w:rPr>
          <w:rFonts w:ascii="Book Antiqua" w:hAnsi="Book Antiqua"/>
          <w:szCs w:val="24"/>
        </w:rPr>
        <w:t xml:space="preserve"> and mesangial cell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Xb25nPC9BdXRob3I+PFllYXI+MjAwODwvWWVhcj48UmVj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Xb25nPC9BdXRob3I+PFllYXI+MjAwODwvWWVhcj48UmVj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30" w:tooltip="Wong, 2008 #23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30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A27BEC" w:rsidRPr="00FC51E0">
        <w:rPr>
          <w:rFonts w:ascii="Book Antiqua" w:hAnsi="Book Antiqua"/>
          <w:szCs w:val="24"/>
        </w:rPr>
        <w:t xml:space="preserve">, recent </w:t>
      </w:r>
      <w:r w:rsidR="00F553DB" w:rsidRPr="00FC51E0">
        <w:rPr>
          <w:rFonts w:ascii="Book Antiqua" w:hAnsi="Book Antiqua"/>
          <w:szCs w:val="24"/>
        </w:rPr>
        <w:t>evidence suggests that the differentiation capacity of BMMSC</w:t>
      </w:r>
      <w:r w:rsidR="00DB26CC" w:rsidRPr="00FC51E0">
        <w:rPr>
          <w:rFonts w:ascii="Book Antiqua" w:hAnsi="Book Antiqua"/>
          <w:szCs w:val="24"/>
        </w:rPr>
        <w:t>s is limited</w:t>
      </w:r>
      <w:r w:rsidR="00B267E0" w:rsidRPr="00FC51E0">
        <w:rPr>
          <w:rFonts w:ascii="Book Antiqua" w:hAnsi="Book Antiqua"/>
          <w:szCs w:val="24"/>
        </w:rPr>
        <w:t>. Thus,</w:t>
      </w:r>
      <w:r w:rsidR="006D3895" w:rsidRPr="00FC51E0">
        <w:rPr>
          <w:rFonts w:ascii="Book Antiqua" w:hAnsi="Book Antiqua"/>
          <w:szCs w:val="24"/>
        </w:rPr>
        <w:t xml:space="preserve"> BMMSCs do not </w:t>
      </w:r>
      <w:r w:rsidR="006806BE" w:rsidRPr="00FC51E0">
        <w:rPr>
          <w:rFonts w:ascii="Book Antiqua" w:hAnsi="Book Antiqua"/>
          <w:szCs w:val="24"/>
        </w:rPr>
        <w:t>appe</w:t>
      </w:r>
      <w:r w:rsidR="00746CE9" w:rsidRPr="00FC51E0">
        <w:rPr>
          <w:rFonts w:ascii="Book Antiqua" w:hAnsi="Book Antiqua"/>
          <w:szCs w:val="24"/>
        </w:rPr>
        <w:t xml:space="preserve">ar to differentiate into renal parenchymal </w:t>
      </w:r>
      <w:r w:rsidR="006806BE" w:rsidRPr="00FC51E0">
        <w:rPr>
          <w:rFonts w:ascii="Book Antiqua" w:hAnsi="Book Antiqua"/>
          <w:szCs w:val="24"/>
        </w:rPr>
        <w:t>cells</w:t>
      </w:r>
      <w:r w:rsidR="00FB0C0E" w:rsidRPr="00FC51E0">
        <w:rPr>
          <w:rFonts w:ascii="Book Antiqua" w:hAnsi="Book Antiqua"/>
          <w:szCs w:val="24"/>
        </w:rPr>
        <w:t xml:space="preserve"> </w:t>
      </w:r>
      <w:r w:rsidR="00FB0C0E" w:rsidRPr="00FC51E0">
        <w:rPr>
          <w:rFonts w:ascii="Book Antiqua" w:hAnsi="Book Antiqua"/>
          <w:i/>
          <w:szCs w:val="24"/>
        </w:rPr>
        <w:t>in vivo</w:t>
      </w:r>
      <w:r w:rsidR="00FB3975" w:rsidRPr="00FC51E0">
        <w:rPr>
          <w:rFonts w:ascii="Book Antiqua" w:hAnsi="Book Antiqua"/>
          <w:i/>
          <w:szCs w:val="24"/>
        </w:rPr>
        <w:fldChar w:fldCharType="begin">
          <w:fldData xml:space="preserve">PEVuZE5vdGU+PENpdGU+PEF1dGhvcj5EdWZmaWVsZDwvQXV0aG9yPjxZZWFyPjIwMDU8L1llYXI+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</w:fldData>
        </w:fldChar>
      </w:r>
      <w:r w:rsidR="008A6E30" w:rsidRPr="00FC51E0">
        <w:rPr>
          <w:rFonts w:ascii="Book Antiqua" w:hAnsi="Book Antiqua"/>
          <w:i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i/>
          <w:szCs w:val="24"/>
        </w:rPr>
        <w:fldChar w:fldCharType="begin">
          <w:fldData xml:space="preserve">PEVuZE5vdGU+PENpdGU+PEF1dGhvcj5EdWZmaWVsZDwvQXV0aG9yPjxZZWFyPjIwMDU8L1llYXI+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</w:fldData>
        </w:fldChar>
      </w:r>
      <w:r w:rsidR="008A6E30" w:rsidRPr="00FC51E0">
        <w:rPr>
          <w:rFonts w:ascii="Book Antiqua" w:hAnsi="Book Antiqua"/>
          <w:i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i/>
          <w:szCs w:val="24"/>
        </w:rPr>
      </w:r>
      <w:r w:rsidR="008A6E30" w:rsidRPr="00FC51E0">
        <w:rPr>
          <w:rFonts w:ascii="Book Antiqua" w:hAnsi="Book Antiqua"/>
          <w:i/>
          <w:szCs w:val="24"/>
        </w:rPr>
        <w:fldChar w:fldCharType="end"/>
      </w:r>
      <w:r w:rsidR="00FB3975" w:rsidRPr="00FC51E0">
        <w:rPr>
          <w:rFonts w:ascii="Book Antiqua" w:hAnsi="Book Antiqua"/>
          <w:i/>
          <w:szCs w:val="24"/>
        </w:rPr>
      </w:r>
      <w:r w:rsidR="00FB3975" w:rsidRPr="00FC51E0">
        <w:rPr>
          <w:rFonts w:ascii="Book Antiqua" w:hAnsi="Book Antiqua"/>
          <w:i/>
          <w:szCs w:val="24"/>
        </w:rPr>
        <w:fldChar w:fldCharType="separate"/>
      </w:r>
      <w:r w:rsidR="008A6E30" w:rsidRPr="00FC51E0">
        <w:rPr>
          <w:rFonts w:ascii="Book Antiqua" w:hAnsi="Book Antiqua"/>
          <w:i/>
          <w:noProof/>
          <w:szCs w:val="24"/>
          <w:vertAlign w:val="superscript"/>
        </w:rPr>
        <w:t>[</w:t>
      </w:r>
      <w:hyperlink w:anchor="_ENREF_33" w:tooltip="Duffield, 2005 #26" w:history="1">
        <w:r w:rsidR="00B43378" w:rsidRPr="00FC51E0">
          <w:rPr>
            <w:rFonts w:ascii="Book Antiqua" w:hAnsi="Book Antiqua"/>
            <w:i/>
            <w:noProof/>
            <w:szCs w:val="24"/>
            <w:vertAlign w:val="superscript"/>
          </w:rPr>
          <w:t>33</w:t>
        </w:r>
      </w:hyperlink>
      <w:r w:rsidR="008A6E30" w:rsidRPr="00FC51E0">
        <w:rPr>
          <w:rFonts w:ascii="Book Antiqua" w:hAnsi="Book Antiqua"/>
          <w:i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i/>
          <w:szCs w:val="24"/>
        </w:rPr>
        <w:fldChar w:fldCharType="end"/>
      </w:r>
      <w:r w:rsidR="006806BE" w:rsidRPr="00FC51E0">
        <w:rPr>
          <w:rFonts w:ascii="Book Antiqua" w:hAnsi="Book Antiqua"/>
          <w:szCs w:val="24"/>
        </w:rPr>
        <w:t>.</w:t>
      </w:r>
      <w:r w:rsidR="00CA4E6A" w:rsidRPr="00FC51E0">
        <w:rPr>
          <w:rFonts w:ascii="Book Antiqua" w:hAnsi="Book Antiqua"/>
          <w:szCs w:val="24"/>
        </w:rPr>
        <w:t xml:space="preserve"> The bene</w:t>
      </w:r>
      <w:r w:rsidR="000C2D15" w:rsidRPr="00FC51E0">
        <w:rPr>
          <w:rFonts w:ascii="Book Antiqua" w:hAnsi="Book Antiqua"/>
          <w:szCs w:val="24"/>
        </w:rPr>
        <w:t xml:space="preserve">ficial effects of BMMSCs on renal function seem </w:t>
      </w:r>
      <w:r w:rsidR="008E690D" w:rsidRPr="00FC51E0">
        <w:rPr>
          <w:rFonts w:ascii="Book Antiqua" w:hAnsi="Book Antiqua"/>
          <w:szCs w:val="24"/>
        </w:rPr>
        <w:t xml:space="preserve">to be </w:t>
      </w:r>
      <w:r w:rsidR="007A01B3" w:rsidRPr="00FC51E0">
        <w:rPr>
          <w:rFonts w:ascii="Book Antiqua" w:hAnsi="Book Antiqua"/>
          <w:szCs w:val="24"/>
        </w:rPr>
        <w:t xml:space="preserve">largely </w:t>
      </w:r>
      <w:r w:rsidR="005627C1" w:rsidRPr="00FC51E0">
        <w:rPr>
          <w:rFonts w:ascii="Book Antiqua" w:hAnsi="Book Antiqua"/>
          <w:szCs w:val="24"/>
        </w:rPr>
        <w:t>mediated by paracrine factors produced by BMMSCs that</w:t>
      </w:r>
      <w:r w:rsidR="00CC213F" w:rsidRPr="00FC51E0">
        <w:rPr>
          <w:rFonts w:ascii="Book Antiqua" w:hAnsi="Book Antiqua"/>
          <w:szCs w:val="24"/>
        </w:rPr>
        <w:t xml:space="preserve"> have anti</w:t>
      </w:r>
      <w:r w:rsidR="0016422F" w:rsidRPr="00FC51E0">
        <w:rPr>
          <w:rFonts w:ascii="Book Antiqua" w:hAnsi="Book Antiqua"/>
          <w:szCs w:val="24"/>
        </w:rPr>
        <w:t xml:space="preserve">-apoptotic, proangiogenic, and/or immune </w:t>
      </w:r>
      <w:r w:rsidR="002107AE" w:rsidRPr="00FC51E0">
        <w:rPr>
          <w:rFonts w:ascii="Book Antiqua" w:hAnsi="Book Antiqua"/>
          <w:szCs w:val="24"/>
        </w:rPr>
        <w:t>modulatory effect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Ub2dlbDwvQXV0aG9yPjxZZWFyPjIwMDU8L1llYXI+PFJl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Ub2dlbDwvQXV0aG9yPjxZZWFyPjIwMDU8L1llYXI+PFJl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34" w:tooltip="Togel, 2005 #2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34-36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2107AE" w:rsidRPr="00FC51E0">
        <w:rPr>
          <w:rFonts w:ascii="Book Antiqua" w:hAnsi="Book Antiqua"/>
          <w:szCs w:val="24"/>
        </w:rPr>
        <w:t>.</w:t>
      </w:r>
      <w:r w:rsidR="007A01B3" w:rsidRPr="00FC51E0">
        <w:rPr>
          <w:rFonts w:ascii="Book Antiqua" w:hAnsi="Book Antiqua"/>
          <w:szCs w:val="24"/>
        </w:rPr>
        <w:t xml:space="preserve"> </w:t>
      </w:r>
      <w:r w:rsidR="00266E86" w:rsidRPr="00FC51E0">
        <w:rPr>
          <w:rFonts w:ascii="Book Antiqua" w:hAnsi="Book Antiqua"/>
          <w:szCs w:val="24"/>
        </w:rPr>
        <w:t xml:space="preserve">The </w:t>
      </w:r>
      <w:proofErr w:type="spellStart"/>
      <w:r w:rsidR="00266E86" w:rsidRPr="00FC51E0">
        <w:rPr>
          <w:rFonts w:ascii="Book Antiqua" w:hAnsi="Book Antiqua"/>
          <w:szCs w:val="24"/>
        </w:rPr>
        <w:t>t</w:t>
      </w:r>
      <w:r w:rsidR="006201EF" w:rsidRPr="00FC51E0">
        <w:rPr>
          <w:rFonts w:ascii="Book Antiqua" w:hAnsi="Book Antiqua"/>
          <w:szCs w:val="24"/>
        </w:rPr>
        <w:t>ransdifferentiation</w:t>
      </w:r>
      <w:proofErr w:type="spellEnd"/>
      <w:r w:rsidR="006201EF" w:rsidRPr="00FC51E0">
        <w:rPr>
          <w:rFonts w:ascii="Book Antiqua" w:hAnsi="Book Antiqua"/>
          <w:szCs w:val="24"/>
        </w:rPr>
        <w:t xml:space="preserve"> of BMMSCs observed in early</w:t>
      </w:r>
      <w:r w:rsidR="00314490" w:rsidRPr="00FC51E0">
        <w:rPr>
          <w:rFonts w:ascii="Book Antiqua" w:hAnsi="Book Antiqua"/>
          <w:szCs w:val="24"/>
        </w:rPr>
        <w:t xml:space="preserve"> reports may reflect cell f</w:t>
      </w:r>
      <w:r w:rsidR="0051257F" w:rsidRPr="00FC51E0">
        <w:rPr>
          <w:rFonts w:ascii="Book Antiqua" w:hAnsi="Book Antiqua"/>
          <w:szCs w:val="24"/>
        </w:rPr>
        <w:t xml:space="preserve">usion. If BMMSCs fuse with resident cells in the </w:t>
      </w:r>
      <w:r w:rsidR="00D13E65" w:rsidRPr="00FC51E0">
        <w:rPr>
          <w:rFonts w:ascii="Book Antiqua" w:hAnsi="Book Antiqua"/>
          <w:szCs w:val="24"/>
        </w:rPr>
        <w:t>kidney, they acquire a pheno</w:t>
      </w:r>
      <w:r w:rsidR="001E6A70" w:rsidRPr="00FC51E0">
        <w:rPr>
          <w:rFonts w:ascii="Book Antiqua" w:hAnsi="Book Antiqua"/>
          <w:szCs w:val="24"/>
        </w:rPr>
        <w:t>type of resident cells</w:t>
      </w:r>
      <w:r w:rsidR="00266E86" w:rsidRPr="00FC51E0">
        <w:rPr>
          <w:rFonts w:ascii="Book Antiqua" w:hAnsi="Book Antiqua"/>
          <w:szCs w:val="24"/>
        </w:rPr>
        <w:t>. Thus, it appears</w:t>
      </w:r>
      <w:r w:rsidR="001E6A70" w:rsidRPr="00FC51E0">
        <w:rPr>
          <w:rFonts w:ascii="Book Antiqua" w:hAnsi="Book Antiqua"/>
          <w:szCs w:val="24"/>
        </w:rPr>
        <w:t xml:space="preserve"> as if BMMSCs</w:t>
      </w:r>
      <w:r w:rsidR="00820116" w:rsidRPr="00FC51E0">
        <w:rPr>
          <w:rFonts w:ascii="Book Antiqua" w:hAnsi="Book Antiqua"/>
          <w:szCs w:val="24"/>
        </w:rPr>
        <w:t xml:space="preserve"> </w:t>
      </w:r>
      <w:r w:rsidR="001D251D" w:rsidRPr="00FC51E0">
        <w:rPr>
          <w:rFonts w:ascii="Book Antiqua" w:hAnsi="Book Antiqua"/>
          <w:szCs w:val="24"/>
        </w:rPr>
        <w:t>wer</w:t>
      </w:r>
      <w:r w:rsidR="00E65947" w:rsidRPr="00FC51E0">
        <w:rPr>
          <w:rFonts w:ascii="Book Antiqua" w:hAnsi="Book Antiqua"/>
          <w:szCs w:val="24"/>
        </w:rPr>
        <w:t xml:space="preserve">e </w:t>
      </w:r>
      <w:r w:rsidR="00820116" w:rsidRPr="00FC51E0">
        <w:rPr>
          <w:rFonts w:ascii="Book Antiqua" w:hAnsi="Book Antiqua"/>
          <w:szCs w:val="24"/>
        </w:rPr>
        <w:t>differentiate</w:t>
      </w:r>
      <w:r w:rsidR="00E65947" w:rsidRPr="00FC51E0">
        <w:rPr>
          <w:rFonts w:ascii="Book Antiqua" w:hAnsi="Book Antiqua"/>
          <w:szCs w:val="24"/>
        </w:rPr>
        <w:t>d</w:t>
      </w:r>
      <w:r w:rsidR="00820116" w:rsidRPr="00FC51E0">
        <w:rPr>
          <w:rFonts w:ascii="Book Antiqua" w:hAnsi="Book Antiqua"/>
          <w:szCs w:val="24"/>
        </w:rPr>
        <w:t xml:space="preserve"> into resident cells.</w:t>
      </w:r>
      <w:r w:rsidR="00506572" w:rsidRPr="00FC51E0">
        <w:rPr>
          <w:rFonts w:ascii="Book Antiqua" w:hAnsi="Book Antiqua"/>
          <w:szCs w:val="24"/>
        </w:rPr>
        <w:t xml:space="preserve"> Indeed, several reports </w:t>
      </w:r>
      <w:r w:rsidR="00266E86" w:rsidRPr="00FC51E0">
        <w:rPr>
          <w:rFonts w:ascii="Book Antiqua" w:hAnsi="Book Antiqua"/>
          <w:szCs w:val="24"/>
        </w:rPr>
        <w:t xml:space="preserve">have </w:t>
      </w:r>
      <w:r w:rsidR="000914D6" w:rsidRPr="00FC51E0">
        <w:rPr>
          <w:rFonts w:ascii="Book Antiqua" w:hAnsi="Book Antiqua"/>
          <w:szCs w:val="24"/>
        </w:rPr>
        <w:t xml:space="preserve">demonstrated that BMMSCs are capable of </w:t>
      </w:r>
      <w:r w:rsidR="00750B8B" w:rsidRPr="00FC51E0">
        <w:rPr>
          <w:rFonts w:ascii="Book Antiqua" w:hAnsi="Book Antiqua"/>
          <w:szCs w:val="24"/>
        </w:rPr>
        <w:t>fusing with other cell type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UZXJhZGE8L0F1dGhvcj48WWVhcj4yMDAyPC9ZZWFyPjxS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UZXJhZGE8L0F1dGhvcj48WWVhcj4yMDAyPC9ZZWFyPjxS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37" w:tooltip="Terada, 2002 #34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37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38" w:tooltip="Alvarez-Dolado, 2003 #32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38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750B8B" w:rsidRPr="00FC51E0">
        <w:rPr>
          <w:rFonts w:ascii="Book Antiqua" w:hAnsi="Book Antiqua"/>
          <w:szCs w:val="24"/>
        </w:rPr>
        <w:t>.</w:t>
      </w:r>
      <w:r w:rsidR="005702B1" w:rsidRPr="00FC51E0">
        <w:rPr>
          <w:rFonts w:ascii="Book Antiqua" w:hAnsi="Book Antiqua"/>
          <w:szCs w:val="24"/>
        </w:rPr>
        <w:t xml:space="preserve"> </w:t>
      </w:r>
      <w:r w:rsidR="007F0705" w:rsidRPr="00FC51E0">
        <w:rPr>
          <w:rFonts w:ascii="Book Antiqua" w:hAnsi="Book Antiqua"/>
          <w:szCs w:val="24"/>
        </w:rPr>
        <w:t xml:space="preserve">A </w:t>
      </w:r>
      <w:r w:rsidR="00852FCC" w:rsidRPr="00FC51E0">
        <w:rPr>
          <w:rFonts w:ascii="Book Antiqua" w:hAnsi="Book Antiqua"/>
          <w:szCs w:val="24"/>
        </w:rPr>
        <w:t xml:space="preserve">phase I </w:t>
      </w:r>
      <w:r w:rsidR="007F0705" w:rsidRPr="00FC51E0">
        <w:rPr>
          <w:rFonts w:ascii="Book Antiqua" w:hAnsi="Book Antiqua"/>
          <w:szCs w:val="24"/>
        </w:rPr>
        <w:t xml:space="preserve">clinical study </w:t>
      </w:r>
      <w:r w:rsidR="00852FCC" w:rsidRPr="00FC51E0">
        <w:rPr>
          <w:rFonts w:ascii="Book Antiqua" w:hAnsi="Book Antiqua"/>
          <w:szCs w:val="24"/>
        </w:rPr>
        <w:t>evaluate</w:t>
      </w:r>
      <w:r w:rsidR="00266E86" w:rsidRPr="00FC51E0">
        <w:rPr>
          <w:rFonts w:ascii="Book Antiqua" w:hAnsi="Book Antiqua"/>
          <w:szCs w:val="24"/>
        </w:rPr>
        <w:t>d</w:t>
      </w:r>
      <w:r w:rsidR="00852FCC" w:rsidRPr="00FC51E0">
        <w:rPr>
          <w:rFonts w:ascii="Book Antiqua" w:hAnsi="Book Antiqua"/>
          <w:szCs w:val="24"/>
        </w:rPr>
        <w:t xml:space="preserve"> </w:t>
      </w:r>
      <w:r w:rsidR="00A82AB9" w:rsidRPr="00FC51E0">
        <w:rPr>
          <w:rFonts w:ascii="Book Antiqua" w:hAnsi="Book Antiqua"/>
          <w:szCs w:val="24"/>
        </w:rPr>
        <w:t xml:space="preserve">the </w:t>
      </w:r>
      <w:r w:rsidR="007212BC" w:rsidRPr="00FC51E0">
        <w:rPr>
          <w:rFonts w:ascii="Book Antiqua" w:hAnsi="Book Antiqua"/>
          <w:szCs w:val="24"/>
        </w:rPr>
        <w:t xml:space="preserve">safety and </w:t>
      </w:r>
      <w:r w:rsidR="00A82AB9" w:rsidRPr="00FC51E0">
        <w:rPr>
          <w:rFonts w:ascii="Book Antiqua" w:hAnsi="Book Antiqua"/>
          <w:szCs w:val="24"/>
        </w:rPr>
        <w:t>efficacy of allogenic BMMSC administration</w:t>
      </w:r>
      <w:r w:rsidR="00FF709E" w:rsidRPr="00FC51E0">
        <w:rPr>
          <w:rFonts w:ascii="Book Antiqua" w:hAnsi="Book Antiqua"/>
          <w:szCs w:val="24"/>
        </w:rPr>
        <w:t xml:space="preserve"> for t</w:t>
      </w:r>
      <w:r w:rsidR="00CC3344" w:rsidRPr="00FC51E0">
        <w:rPr>
          <w:rFonts w:ascii="Book Antiqua" w:hAnsi="Book Antiqua"/>
          <w:szCs w:val="24"/>
        </w:rPr>
        <w:t>h</w:t>
      </w:r>
      <w:r w:rsidR="00A82AB9" w:rsidRPr="00FC51E0">
        <w:rPr>
          <w:rFonts w:ascii="Book Antiqua" w:hAnsi="Book Antiqua"/>
          <w:szCs w:val="24"/>
        </w:rPr>
        <w:t>e prevention</w:t>
      </w:r>
      <w:r w:rsidR="003107CD" w:rsidRPr="00FC51E0">
        <w:rPr>
          <w:rFonts w:ascii="Book Antiqua" w:hAnsi="Book Antiqua"/>
          <w:szCs w:val="24"/>
        </w:rPr>
        <w:t xml:space="preserve"> of AKI</w:t>
      </w:r>
      <w:r w:rsidR="006B3A30" w:rsidRPr="00FC51E0">
        <w:rPr>
          <w:rFonts w:ascii="Book Antiqua" w:hAnsi="Book Antiqua"/>
          <w:szCs w:val="24"/>
        </w:rPr>
        <w:t xml:space="preserve"> </w:t>
      </w:r>
      <w:r w:rsidR="008619A5" w:rsidRPr="00FC51E0">
        <w:rPr>
          <w:rFonts w:ascii="Book Antiqua" w:hAnsi="Book Antiqua"/>
          <w:szCs w:val="24"/>
        </w:rPr>
        <w:t xml:space="preserve">after </w:t>
      </w:r>
      <w:r w:rsidR="00A82AB9" w:rsidRPr="00FC51E0">
        <w:rPr>
          <w:rFonts w:ascii="Book Antiqua" w:hAnsi="Book Antiqua"/>
          <w:szCs w:val="24"/>
        </w:rPr>
        <w:t>open-heart surgery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Ub2dlbDwvQXV0aG9yPjxZZWFyPjIwMTA8L1llYXI+PFJl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Ub2dlbDwvQXV0aG9yPjxZZWFyPjIwMTA8L1llYXI+PFJl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39" w:tooltip="Togel, 2010 #45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39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8619A5" w:rsidRPr="00FC51E0">
        <w:rPr>
          <w:rFonts w:ascii="Book Antiqua" w:hAnsi="Book Antiqua"/>
          <w:szCs w:val="24"/>
        </w:rPr>
        <w:t>.</w:t>
      </w:r>
      <w:r w:rsidR="00A82AB9" w:rsidRPr="00FC51E0">
        <w:rPr>
          <w:rFonts w:ascii="Book Antiqua" w:hAnsi="Book Antiqua"/>
          <w:szCs w:val="24"/>
        </w:rPr>
        <w:t xml:space="preserve"> </w:t>
      </w:r>
      <w:r w:rsidR="007212BC" w:rsidRPr="00FC51E0">
        <w:rPr>
          <w:rFonts w:ascii="Book Antiqua" w:hAnsi="Book Antiqua" w:cstheme="majorHAnsi"/>
          <w:kern w:val="0"/>
          <w:szCs w:val="24"/>
        </w:rPr>
        <w:t>This stu</w:t>
      </w:r>
      <w:r w:rsidR="00C137FB" w:rsidRPr="00FC51E0">
        <w:rPr>
          <w:rFonts w:ascii="Book Antiqua" w:hAnsi="Book Antiqua" w:cstheme="majorHAnsi"/>
          <w:kern w:val="0"/>
          <w:szCs w:val="24"/>
        </w:rPr>
        <w:t>dy enrolled 16 patients who requir</w:t>
      </w:r>
      <w:r w:rsidR="007212BC" w:rsidRPr="00FC51E0">
        <w:rPr>
          <w:rFonts w:ascii="Book Antiqua" w:hAnsi="Book Antiqua" w:cstheme="majorHAnsi"/>
          <w:kern w:val="0"/>
          <w:szCs w:val="24"/>
        </w:rPr>
        <w:t xml:space="preserve">ed on-pump cardiac surgery and who were at </w:t>
      </w:r>
      <w:r w:rsidR="00E1128E" w:rsidRPr="00FC51E0">
        <w:rPr>
          <w:rFonts w:ascii="Book Antiqua" w:hAnsi="Book Antiqua" w:cstheme="majorHAnsi"/>
          <w:kern w:val="0"/>
          <w:szCs w:val="24"/>
        </w:rPr>
        <w:t xml:space="preserve">a </w:t>
      </w:r>
      <w:r w:rsidR="007212BC" w:rsidRPr="00FC51E0">
        <w:rPr>
          <w:rFonts w:ascii="Book Antiqua" w:hAnsi="Book Antiqua" w:cstheme="majorHAnsi"/>
          <w:kern w:val="0"/>
          <w:szCs w:val="24"/>
        </w:rPr>
        <w:t>high risk of postoperative AKI due to underlying chronic kidney disease, advanced age, diabetes mellitus, and congestive heart failure. Allogenic BMMSCs were injected into the suprarenal ao</w:t>
      </w:r>
      <w:r w:rsidR="00C514D9" w:rsidRPr="00FC51E0">
        <w:rPr>
          <w:rFonts w:ascii="Book Antiqua" w:hAnsi="Book Antiqua" w:cstheme="majorHAnsi"/>
          <w:kern w:val="0"/>
          <w:szCs w:val="24"/>
        </w:rPr>
        <w:t>rta after surgery</w:t>
      </w:r>
      <w:r w:rsidR="007212BC" w:rsidRPr="00FC51E0">
        <w:rPr>
          <w:rFonts w:ascii="Book Antiqua" w:hAnsi="Book Antiqua" w:cstheme="majorHAnsi"/>
          <w:kern w:val="0"/>
          <w:szCs w:val="24"/>
        </w:rPr>
        <w:t xml:space="preserve">. The primary objective was the safety of BMMSC administration. </w:t>
      </w:r>
      <w:r w:rsidR="00B37ADA" w:rsidRPr="00FC51E0">
        <w:rPr>
          <w:rFonts w:ascii="Book Antiqua" w:hAnsi="Book Antiqua" w:cstheme="majorHAnsi"/>
          <w:kern w:val="0"/>
          <w:szCs w:val="24"/>
        </w:rPr>
        <w:t xml:space="preserve">The secondary objective was the efficacy of this treatment compared with well-matched historical controls. This treatment appeared to be both safe and effective as no adverse events related to the procedure were </w:t>
      </w:r>
      <w:r w:rsidR="00B37ADA" w:rsidRPr="00FC51E0">
        <w:rPr>
          <w:rFonts w:ascii="Book Antiqua" w:hAnsi="Book Antiqua" w:cstheme="majorHAnsi"/>
          <w:kern w:val="0"/>
          <w:szCs w:val="24"/>
        </w:rPr>
        <w:lastRenderedPageBreak/>
        <w:t xml:space="preserve">reported, and renal function was well preserved post-operatively, with no patients requiring hemodialysis after surgery, whereas 20% of the controls developed AKI. </w:t>
      </w:r>
      <w:r w:rsidR="007212BC" w:rsidRPr="00FC51E0">
        <w:rPr>
          <w:rFonts w:ascii="Book Antiqua" w:hAnsi="Book Antiqua" w:cstheme="majorHAnsi"/>
          <w:kern w:val="0"/>
          <w:szCs w:val="24"/>
        </w:rPr>
        <w:t>This is the only clinical trial published so far in which ASCs were used to treat kidney disease.</w:t>
      </w:r>
    </w:p>
    <w:p w14:paraId="13B97C59" w14:textId="77777777" w:rsidR="00A6504E" w:rsidRPr="00FC51E0" w:rsidRDefault="00A6504E" w:rsidP="00AF7A59">
      <w:pPr>
        <w:pStyle w:val="ListParagraph"/>
        <w:spacing w:line="360" w:lineRule="auto"/>
        <w:ind w:leftChars="0" w:left="0"/>
        <w:rPr>
          <w:rFonts w:ascii="Book Antiqua" w:eastAsia="宋体" w:hAnsi="Book Antiqua"/>
          <w:b/>
          <w:szCs w:val="24"/>
          <w:lang w:eastAsia="zh-CN"/>
        </w:rPr>
      </w:pPr>
    </w:p>
    <w:p w14:paraId="1006118D" w14:textId="78CF0C75" w:rsidR="0041005C" w:rsidRPr="00FC51E0" w:rsidRDefault="006B3A30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ADSCs</w:t>
      </w:r>
      <w:r w:rsidR="00A6504E"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: </w:t>
      </w:r>
      <w:r w:rsidR="002575EE" w:rsidRPr="00FC51E0">
        <w:rPr>
          <w:rFonts w:ascii="Book Antiqua" w:hAnsi="Book Antiqua"/>
          <w:szCs w:val="24"/>
        </w:rPr>
        <w:t>AD</w:t>
      </w:r>
      <w:r w:rsidR="0017596C" w:rsidRPr="00FC51E0">
        <w:rPr>
          <w:rFonts w:ascii="Book Antiqua" w:hAnsi="Book Antiqua"/>
          <w:szCs w:val="24"/>
        </w:rPr>
        <w:t>SCs are another type of MSCs</w:t>
      </w:r>
      <w:r w:rsidR="00DA0FBF" w:rsidRPr="00FC51E0">
        <w:rPr>
          <w:rFonts w:ascii="Book Antiqua" w:hAnsi="Book Antiqua"/>
          <w:szCs w:val="24"/>
        </w:rPr>
        <w:t xml:space="preserve"> residing in</w:t>
      </w:r>
      <w:r w:rsidR="00FA6347" w:rsidRPr="00FC51E0">
        <w:rPr>
          <w:rFonts w:ascii="Book Antiqua" w:hAnsi="Book Antiqua"/>
          <w:szCs w:val="24"/>
        </w:rPr>
        <w:t xml:space="preserve"> </w:t>
      </w:r>
      <w:r w:rsidR="002575EE" w:rsidRPr="00FC51E0">
        <w:rPr>
          <w:rFonts w:ascii="Book Antiqua" w:hAnsi="Book Antiqua"/>
          <w:szCs w:val="24"/>
        </w:rPr>
        <w:t>subcutaneous adipose tissues</w:t>
      </w:r>
      <w:r w:rsidR="00DA0FBF" w:rsidRPr="00FC51E0">
        <w:rPr>
          <w:rFonts w:ascii="Book Antiqua" w:hAnsi="Book Antiqua"/>
          <w:szCs w:val="24"/>
        </w:rPr>
        <w:t xml:space="preserve">. </w:t>
      </w:r>
      <w:r w:rsidR="003465EC" w:rsidRPr="00FC51E0">
        <w:rPr>
          <w:rFonts w:ascii="Book Antiqua" w:hAnsi="Book Antiqua"/>
          <w:szCs w:val="24"/>
        </w:rPr>
        <w:t>Because</w:t>
      </w:r>
      <w:r w:rsidR="00A868EF" w:rsidRPr="00FC51E0">
        <w:rPr>
          <w:rFonts w:ascii="Book Antiqua" w:hAnsi="Book Antiqua"/>
          <w:szCs w:val="24"/>
        </w:rPr>
        <w:t xml:space="preserve"> </w:t>
      </w:r>
      <w:r w:rsidR="00BA2D78" w:rsidRPr="00FC51E0">
        <w:rPr>
          <w:rFonts w:ascii="Book Antiqua" w:hAnsi="Book Antiqua"/>
          <w:szCs w:val="24"/>
        </w:rPr>
        <w:t xml:space="preserve">the </w:t>
      </w:r>
      <w:r w:rsidR="00A868EF" w:rsidRPr="00FC51E0">
        <w:rPr>
          <w:rFonts w:ascii="Book Antiqua" w:hAnsi="Book Antiqua"/>
          <w:szCs w:val="24"/>
        </w:rPr>
        <w:t>subcutaneous adipose tissues</w:t>
      </w:r>
      <w:r w:rsidR="002575EE" w:rsidRPr="00FC51E0">
        <w:rPr>
          <w:rFonts w:ascii="Book Antiqua" w:hAnsi="Book Antiqua"/>
          <w:szCs w:val="24"/>
        </w:rPr>
        <w:t xml:space="preserve"> are abundant and can be easily harvested using liposuction</w:t>
      </w:r>
      <w:r w:rsidR="00B43378" w:rsidRPr="00FC51E0">
        <w:rPr>
          <w:rFonts w:ascii="Book Antiqua" w:hAnsi="Book Antiqua"/>
          <w:szCs w:val="24"/>
        </w:rPr>
        <w:t xml:space="preserve">, </w:t>
      </w:r>
      <w:r w:rsidR="00D96EEA" w:rsidRPr="00FC51E0">
        <w:rPr>
          <w:rFonts w:ascii="Book Antiqua" w:hAnsi="Book Antiqua"/>
          <w:szCs w:val="24"/>
        </w:rPr>
        <w:t xml:space="preserve">ADSCs are </w:t>
      </w:r>
      <w:r w:rsidR="00E909D1" w:rsidRPr="00FC51E0">
        <w:rPr>
          <w:rFonts w:ascii="Book Antiqua" w:hAnsi="Book Antiqua"/>
          <w:szCs w:val="24"/>
        </w:rPr>
        <w:t>promising stem cells for cli</w:t>
      </w:r>
      <w:r w:rsidR="009C0109" w:rsidRPr="00FC51E0">
        <w:rPr>
          <w:rFonts w:ascii="Book Antiqua" w:hAnsi="Book Antiqua"/>
          <w:szCs w:val="24"/>
        </w:rPr>
        <w:t>nical use.</w:t>
      </w:r>
      <w:r w:rsidR="00920DB4" w:rsidRPr="00FC51E0">
        <w:rPr>
          <w:rFonts w:ascii="Book Antiqua" w:hAnsi="Book Antiqua"/>
          <w:szCs w:val="24"/>
        </w:rPr>
        <w:t xml:space="preserve"> </w:t>
      </w:r>
      <w:r w:rsidR="005A7F76" w:rsidRPr="00FC51E0">
        <w:rPr>
          <w:rFonts w:ascii="Book Antiqua" w:hAnsi="Book Antiqua"/>
          <w:szCs w:val="24"/>
        </w:rPr>
        <w:t>The efficacy of ADSC</w:t>
      </w:r>
      <w:r w:rsidR="00351C03" w:rsidRPr="00FC51E0">
        <w:rPr>
          <w:rFonts w:ascii="Book Antiqua" w:hAnsi="Book Antiqua"/>
          <w:szCs w:val="24"/>
        </w:rPr>
        <w:t xml:space="preserve"> </w:t>
      </w:r>
      <w:r w:rsidR="0063096F" w:rsidRPr="00FC51E0">
        <w:rPr>
          <w:rFonts w:ascii="Book Antiqua" w:hAnsi="Book Antiqua"/>
          <w:szCs w:val="24"/>
        </w:rPr>
        <w:t>admini</w:t>
      </w:r>
      <w:r w:rsidR="00BE7990" w:rsidRPr="00FC51E0">
        <w:rPr>
          <w:rFonts w:ascii="Book Antiqua" w:hAnsi="Book Antiqua"/>
          <w:szCs w:val="24"/>
        </w:rPr>
        <w:t>stration in the treatment of</w:t>
      </w:r>
      <w:r w:rsidR="0063096F" w:rsidRPr="00FC51E0">
        <w:rPr>
          <w:rFonts w:ascii="Book Antiqua" w:hAnsi="Book Antiqua"/>
          <w:szCs w:val="24"/>
        </w:rPr>
        <w:t xml:space="preserve"> ki</w:t>
      </w:r>
      <w:r w:rsidR="00561429" w:rsidRPr="00FC51E0">
        <w:rPr>
          <w:rFonts w:ascii="Book Antiqua" w:hAnsi="Book Antiqua"/>
          <w:szCs w:val="24"/>
        </w:rPr>
        <w:t xml:space="preserve">dney disease </w:t>
      </w:r>
      <w:r w:rsidR="0063096F" w:rsidRPr="00FC51E0">
        <w:rPr>
          <w:rFonts w:ascii="Book Antiqua" w:hAnsi="Book Antiqua"/>
          <w:szCs w:val="24"/>
        </w:rPr>
        <w:t xml:space="preserve">has been </w:t>
      </w:r>
      <w:r w:rsidR="00561429" w:rsidRPr="00FC51E0">
        <w:rPr>
          <w:rFonts w:ascii="Book Antiqua" w:hAnsi="Book Antiqua"/>
          <w:szCs w:val="24"/>
        </w:rPr>
        <w:t>demonstrated in animal mo</w:t>
      </w:r>
      <w:r w:rsidR="00B76F6E" w:rsidRPr="00FC51E0">
        <w:rPr>
          <w:rFonts w:ascii="Book Antiqua" w:hAnsi="Book Antiqua"/>
          <w:szCs w:val="24"/>
        </w:rPr>
        <w:t>dels</w:t>
      </w:r>
      <w:r w:rsidR="005A7F76" w:rsidRPr="00FC51E0">
        <w:rPr>
          <w:rFonts w:ascii="Book Antiqua" w:hAnsi="Book Antiqua"/>
          <w:szCs w:val="24"/>
        </w:rPr>
        <w:t xml:space="preserve"> of</w:t>
      </w:r>
      <w:r w:rsidR="005923CC" w:rsidRPr="00FC51E0">
        <w:rPr>
          <w:rFonts w:ascii="Book Antiqua" w:hAnsi="Book Antiqua"/>
          <w:szCs w:val="24"/>
        </w:rPr>
        <w:t xml:space="preserve"> </w:t>
      </w:r>
      <w:r w:rsidR="005E6D9C" w:rsidRPr="00FC51E0">
        <w:rPr>
          <w:rFonts w:ascii="Book Antiqua" w:hAnsi="Book Antiqua"/>
          <w:szCs w:val="24"/>
        </w:rPr>
        <w:t>AKI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DaGVuPC9BdXRob3I+PFllYXI+MjAxMTwvWWVhcj48UmVj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DaGVuPC9BdXRob3I+PFllYXI+MjAxMTwvWWVhcj48UmVj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40" w:tooltip="Chen, 2011 #35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0-42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FA6347" w:rsidRPr="00FC51E0">
        <w:rPr>
          <w:rFonts w:ascii="Book Antiqua" w:hAnsi="Book Antiqua"/>
          <w:szCs w:val="24"/>
        </w:rPr>
        <w:t xml:space="preserve">, </w:t>
      </w:r>
      <w:proofErr w:type="spellStart"/>
      <w:r w:rsidR="00FA6347" w:rsidRPr="00FC51E0">
        <w:rPr>
          <w:rFonts w:ascii="Book Antiqua" w:hAnsi="Book Antiqua"/>
          <w:szCs w:val="24"/>
        </w:rPr>
        <w:t>glomerulonephropathy</w:t>
      </w:r>
      <w:proofErr w:type="spellEnd"/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GdXJ1aGFzaGk8L0F1dGhvcj48WWVhcj4yMDEzPC9ZZWFy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GdXJ1aGFzaGk8L0F1dGhvcj48WWVhcj4yMDEzPC9ZZWFy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43" w:tooltip="Furuhashi, 2013 #40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3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FA6347" w:rsidRPr="00FC51E0">
        <w:rPr>
          <w:rFonts w:ascii="Book Antiqua" w:hAnsi="Book Antiqua"/>
          <w:szCs w:val="24"/>
        </w:rPr>
        <w:t>, renal artery stenosi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FaXJpbjwvQXV0aG9yPjxZZWFyPjIwMTI8L1llYXI+PFJl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FaXJpbjwvQXV0aG9yPjxZZWFyPjIwMTI8L1llYXI+PFJl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44" w:tooltip="Eirin, 2012 #41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4-46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FA6347" w:rsidRPr="00FC51E0">
        <w:rPr>
          <w:rFonts w:ascii="Book Antiqua" w:hAnsi="Book Antiqua"/>
          <w:szCs w:val="24"/>
        </w:rPr>
        <w:t xml:space="preserve">, and </w:t>
      </w:r>
      <w:r w:rsidR="00D45194" w:rsidRPr="00FC51E0">
        <w:rPr>
          <w:rFonts w:ascii="Book Antiqua" w:hAnsi="Book Antiqua"/>
          <w:szCs w:val="24"/>
        </w:rPr>
        <w:t xml:space="preserve">progressive </w:t>
      </w:r>
      <w:r w:rsidR="00FA6347" w:rsidRPr="00FC51E0">
        <w:rPr>
          <w:rFonts w:ascii="Book Antiqua" w:hAnsi="Book Antiqua"/>
          <w:szCs w:val="24"/>
        </w:rPr>
        <w:t>renal fibrosi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Eb25pemV0dGktT2xpdmVpcmE8L0F1dGhvcj48WWVhcj4y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Eb25pemV0dGktT2xpdmVpcmE8L0F1dGhvcj48WWVhcj4y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47" w:tooltip="Donizetti-Oliveira, 2012 #44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7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32564F" w:rsidRPr="00FC51E0">
        <w:rPr>
          <w:rFonts w:ascii="Book Antiqua" w:hAnsi="Book Antiqua"/>
          <w:szCs w:val="24"/>
        </w:rPr>
        <w:t xml:space="preserve"> (Table 3)</w:t>
      </w:r>
      <w:r w:rsidR="00FA6347" w:rsidRPr="00FC51E0">
        <w:rPr>
          <w:rFonts w:ascii="Book Antiqua" w:hAnsi="Book Antiqua"/>
          <w:szCs w:val="24"/>
        </w:rPr>
        <w:t xml:space="preserve">. </w:t>
      </w:r>
      <w:r w:rsidR="00DD4178" w:rsidRPr="00FC51E0">
        <w:rPr>
          <w:rFonts w:ascii="Book Antiqua" w:hAnsi="Book Antiqua"/>
          <w:szCs w:val="24"/>
        </w:rPr>
        <w:t xml:space="preserve">ADSCs also seem to recover renal function </w:t>
      </w:r>
      <w:r w:rsidR="00800249" w:rsidRPr="00FC51E0">
        <w:rPr>
          <w:rFonts w:ascii="Book Antiqua" w:hAnsi="Book Antiqua"/>
          <w:szCs w:val="24"/>
        </w:rPr>
        <w:t xml:space="preserve">largely </w:t>
      </w:r>
      <w:r w:rsidR="00A9503F" w:rsidRPr="00FC51E0">
        <w:rPr>
          <w:rFonts w:ascii="Book Antiqua" w:hAnsi="Book Antiqua"/>
          <w:i/>
          <w:szCs w:val="24"/>
        </w:rPr>
        <w:t>via</w:t>
      </w:r>
      <w:r w:rsidR="00DD4178" w:rsidRPr="00FC51E0">
        <w:rPr>
          <w:rFonts w:ascii="Book Antiqua" w:hAnsi="Book Antiqua"/>
          <w:szCs w:val="24"/>
        </w:rPr>
        <w:t xml:space="preserve"> </w:t>
      </w:r>
      <w:r w:rsidR="0041005C" w:rsidRPr="00FC51E0">
        <w:rPr>
          <w:rFonts w:ascii="Book Antiqua" w:hAnsi="Book Antiqua"/>
          <w:szCs w:val="24"/>
        </w:rPr>
        <w:t>paracrine effects</w:t>
      </w:r>
      <w:r w:rsidR="000E6407" w:rsidRPr="00FC51E0">
        <w:rPr>
          <w:rFonts w:ascii="Book Antiqua" w:hAnsi="Book Antiqua"/>
          <w:szCs w:val="24"/>
        </w:rPr>
        <w:fldChar w:fldCharType="begin">
          <w:fldData xml:space="preserve">PEVuZE5vdGU+PENpdGU+PEF1dGhvcj5LaW08L0F1dGhvcj48WWVhcj4yMDEyPC9ZZWFyPjxSZWNO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LaW08L0F1dGhvcj48WWVhcj4yMDEyPC9ZZWFyPjxSZWNO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0E6407" w:rsidRPr="00FC51E0">
        <w:rPr>
          <w:rFonts w:ascii="Book Antiqua" w:hAnsi="Book Antiqua"/>
          <w:szCs w:val="24"/>
        </w:rPr>
      </w:r>
      <w:r w:rsidR="000E6407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41" w:tooltip="Kim, 2012 #3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1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42" w:tooltip="Katsuno, 2013 #39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2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0E6407" w:rsidRPr="00FC51E0">
        <w:rPr>
          <w:rFonts w:ascii="Book Antiqua" w:hAnsi="Book Antiqua"/>
          <w:szCs w:val="24"/>
        </w:rPr>
        <w:fldChar w:fldCharType="end"/>
      </w:r>
      <w:r w:rsidR="0041005C" w:rsidRPr="00FC51E0">
        <w:rPr>
          <w:rFonts w:ascii="Book Antiqua" w:hAnsi="Book Antiqua"/>
          <w:szCs w:val="24"/>
        </w:rPr>
        <w:t>.</w:t>
      </w:r>
    </w:p>
    <w:p w14:paraId="50EF5899" w14:textId="77777777" w:rsidR="00336A50" w:rsidRPr="00FC51E0" w:rsidRDefault="00336A50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</w:p>
    <w:p w14:paraId="3308B7FD" w14:textId="2F7BD90B" w:rsidR="00F86B83" w:rsidRPr="00FC51E0" w:rsidRDefault="00D713B0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t>E</w:t>
      </w:r>
      <w:r w:rsidR="002A7D1C" w:rsidRPr="00FC51E0">
        <w:rPr>
          <w:rFonts w:ascii="Book Antiqua" w:hAnsi="Book Antiqua"/>
          <w:b/>
          <w:szCs w:val="24"/>
        </w:rPr>
        <w:t>PCs</w:t>
      </w:r>
      <w:r w:rsidR="00336A50" w:rsidRPr="00FC51E0">
        <w:rPr>
          <w:rFonts w:ascii="Book Antiqua" w:eastAsia="宋体" w:hAnsi="Book Antiqua" w:hint="eastAsia"/>
          <w:b/>
          <w:szCs w:val="24"/>
          <w:lang w:eastAsia="zh-CN"/>
        </w:rPr>
        <w:t xml:space="preserve">: </w:t>
      </w:r>
      <w:r w:rsidRPr="00FC51E0">
        <w:rPr>
          <w:rFonts w:ascii="Book Antiqua" w:hAnsi="Book Antiqua"/>
          <w:szCs w:val="24"/>
        </w:rPr>
        <w:t>EPCs were originally isolated from human peripheral blood using CD34 as a marker for positive selection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Bc2FoYXJhPC9BdXRob3I+PFllYXI+MTk5NzwvWWVhcj48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Bc2FoYXJhPC9BdXRob3I+PFllYXI+MTk5NzwvWWVhcj48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48" w:tooltip="Asahara, 1997 #46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8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Pr="00FC51E0">
        <w:rPr>
          <w:rFonts w:ascii="Book Antiqua" w:hAnsi="Book Antiqua"/>
          <w:szCs w:val="24"/>
        </w:rPr>
        <w:t>. The</w:t>
      </w:r>
      <w:r w:rsidR="00C03E64" w:rsidRPr="00FC51E0">
        <w:rPr>
          <w:rFonts w:ascii="Book Antiqua" w:hAnsi="Book Antiqua"/>
          <w:szCs w:val="24"/>
        </w:rPr>
        <w:t xml:space="preserve"> CD34+</w:t>
      </w:r>
      <w:r w:rsidRPr="00FC51E0">
        <w:rPr>
          <w:rFonts w:ascii="Book Antiqua" w:hAnsi="Book Antiqua"/>
          <w:szCs w:val="24"/>
        </w:rPr>
        <w:t xml:space="preserve"> mononuclear blood cells obtained the characteristics of vascular endothelial cells (VECs) when cultured on fibronectin-coated dishes. EPCs were reportedly incorporated in ischemic tissues </w:t>
      </w:r>
      <w:r w:rsidRPr="00FC51E0">
        <w:rPr>
          <w:rFonts w:ascii="Book Antiqua" w:hAnsi="Book Antiqua"/>
          <w:i/>
          <w:szCs w:val="24"/>
        </w:rPr>
        <w:t>in vivo</w:t>
      </w:r>
      <w:r w:rsidRPr="00FC51E0">
        <w:rPr>
          <w:rFonts w:ascii="Book Antiqua" w:hAnsi="Book Antiqua"/>
          <w:szCs w:val="24"/>
        </w:rPr>
        <w:t xml:space="preserve"> and expressed markers for VECs such as CD31 when </w:t>
      </w:r>
      <w:r w:rsidRPr="00FC51E0">
        <w:rPr>
          <w:rFonts w:ascii="Book Antiqua" w:hAnsi="Book Antiqua"/>
          <w:snapToGrid w:val="0"/>
          <w:kern w:val="0"/>
          <w:szCs w:val="24"/>
        </w:rPr>
        <w:t>introduced</w:t>
      </w:r>
      <w:r w:rsidRPr="00FC51E0">
        <w:rPr>
          <w:rFonts w:ascii="Book Antiqua" w:hAnsi="Book Antiqua"/>
          <w:szCs w:val="24"/>
        </w:rPr>
        <w:t xml:space="preserve"> into the circulation using a </w:t>
      </w:r>
      <w:proofErr w:type="spellStart"/>
      <w:r w:rsidRPr="00FC51E0">
        <w:rPr>
          <w:rFonts w:ascii="Book Antiqua" w:hAnsi="Book Antiqua"/>
          <w:szCs w:val="24"/>
        </w:rPr>
        <w:t>hindlimb</w:t>
      </w:r>
      <w:proofErr w:type="spellEnd"/>
      <w:r w:rsidRPr="00FC51E0">
        <w:rPr>
          <w:rFonts w:ascii="Book Antiqua" w:hAnsi="Book Antiqua"/>
          <w:szCs w:val="24"/>
        </w:rPr>
        <w:t xml:space="preserve"> ischemia model.</w:t>
      </w:r>
      <w:r w:rsidR="00CB2135" w:rsidRPr="00FC51E0">
        <w:rPr>
          <w:rFonts w:ascii="Book Antiqua" w:hAnsi="Book Antiqua"/>
          <w:szCs w:val="24"/>
        </w:rPr>
        <w:t xml:space="preserve"> The effi</w:t>
      </w:r>
      <w:r w:rsidR="007F7A41" w:rsidRPr="00FC51E0">
        <w:rPr>
          <w:rFonts w:ascii="Book Antiqua" w:hAnsi="Book Antiqua"/>
          <w:szCs w:val="24"/>
        </w:rPr>
        <w:t>cacy of EPC administration i</w:t>
      </w:r>
      <w:r w:rsidR="00CB2135" w:rsidRPr="00FC51E0">
        <w:rPr>
          <w:rFonts w:ascii="Book Antiqua" w:hAnsi="Book Antiqua"/>
          <w:szCs w:val="24"/>
        </w:rPr>
        <w:t xml:space="preserve">n </w:t>
      </w:r>
      <w:r w:rsidR="007F7A41" w:rsidRPr="00FC51E0">
        <w:rPr>
          <w:rFonts w:ascii="Book Antiqua" w:hAnsi="Book Antiqua"/>
          <w:szCs w:val="24"/>
        </w:rPr>
        <w:t xml:space="preserve">the recovery of </w:t>
      </w:r>
      <w:r w:rsidR="00CB2135" w:rsidRPr="00FC51E0">
        <w:rPr>
          <w:rFonts w:ascii="Book Antiqua" w:hAnsi="Book Antiqua"/>
          <w:szCs w:val="24"/>
        </w:rPr>
        <w:t>renal function was re</w:t>
      </w:r>
      <w:r w:rsidR="005A7F76" w:rsidRPr="00FC51E0">
        <w:rPr>
          <w:rFonts w:ascii="Book Antiqua" w:hAnsi="Book Antiqua"/>
          <w:szCs w:val="24"/>
        </w:rPr>
        <w:t>ported in animal models of</w:t>
      </w:r>
      <w:r w:rsidR="00CB2135" w:rsidRPr="00FC51E0">
        <w:rPr>
          <w:rFonts w:ascii="Book Antiqua" w:hAnsi="Book Antiqua"/>
          <w:szCs w:val="24"/>
        </w:rPr>
        <w:t xml:space="preserve"> </w:t>
      </w:r>
      <w:r w:rsidR="00BC43B7" w:rsidRPr="00FC51E0">
        <w:rPr>
          <w:rFonts w:ascii="Book Antiqua" w:hAnsi="Book Antiqua"/>
          <w:szCs w:val="24"/>
        </w:rPr>
        <w:t>AKI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QYXRzY2hhbjwvQXV0aG9yPjxZZWFyPjIwMDY8L1llYXI+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QYXRzY2hhbjwvQXV0aG9yPjxZZWFyPjIwMDY8L1llYXI+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49" w:tooltip="Patschan, 2006 #47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49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CB2135" w:rsidRPr="00FC51E0">
        <w:rPr>
          <w:rFonts w:ascii="Book Antiqua" w:hAnsi="Book Antiqua"/>
          <w:szCs w:val="24"/>
        </w:rPr>
        <w:t xml:space="preserve"> and renal artery stenosi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DaGFkZTwvQXV0aG9yPjxZZWFyPjIwMDk8L1llYXI+PFJl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U0Ny01NTc8L3BhZ2VzPjx2b2x1bWU+MTE5PC92b2x1bWU+PG51bWJlcj40PC9udW1iZXI+PGtl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DaGFkZTwvQXV0aG9yPjxZZWFyPjIwMDk8L1llYXI+PFJl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U0Ny01NTc8L3BhZ2VzPjx2b2x1bWU+MTE5PC92b2x1bWU+PG51bWJlcj40PC9udW1iZXI+PGtl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0" w:tooltip="Chade, 2009 #4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0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51" w:tooltip="Chade, 2010 #49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1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CB2135" w:rsidRPr="00FC51E0">
        <w:rPr>
          <w:rFonts w:ascii="Book Antiqua" w:hAnsi="Book Antiqua"/>
          <w:szCs w:val="24"/>
        </w:rPr>
        <w:t>. Interestingly, the function of EPCs w</w:t>
      </w:r>
      <w:r w:rsidR="008D2899" w:rsidRPr="00FC51E0">
        <w:rPr>
          <w:rFonts w:ascii="Book Antiqua" w:hAnsi="Book Antiqua"/>
          <w:szCs w:val="24"/>
        </w:rPr>
        <w:t>as</w:t>
      </w:r>
      <w:r w:rsidR="00CB2135" w:rsidRPr="00FC51E0">
        <w:rPr>
          <w:rFonts w:ascii="Book Antiqua" w:hAnsi="Book Antiqua"/>
          <w:szCs w:val="24"/>
        </w:rPr>
        <w:t xml:space="preserve"> deteriorated </w:t>
      </w:r>
      <w:r w:rsidR="004406C1" w:rsidRPr="00FC51E0">
        <w:rPr>
          <w:rFonts w:ascii="Book Antiqua" w:hAnsi="Book Antiqua"/>
          <w:szCs w:val="24"/>
        </w:rPr>
        <w:t>in chronic kidney disease (CKD)</w:t>
      </w:r>
      <w:r w:rsidR="00CB2135" w:rsidRPr="00FC51E0">
        <w:rPr>
          <w:rFonts w:ascii="Book Antiqua" w:hAnsi="Book Antiqua"/>
          <w:szCs w:val="24"/>
        </w:rPr>
        <w:t xml:space="preserve"> patient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KaWU8L0F1dGhvcj48WWVhcj4yMDEwPC9ZZWFyPjxSZWNO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KaWU8L0F1dGhvcj48WWVhcj4yMDEwPC9ZZWFyPjxSZWNO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2" w:tooltip="Jie, 2010 #50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2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CB2135" w:rsidRPr="00FC51E0">
        <w:rPr>
          <w:rFonts w:ascii="Book Antiqua" w:hAnsi="Book Antiqua"/>
          <w:szCs w:val="24"/>
        </w:rPr>
        <w:t xml:space="preserve">, suggesting that </w:t>
      </w:r>
      <w:r w:rsidR="00AE0693" w:rsidRPr="00FC51E0">
        <w:rPr>
          <w:rFonts w:ascii="Book Antiqua" w:hAnsi="Book Antiqua"/>
          <w:szCs w:val="24"/>
        </w:rPr>
        <w:t xml:space="preserve">the </w:t>
      </w:r>
      <w:r w:rsidR="00CB2135" w:rsidRPr="00FC51E0">
        <w:rPr>
          <w:rFonts w:ascii="Book Antiqua" w:hAnsi="Book Antiqua"/>
          <w:szCs w:val="24"/>
        </w:rPr>
        <w:lastRenderedPageBreak/>
        <w:t xml:space="preserve">autologous transplantation of EPCs may not be suitable for the treatment of </w:t>
      </w:r>
      <w:r w:rsidR="004406C1" w:rsidRPr="00FC51E0">
        <w:rPr>
          <w:rFonts w:ascii="Book Antiqua" w:hAnsi="Book Antiqua"/>
          <w:szCs w:val="24"/>
        </w:rPr>
        <w:t>CKD</w:t>
      </w:r>
      <w:r w:rsidR="00CB2135" w:rsidRPr="00FC51E0">
        <w:rPr>
          <w:rFonts w:ascii="Book Antiqua" w:hAnsi="Book Antiqua"/>
          <w:szCs w:val="24"/>
        </w:rPr>
        <w:t>.</w:t>
      </w:r>
    </w:p>
    <w:p w14:paraId="419F83CD" w14:textId="77777777" w:rsidR="00E970B6" w:rsidRPr="00FC51E0" w:rsidRDefault="00E970B6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</w:p>
    <w:p w14:paraId="0CA7DE25" w14:textId="7469463E" w:rsidR="00F86B83" w:rsidRPr="00FC51E0" w:rsidRDefault="0035400E" w:rsidP="00815FD4">
      <w:pPr>
        <w:spacing w:line="360" w:lineRule="auto"/>
        <w:rPr>
          <w:rFonts w:ascii="Book Antiqua" w:hAnsi="Book Antiqua"/>
          <w:b/>
          <w:i/>
          <w:szCs w:val="24"/>
        </w:rPr>
      </w:pPr>
      <w:r w:rsidRPr="00FC51E0">
        <w:rPr>
          <w:rFonts w:ascii="Book Antiqua" w:hAnsi="Book Antiqua"/>
          <w:b/>
          <w:i/>
          <w:szCs w:val="24"/>
        </w:rPr>
        <w:t>Umbilical c</w:t>
      </w:r>
      <w:r w:rsidR="00F86B83" w:rsidRPr="00FC51E0">
        <w:rPr>
          <w:rFonts w:ascii="Book Antiqua" w:hAnsi="Book Antiqua"/>
          <w:b/>
          <w:i/>
          <w:szCs w:val="24"/>
        </w:rPr>
        <w:t>ord blood</w:t>
      </w:r>
      <w:r w:rsidR="00C6654C" w:rsidRPr="00FC51E0">
        <w:rPr>
          <w:rFonts w:ascii="Book Antiqua" w:hAnsi="Book Antiqua"/>
          <w:b/>
          <w:i/>
          <w:szCs w:val="24"/>
        </w:rPr>
        <w:t>-derived MSCs</w:t>
      </w:r>
    </w:p>
    <w:p w14:paraId="1F01EB5D" w14:textId="07EEEF91" w:rsidR="00F86B83" w:rsidRPr="00FC51E0" w:rsidRDefault="00651380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651380">
        <w:rPr>
          <w:rFonts w:ascii="Book Antiqua" w:hAnsi="Book Antiqua"/>
          <w:szCs w:val="24"/>
        </w:rPr>
        <w:t>Umbilical cord blood (UCB)</w:t>
      </w:r>
      <w:r w:rsidR="0035400E" w:rsidRPr="00651380">
        <w:rPr>
          <w:rFonts w:ascii="Book Antiqua" w:hAnsi="Book Antiqua"/>
          <w:szCs w:val="24"/>
        </w:rPr>
        <w:t xml:space="preserve"> </w:t>
      </w:r>
      <w:r w:rsidR="0035400E" w:rsidRPr="00FC51E0">
        <w:rPr>
          <w:rFonts w:ascii="Book Antiqua" w:hAnsi="Book Antiqua"/>
          <w:szCs w:val="24"/>
        </w:rPr>
        <w:t>contains MSCs</w:t>
      </w:r>
      <w:r w:rsidR="00AE0693" w:rsidRPr="00FC51E0">
        <w:rPr>
          <w:rFonts w:ascii="Book Antiqua" w:hAnsi="Book Antiqua"/>
          <w:szCs w:val="24"/>
        </w:rPr>
        <w:t>,</w:t>
      </w:r>
      <w:r w:rsidR="0035400E" w:rsidRPr="00FC51E0">
        <w:rPr>
          <w:rFonts w:ascii="Book Antiqua" w:hAnsi="Book Antiqua"/>
          <w:szCs w:val="24"/>
        </w:rPr>
        <w:t xml:space="preserve"> and the effica</w:t>
      </w:r>
      <w:r w:rsidR="007F7A41" w:rsidRPr="00FC51E0">
        <w:rPr>
          <w:rFonts w:ascii="Book Antiqua" w:hAnsi="Book Antiqua"/>
          <w:szCs w:val="24"/>
        </w:rPr>
        <w:t>cy of UCB administration i</w:t>
      </w:r>
      <w:r w:rsidR="003D106F" w:rsidRPr="00FC51E0">
        <w:rPr>
          <w:rFonts w:ascii="Book Antiqua" w:hAnsi="Book Antiqua"/>
          <w:szCs w:val="24"/>
        </w:rPr>
        <w:t xml:space="preserve">n the </w:t>
      </w:r>
      <w:r w:rsidR="0035400E" w:rsidRPr="00FC51E0">
        <w:rPr>
          <w:rFonts w:ascii="Book Antiqua" w:hAnsi="Book Antiqua"/>
          <w:szCs w:val="24"/>
        </w:rPr>
        <w:t>restoration of renal function has been reporte</w:t>
      </w:r>
      <w:r w:rsidR="00073EFF" w:rsidRPr="00FC51E0">
        <w:rPr>
          <w:rFonts w:ascii="Book Antiqua" w:hAnsi="Book Antiqua"/>
          <w:szCs w:val="24"/>
        </w:rPr>
        <w:t xml:space="preserve">d in animal AKI </w:t>
      </w:r>
      <w:r w:rsidR="0035400E" w:rsidRPr="00FC51E0">
        <w:rPr>
          <w:rFonts w:ascii="Book Antiqua" w:hAnsi="Book Antiqua"/>
          <w:szCs w:val="24"/>
        </w:rPr>
        <w:t>models</w:t>
      </w:r>
      <w:r w:rsidR="00FB3975" w:rsidRPr="00FC51E0">
        <w:rPr>
          <w:rFonts w:ascii="Book Antiqua" w:hAnsi="Book Antiqua"/>
          <w:szCs w:val="24"/>
        </w:rPr>
        <w:fldChar w:fldCharType="begin">
          <w:fldData xml:space="preserve">PEVuZE5vdGU+PENpdGU+PEF1dGhvcj5Nb3JpZ2k8L0F1dGhvcj48WWVhcj4yMDEwPC9ZZWFyPjxS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Nb3JpZ2k8L0F1dGhvcj48WWVhcj4yMDEwPC9ZZWFyPjxS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FB3975" w:rsidRPr="00FC51E0">
        <w:rPr>
          <w:rFonts w:ascii="Book Antiqua" w:hAnsi="Book Antiqua"/>
          <w:szCs w:val="24"/>
        </w:rPr>
      </w:r>
      <w:r w:rsidR="00FB397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3" w:tooltip="Morigi, 2010 #57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3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54" w:tooltip="Shalaby, 2014 #5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4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B3975" w:rsidRPr="00FC51E0">
        <w:rPr>
          <w:rFonts w:ascii="Book Antiqua" w:hAnsi="Book Antiqua"/>
          <w:szCs w:val="24"/>
        </w:rPr>
        <w:fldChar w:fldCharType="end"/>
      </w:r>
      <w:r w:rsidR="0035400E" w:rsidRPr="00FC51E0">
        <w:rPr>
          <w:rFonts w:ascii="Book Antiqua" w:hAnsi="Book Antiqua"/>
          <w:szCs w:val="24"/>
        </w:rPr>
        <w:t xml:space="preserve">. </w:t>
      </w:r>
      <w:proofErr w:type="spellStart"/>
      <w:r w:rsidR="0031777A" w:rsidRPr="00FC51E0">
        <w:rPr>
          <w:rFonts w:ascii="Book Antiqua" w:hAnsi="Book Antiqua"/>
          <w:szCs w:val="24"/>
        </w:rPr>
        <w:t>Morigi</w:t>
      </w:r>
      <w:proofErr w:type="spellEnd"/>
      <w:r w:rsidR="0031777A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Nb3JpZ2k8L0F1dGhvcj48WWVhcj4yMDEwPC9ZZWFyPjxS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Nb3JpZ2k8L0F1dGhvcj48WWVhcj4yMDEwPC9ZZWFyPjxS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3" w:tooltip="Morigi, 2010 #57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53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1F7D66" w:rsidRPr="00FC51E0">
        <w:rPr>
          <w:rFonts w:ascii="Book Antiqua" w:hAnsi="Book Antiqua"/>
          <w:szCs w:val="24"/>
        </w:rPr>
        <w:t xml:space="preserve"> injected human UCB-derived MSCs to </w:t>
      </w:r>
      <w:proofErr w:type="spellStart"/>
      <w:r w:rsidR="001F7D66" w:rsidRPr="00FC51E0">
        <w:rPr>
          <w:rFonts w:ascii="Book Antiqua" w:hAnsi="Book Antiqua"/>
          <w:szCs w:val="24"/>
        </w:rPr>
        <w:t>immunodeficient</w:t>
      </w:r>
      <w:proofErr w:type="spellEnd"/>
      <w:r w:rsidR="001F7D66" w:rsidRPr="00FC51E0">
        <w:rPr>
          <w:rFonts w:ascii="Book Antiqua" w:hAnsi="Book Antiqua"/>
          <w:szCs w:val="24"/>
        </w:rPr>
        <w:t xml:space="preserve"> mice wit</w:t>
      </w:r>
      <w:r w:rsidR="00BF02B5" w:rsidRPr="00FC51E0">
        <w:rPr>
          <w:rFonts w:ascii="Book Antiqua" w:hAnsi="Book Antiqua"/>
          <w:szCs w:val="24"/>
        </w:rPr>
        <w:t>h cisplatin-induced acute tubular</w:t>
      </w:r>
      <w:r w:rsidR="00AE0693" w:rsidRPr="00FC51E0">
        <w:rPr>
          <w:rFonts w:ascii="Book Antiqua" w:hAnsi="Book Antiqua"/>
          <w:szCs w:val="24"/>
        </w:rPr>
        <w:t xml:space="preserve"> injury. They</w:t>
      </w:r>
      <w:r w:rsidR="001F7D66" w:rsidRPr="00FC51E0">
        <w:rPr>
          <w:rFonts w:ascii="Book Antiqua" w:hAnsi="Book Antiqua"/>
          <w:szCs w:val="24"/>
        </w:rPr>
        <w:t xml:space="preserve"> demonstrated </w:t>
      </w:r>
      <w:r w:rsidR="00AE0693" w:rsidRPr="00FC51E0">
        <w:rPr>
          <w:rFonts w:ascii="Book Antiqua" w:hAnsi="Book Antiqua"/>
          <w:szCs w:val="24"/>
        </w:rPr>
        <w:t xml:space="preserve">that </w:t>
      </w:r>
      <w:r w:rsidR="001F7D66" w:rsidRPr="00FC51E0">
        <w:rPr>
          <w:rFonts w:ascii="Book Antiqua" w:hAnsi="Book Antiqua"/>
          <w:szCs w:val="24"/>
        </w:rPr>
        <w:t>these cell</w:t>
      </w:r>
      <w:r w:rsidR="00BF02B5" w:rsidRPr="00FC51E0">
        <w:rPr>
          <w:rFonts w:ascii="Book Antiqua" w:hAnsi="Book Antiqua"/>
          <w:szCs w:val="24"/>
        </w:rPr>
        <w:t>s ameliorated</w:t>
      </w:r>
      <w:r w:rsidR="001F7D66" w:rsidRPr="00FC51E0">
        <w:rPr>
          <w:rFonts w:ascii="Book Antiqua" w:hAnsi="Book Antiqua"/>
          <w:szCs w:val="24"/>
        </w:rPr>
        <w:t xml:space="preserve"> tubular injury</w:t>
      </w:r>
      <w:r w:rsidR="00E35D35" w:rsidRPr="00FC51E0">
        <w:rPr>
          <w:rFonts w:ascii="Book Antiqua" w:hAnsi="Book Antiqua"/>
          <w:szCs w:val="24"/>
        </w:rPr>
        <w:t>, resulting in the recovery of renal function</w:t>
      </w:r>
      <w:r w:rsidR="001F7D66" w:rsidRPr="00FC51E0">
        <w:rPr>
          <w:rFonts w:ascii="Book Antiqua" w:hAnsi="Book Antiqua"/>
          <w:szCs w:val="24"/>
        </w:rPr>
        <w:t>.</w:t>
      </w:r>
      <w:r w:rsidR="003A1980" w:rsidRPr="00FC51E0">
        <w:rPr>
          <w:rFonts w:ascii="Book Antiqua" w:hAnsi="Book Antiqua"/>
          <w:szCs w:val="24"/>
        </w:rPr>
        <w:t xml:space="preserve"> They al</w:t>
      </w:r>
      <w:r w:rsidR="00F46F1E" w:rsidRPr="00FC51E0">
        <w:rPr>
          <w:rFonts w:ascii="Book Antiqua" w:hAnsi="Book Antiqua"/>
          <w:szCs w:val="24"/>
        </w:rPr>
        <w:t xml:space="preserve">so </w:t>
      </w:r>
      <w:proofErr w:type="spellStart"/>
      <w:r w:rsidR="00F46F1E" w:rsidRPr="00FC51E0">
        <w:rPr>
          <w:rFonts w:ascii="Book Antiqua" w:hAnsi="Book Antiqua"/>
          <w:szCs w:val="24"/>
        </w:rPr>
        <w:t>cocultured</w:t>
      </w:r>
      <w:proofErr w:type="spellEnd"/>
      <w:r w:rsidR="003A1980" w:rsidRPr="00FC51E0">
        <w:rPr>
          <w:rFonts w:ascii="Book Antiqua" w:hAnsi="Book Antiqua"/>
          <w:szCs w:val="24"/>
        </w:rPr>
        <w:t xml:space="preserve"> UCB-derived MSCs with cisplatin-treated proximal tubular cells (HK-2 cells) and demonstrated that the express</w:t>
      </w:r>
      <w:r w:rsidR="00016EBD" w:rsidRPr="00FC51E0">
        <w:rPr>
          <w:rFonts w:ascii="Book Antiqua" w:hAnsi="Book Antiqua"/>
          <w:szCs w:val="24"/>
        </w:rPr>
        <w:t xml:space="preserve">ion of HGF </w:t>
      </w:r>
      <w:r w:rsidR="003A1980" w:rsidRPr="00FC51E0">
        <w:rPr>
          <w:rFonts w:ascii="Book Antiqua" w:hAnsi="Book Antiqua"/>
          <w:szCs w:val="24"/>
        </w:rPr>
        <w:t>was particularly induced and that of interleukin 1-</w:t>
      </w:r>
      <w:r w:rsidR="003A1980" w:rsidRPr="00FC51E0">
        <w:rPr>
          <w:rFonts w:ascii="Symbol" w:hAnsi="Symbol"/>
          <w:szCs w:val="24"/>
        </w:rPr>
        <w:t></w:t>
      </w:r>
      <w:r w:rsidR="003A1980" w:rsidRPr="00FC51E0">
        <w:rPr>
          <w:rFonts w:ascii="Book Antiqua" w:hAnsi="Book Antiqua"/>
          <w:szCs w:val="24"/>
        </w:rPr>
        <w:t xml:space="preserve"> and tumor necrosis factor</w:t>
      </w:r>
      <w:r w:rsidR="00984258" w:rsidRPr="00FC51E0">
        <w:rPr>
          <w:rFonts w:ascii="Book Antiqua" w:hAnsi="Book Antiqua"/>
          <w:szCs w:val="24"/>
        </w:rPr>
        <w:t>-</w:t>
      </w:r>
      <w:r w:rsidR="003A1980" w:rsidRPr="00FC51E0">
        <w:rPr>
          <w:rFonts w:ascii="Symbol" w:hAnsi="Symbol"/>
          <w:szCs w:val="24"/>
        </w:rPr>
        <w:t></w:t>
      </w:r>
      <w:r w:rsidR="003A1980" w:rsidRPr="00FC51E0">
        <w:rPr>
          <w:rFonts w:ascii="Book Antiqua" w:hAnsi="Book Antiqua"/>
          <w:szCs w:val="24"/>
        </w:rPr>
        <w:t xml:space="preserve"> </w:t>
      </w:r>
      <w:r w:rsidR="0016799A" w:rsidRPr="00FC51E0">
        <w:rPr>
          <w:rFonts w:ascii="Book Antiqua" w:hAnsi="Book Antiqua"/>
          <w:szCs w:val="24"/>
        </w:rPr>
        <w:t>(TNF-</w:t>
      </w:r>
      <w:r w:rsidR="0028669E" w:rsidRPr="00FC51E0">
        <w:rPr>
          <w:rFonts w:ascii="Symbol" w:hAnsi="Symbol"/>
          <w:szCs w:val="24"/>
        </w:rPr>
        <w:t></w:t>
      </w:r>
      <w:r w:rsidR="0028669E" w:rsidRPr="00FC51E0">
        <w:rPr>
          <w:rFonts w:ascii="Symbol" w:hAnsi="Symbol"/>
          <w:szCs w:val="24"/>
        </w:rPr>
        <w:t></w:t>
      </w:r>
      <w:r w:rsidR="0016799A" w:rsidRPr="00FC51E0">
        <w:rPr>
          <w:rFonts w:ascii="Book Antiqua" w:hAnsi="Book Antiqua"/>
          <w:szCs w:val="24"/>
        </w:rPr>
        <w:t xml:space="preserve"> </w:t>
      </w:r>
      <w:r w:rsidR="003A1980" w:rsidRPr="00FC51E0">
        <w:rPr>
          <w:rFonts w:ascii="Book Antiqua" w:hAnsi="Book Antiqua"/>
          <w:szCs w:val="24"/>
        </w:rPr>
        <w:t xml:space="preserve">was significantly decreased in the </w:t>
      </w:r>
      <w:proofErr w:type="spellStart"/>
      <w:r w:rsidR="003A1980" w:rsidRPr="00FC51E0">
        <w:rPr>
          <w:rFonts w:ascii="Book Antiqua" w:hAnsi="Book Antiqua"/>
          <w:szCs w:val="24"/>
        </w:rPr>
        <w:t>coculture</w:t>
      </w:r>
      <w:proofErr w:type="spellEnd"/>
      <w:r w:rsidR="003A1980" w:rsidRPr="00FC51E0">
        <w:rPr>
          <w:rFonts w:ascii="Book Antiqua" w:hAnsi="Book Antiqua"/>
          <w:szCs w:val="24"/>
        </w:rPr>
        <w:t xml:space="preserve"> system</w:t>
      </w:r>
      <w:r w:rsidR="00F104E3" w:rsidRPr="00FC51E0">
        <w:rPr>
          <w:rFonts w:ascii="Book Antiqua" w:hAnsi="Book Antiqua"/>
          <w:szCs w:val="24"/>
        </w:rPr>
        <w:t>. These findings suggested</w:t>
      </w:r>
      <w:r w:rsidR="003A1980" w:rsidRPr="00FC51E0">
        <w:rPr>
          <w:rFonts w:ascii="Book Antiqua" w:hAnsi="Book Antiqua"/>
          <w:szCs w:val="24"/>
        </w:rPr>
        <w:t xml:space="preserve"> that </w:t>
      </w:r>
      <w:r w:rsidR="00F104E3" w:rsidRPr="00FC51E0">
        <w:rPr>
          <w:rFonts w:ascii="Book Antiqua" w:hAnsi="Book Antiqua"/>
          <w:szCs w:val="24"/>
        </w:rPr>
        <w:t xml:space="preserve">the </w:t>
      </w:r>
      <w:r w:rsidR="003A1980" w:rsidRPr="00FC51E0">
        <w:rPr>
          <w:rFonts w:ascii="Book Antiqua" w:hAnsi="Book Antiqua"/>
          <w:szCs w:val="24"/>
        </w:rPr>
        <w:t xml:space="preserve">modulation of paracrine factors </w:t>
      </w:r>
      <w:r w:rsidR="0028669E" w:rsidRPr="00FC51E0">
        <w:rPr>
          <w:rFonts w:ascii="Book Antiqua" w:hAnsi="Book Antiqua"/>
          <w:szCs w:val="24"/>
        </w:rPr>
        <w:t>in the kidney</w:t>
      </w:r>
      <w:r w:rsidR="001A7003" w:rsidRPr="00FC51E0">
        <w:rPr>
          <w:rFonts w:ascii="Book Antiqua" w:hAnsi="Book Antiqua"/>
          <w:szCs w:val="24"/>
        </w:rPr>
        <w:t xml:space="preserve"> </w:t>
      </w:r>
      <w:r w:rsidR="003A1980" w:rsidRPr="00FC51E0">
        <w:rPr>
          <w:rFonts w:ascii="Book Antiqua" w:hAnsi="Book Antiqua"/>
          <w:szCs w:val="24"/>
        </w:rPr>
        <w:t xml:space="preserve">was implicated in the </w:t>
      </w:r>
      <w:r w:rsidR="001A7003" w:rsidRPr="00FC51E0">
        <w:rPr>
          <w:rFonts w:ascii="Book Antiqua" w:hAnsi="Book Antiqua"/>
          <w:szCs w:val="24"/>
        </w:rPr>
        <w:t xml:space="preserve">UCB-induced </w:t>
      </w:r>
      <w:r w:rsidR="003A1980" w:rsidRPr="00FC51E0">
        <w:rPr>
          <w:rFonts w:ascii="Book Antiqua" w:hAnsi="Book Antiqua"/>
          <w:szCs w:val="24"/>
        </w:rPr>
        <w:t>recovery of renal function.</w:t>
      </w:r>
      <w:r w:rsidR="0031777A" w:rsidRPr="00FC51E0">
        <w:rPr>
          <w:rFonts w:ascii="Book Antiqua" w:hAnsi="Book Antiqua"/>
          <w:szCs w:val="24"/>
        </w:rPr>
        <w:t xml:space="preserve"> </w:t>
      </w:r>
      <w:proofErr w:type="spellStart"/>
      <w:r w:rsidR="0031777A" w:rsidRPr="00FC51E0">
        <w:rPr>
          <w:rFonts w:ascii="Book Antiqua" w:hAnsi="Book Antiqua"/>
          <w:szCs w:val="24"/>
        </w:rPr>
        <w:t>Panepucci</w:t>
      </w:r>
      <w:proofErr w:type="spellEnd"/>
      <w:r w:rsidR="0031777A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QYW5lcHVjY2k8L0F1dGhvcj48WWVhcj4yMDA0PC9ZZWFy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QYW5lcHVjY2k8L0F1dGhvcj48WWVhcj4yMDA0PC9ZZWFy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5" w:tooltip="Panepucci, 2004 #56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55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  <w:t>.</w:t>
      </w:r>
      <w:r w:rsidR="006D20D6" w:rsidRPr="00FC51E0">
        <w:rPr>
          <w:rFonts w:ascii="Book Antiqua" w:hAnsi="Book Antiqua"/>
          <w:szCs w:val="24"/>
        </w:rPr>
        <w:t xml:space="preserve"> compared the gene expression profile of</w:t>
      </w:r>
      <w:r w:rsidR="00F73592" w:rsidRPr="00FC51E0">
        <w:rPr>
          <w:rFonts w:ascii="Book Antiqua" w:hAnsi="Book Antiqua"/>
          <w:szCs w:val="24"/>
        </w:rPr>
        <w:t xml:space="preserve"> UCB-derived MSCs and BMMSCs Although both MSCs expressed si</w:t>
      </w:r>
      <w:r w:rsidR="00F104E3" w:rsidRPr="00FC51E0">
        <w:rPr>
          <w:rFonts w:ascii="Book Antiqua" w:hAnsi="Book Antiqua"/>
          <w:szCs w:val="24"/>
        </w:rPr>
        <w:t>milar sets of genes, BMMSCs predominantly</w:t>
      </w:r>
      <w:r w:rsidR="00F73592" w:rsidRPr="00FC51E0">
        <w:rPr>
          <w:rFonts w:ascii="Book Antiqua" w:hAnsi="Book Antiqua"/>
          <w:szCs w:val="24"/>
        </w:rPr>
        <w:t xml:space="preserve"> expressed a set of genes related to antimicrobial </w:t>
      </w:r>
      <w:r w:rsidR="00F104E3" w:rsidRPr="00FC51E0">
        <w:rPr>
          <w:rFonts w:ascii="Book Antiqua" w:hAnsi="Book Antiqua"/>
          <w:szCs w:val="24"/>
        </w:rPr>
        <w:t>activity and osteogenesis, whereas U</w:t>
      </w:r>
      <w:r w:rsidR="00735DD4" w:rsidRPr="00FC51E0">
        <w:rPr>
          <w:rFonts w:ascii="Book Antiqua" w:hAnsi="Book Antiqua"/>
          <w:szCs w:val="24"/>
        </w:rPr>
        <w:t>CB</w:t>
      </w:r>
      <w:r w:rsidR="00F104E3" w:rsidRPr="00FC51E0">
        <w:rPr>
          <w:rFonts w:ascii="Book Antiqua" w:hAnsi="Book Antiqua"/>
          <w:szCs w:val="24"/>
        </w:rPr>
        <w:t>-derived MSCs predominantly</w:t>
      </w:r>
      <w:r w:rsidR="00F73592" w:rsidRPr="00FC51E0">
        <w:rPr>
          <w:rFonts w:ascii="Book Antiqua" w:hAnsi="Book Antiqua"/>
          <w:szCs w:val="24"/>
        </w:rPr>
        <w:t xml:space="preserve"> expressed genes related to matrix remodeling and angiogenesis</w:t>
      </w:r>
      <w:r w:rsidR="00567703" w:rsidRPr="00FC51E0">
        <w:rPr>
          <w:rFonts w:ascii="Book Antiqua" w:hAnsi="Book Antiqua"/>
          <w:szCs w:val="24"/>
        </w:rPr>
        <w:t>, suggesting that UBC-derived MSCs an</w:t>
      </w:r>
      <w:r w:rsidR="00325B29" w:rsidRPr="00FC51E0">
        <w:rPr>
          <w:rFonts w:ascii="Book Antiqua" w:hAnsi="Book Antiqua"/>
          <w:szCs w:val="24"/>
        </w:rPr>
        <w:t xml:space="preserve">d BMMSCs may have distinct activities </w:t>
      </w:r>
      <w:r w:rsidR="00567703" w:rsidRPr="00FC51E0">
        <w:rPr>
          <w:rFonts w:ascii="Book Antiqua" w:hAnsi="Book Antiqua"/>
          <w:i/>
          <w:szCs w:val="24"/>
        </w:rPr>
        <w:t>in vivo</w:t>
      </w:r>
      <w:r w:rsidR="00F73592" w:rsidRPr="00FC51E0">
        <w:rPr>
          <w:rFonts w:ascii="Book Antiqua" w:hAnsi="Book Antiqua"/>
          <w:szCs w:val="24"/>
        </w:rPr>
        <w:t xml:space="preserve">. </w:t>
      </w:r>
    </w:p>
    <w:p w14:paraId="1F901AA1" w14:textId="77777777" w:rsidR="00E970B6" w:rsidRPr="00FC51E0" w:rsidRDefault="00E970B6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024F5AFD" w14:textId="08DFB4C3" w:rsidR="00F86B83" w:rsidRPr="00FC51E0" w:rsidRDefault="00F86B83" w:rsidP="00815FD4">
      <w:pPr>
        <w:spacing w:line="360" w:lineRule="auto"/>
        <w:rPr>
          <w:rFonts w:ascii="Book Antiqua" w:hAnsi="Book Antiqua"/>
          <w:b/>
          <w:i/>
          <w:szCs w:val="24"/>
        </w:rPr>
      </w:pPr>
      <w:r w:rsidRPr="00FC51E0">
        <w:rPr>
          <w:rFonts w:ascii="Book Antiqua" w:hAnsi="Book Antiqua"/>
          <w:b/>
          <w:i/>
          <w:szCs w:val="24"/>
        </w:rPr>
        <w:lastRenderedPageBreak/>
        <w:t>Amniotic flu</w:t>
      </w:r>
      <w:r w:rsidR="00283D96" w:rsidRPr="00FC51E0">
        <w:rPr>
          <w:rFonts w:ascii="Book Antiqua" w:hAnsi="Book Antiqua"/>
          <w:b/>
          <w:i/>
          <w:szCs w:val="24"/>
        </w:rPr>
        <w:t>id</w:t>
      </w:r>
      <w:r w:rsidR="00441F07" w:rsidRPr="00FC51E0">
        <w:rPr>
          <w:rFonts w:ascii="Book Antiqua" w:hAnsi="Book Antiqua"/>
          <w:b/>
          <w:i/>
          <w:szCs w:val="24"/>
        </w:rPr>
        <w:t xml:space="preserve"> stem cells</w:t>
      </w:r>
    </w:p>
    <w:p w14:paraId="41FB1FA0" w14:textId="58CA068E" w:rsidR="00283D96" w:rsidRPr="00FC51E0" w:rsidRDefault="00406182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t>Human amniotic fluid contains stem cells derived</w:t>
      </w:r>
      <w:r w:rsidR="00111A5D" w:rsidRPr="00FC51E0">
        <w:rPr>
          <w:rFonts w:ascii="Book Antiqua" w:hAnsi="Book Antiqua"/>
          <w:szCs w:val="24"/>
        </w:rPr>
        <w:t xml:space="preserve"> from embryos</w:t>
      </w:r>
      <w:r w:rsidR="00615816" w:rsidRPr="00FC51E0">
        <w:rPr>
          <w:rFonts w:ascii="Book Antiqua" w:hAnsi="Book Antiqua"/>
          <w:szCs w:val="24"/>
        </w:rPr>
        <w:t>,</w:t>
      </w:r>
      <w:r w:rsidR="00111A5D" w:rsidRPr="00FC51E0">
        <w:rPr>
          <w:rFonts w:ascii="Book Antiqua" w:hAnsi="Book Antiqua"/>
          <w:szCs w:val="24"/>
        </w:rPr>
        <w:t xml:space="preserve"> and </w:t>
      </w:r>
      <w:r w:rsidR="00615816" w:rsidRPr="00FC51E0">
        <w:rPr>
          <w:rFonts w:ascii="Book Antiqua" w:hAnsi="Book Antiqua"/>
          <w:szCs w:val="24"/>
        </w:rPr>
        <w:t xml:space="preserve">thus, </w:t>
      </w:r>
      <w:r w:rsidR="00111A5D" w:rsidRPr="00FC51E0">
        <w:rPr>
          <w:rFonts w:ascii="Book Antiqua" w:hAnsi="Book Antiqua"/>
          <w:szCs w:val="24"/>
        </w:rPr>
        <w:t>is a promising s</w:t>
      </w:r>
      <w:r w:rsidR="00137971" w:rsidRPr="00FC51E0">
        <w:rPr>
          <w:rFonts w:ascii="Book Antiqua" w:hAnsi="Book Antiqua"/>
          <w:szCs w:val="24"/>
        </w:rPr>
        <w:t xml:space="preserve">ource of stem cells. </w:t>
      </w:r>
      <w:r w:rsidR="00D70DDA" w:rsidRPr="00FC51E0">
        <w:rPr>
          <w:rFonts w:ascii="Book Antiqua" w:hAnsi="Book Antiqua"/>
          <w:szCs w:val="24"/>
        </w:rPr>
        <w:t>The efficacy of human amniotic</w:t>
      </w:r>
      <w:r w:rsidR="003777EF" w:rsidRPr="00FC51E0">
        <w:rPr>
          <w:rFonts w:ascii="Book Antiqua" w:hAnsi="Book Antiqua"/>
          <w:szCs w:val="24"/>
        </w:rPr>
        <w:t xml:space="preserve"> fluid ste</w:t>
      </w:r>
      <w:r w:rsidR="00D64B6C" w:rsidRPr="00FC51E0">
        <w:rPr>
          <w:rFonts w:ascii="Book Antiqua" w:hAnsi="Book Antiqua"/>
          <w:szCs w:val="24"/>
        </w:rPr>
        <w:t>m cells (HAFSCs) has been demonstrat</w:t>
      </w:r>
      <w:r w:rsidR="003777EF" w:rsidRPr="00FC51E0">
        <w:rPr>
          <w:rFonts w:ascii="Book Antiqua" w:hAnsi="Book Antiqua"/>
          <w:szCs w:val="24"/>
        </w:rPr>
        <w:t>ed in animal model</w:t>
      </w:r>
      <w:r w:rsidR="00B34963" w:rsidRPr="00FC51E0">
        <w:rPr>
          <w:rFonts w:ascii="Book Antiqua" w:hAnsi="Book Antiqua"/>
          <w:szCs w:val="24"/>
        </w:rPr>
        <w:t>s of</w:t>
      </w:r>
      <w:r w:rsidR="00E476D6" w:rsidRPr="00FC51E0">
        <w:rPr>
          <w:rFonts w:ascii="Book Antiqua" w:hAnsi="Book Antiqua"/>
          <w:szCs w:val="24"/>
        </w:rPr>
        <w:t xml:space="preserve"> AKI</w:t>
      </w:r>
      <w:r w:rsidR="00835297" w:rsidRPr="00FC51E0">
        <w:rPr>
          <w:rFonts w:ascii="Book Antiqua" w:hAnsi="Book Antiqua"/>
          <w:szCs w:val="24"/>
        </w:rPr>
        <w:fldChar w:fldCharType="begin">
          <w:fldData xml:space="preserve">PEVuZE5vdGU+PENpdGU+PEF1dGhvcj5IYXVzZXI8L0F1dGhvcj48WWVhcj4yMDEwPC9ZZWFyPjxS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IYXVzZXI8L0F1dGhvcj48WWVhcj4yMDEwPC9ZZWFyPjxS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835297" w:rsidRPr="00FC51E0">
        <w:rPr>
          <w:rFonts w:ascii="Book Antiqua" w:hAnsi="Book Antiqua"/>
          <w:szCs w:val="24"/>
        </w:rPr>
      </w:r>
      <w:r w:rsidR="00835297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6" w:tooltip="Hauser, 2010 #59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6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57" w:tooltip="Rota, 2012 #60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7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835297" w:rsidRPr="00FC51E0">
        <w:rPr>
          <w:rFonts w:ascii="Book Antiqua" w:hAnsi="Book Antiqua"/>
          <w:szCs w:val="24"/>
        </w:rPr>
        <w:fldChar w:fldCharType="end"/>
      </w:r>
      <w:r w:rsidR="006D10CE" w:rsidRPr="00FC51E0">
        <w:rPr>
          <w:rFonts w:ascii="Book Antiqua" w:hAnsi="Book Antiqua"/>
          <w:szCs w:val="24"/>
        </w:rPr>
        <w:t xml:space="preserve">. </w:t>
      </w:r>
      <w:r w:rsidR="0031777A" w:rsidRPr="00FC51E0">
        <w:rPr>
          <w:rFonts w:ascii="Book Antiqua" w:hAnsi="Book Antiqua"/>
          <w:szCs w:val="24"/>
        </w:rPr>
        <w:t xml:space="preserve">Houser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IYXVzZXI8L0F1dGhvcj48WWVhcj4yMDEwPC9ZZWFyPjxS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IYXVzZXI8L0F1dGhvcj48WWVhcj4yMDEwPC9ZZWFyPjxS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6" w:tooltip="Hauser, 2010 #59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56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1A0B13" w:rsidRPr="00FC51E0">
        <w:rPr>
          <w:rFonts w:ascii="Book Antiqua" w:hAnsi="Book Antiqua"/>
          <w:szCs w:val="24"/>
        </w:rPr>
        <w:t xml:space="preserve"> compared the characteristics of</w:t>
      </w:r>
      <w:r w:rsidR="00025194" w:rsidRPr="00FC51E0">
        <w:rPr>
          <w:rFonts w:ascii="Book Antiqua" w:hAnsi="Book Antiqua"/>
          <w:szCs w:val="24"/>
        </w:rPr>
        <w:t xml:space="preserve"> HAFSCs with that of BMMSCs. </w:t>
      </w:r>
      <w:r w:rsidR="00D36334" w:rsidRPr="00FC51E0">
        <w:rPr>
          <w:rFonts w:ascii="Book Antiqua" w:hAnsi="Book Antiqua"/>
          <w:szCs w:val="24"/>
        </w:rPr>
        <w:t xml:space="preserve">They found that </w:t>
      </w:r>
      <w:r w:rsidR="00667CC5" w:rsidRPr="00FC51E0">
        <w:rPr>
          <w:rFonts w:ascii="Book Antiqua" w:hAnsi="Book Antiqua"/>
          <w:szCs w:val="24"/>
        </w:rPr>
        <w:t xml:space="preserve">compared with BMMSCs, </w:t>
      </w:r>
      <w:r w:rsidR="00D36334" w:rsidRPr="00FC51E0">
        <w:rPr>
          <w:rFonts w:ascii="Book Antiqua" w:hAnsi="Book Antiqua"/>
          <w:szCs w:val="24"/>
        </w:rPr>
        <w:t>HAFSCs ha</w:t>
      </w:r>
      <w:r w:rsidR="00252AA4" w:rsidRPr="00FC51E0">
        <w:rPr>
          <w:rFonts w:ascii="Book Antiqua" w:hAnsi="Book Antiqua"/>
          <w:szCs w:val="24"/>
        </w:rPr>
        <w:t>d a more potent anti-</w:t>
      </w:r>
      <w:r w:rsidR="00C2471C" w:rsidRPr="00FC51E0">
        <w:rPr>
          <w:rFonts w:ascii="Book Antiqua" w:hAnsi="Book Antiqua"/>
          <w:szCs w:val="24"/>
        </w:rPr>
        <w:t xml:space="preserve">apoptotic </w:t>
      </w:r>
      <w:r w:rsidR="00252AA4" w:rsidRPr="00FC51E0">
        <w:rPr>
          <w:rFonts w:ascii="Book Antiqua" w:hAnsi="Book Antiqua"/>
          <w:szCs w:val="24"/>
        </w:rPr>
        <w:t>activity</w:t>
      </w:r>
      <w:r w:rsidR="00664C5D" w:rsidRPr="00FC51E0">
        <w:rPr>
          <w:rFonts w:ascii="Book Antiqua" w:hAnsi="Book Antiqua"/>
          <w:szCs w:val="24"/>
        </w:rPr>
        <w:t xml:space="preserve"> </w:t>
      </w:r>
      <w:r w:rsidR="00667CC5" w:rsidRPr="00FC51E0">
        <w:rPr>
          <w:rFonts w:ascii="Book Antiqua" w:hAnsi="Book Antiqua"/>
          <w:szCs w:val="24"/>
        </w:rPr>
        <w:t xml:space="preserve">against renal tubular cells </w:t>
      </w:r>
      <w:r w:rsidR="00664C5D" w:rsidRPr="00FC51E0">
        <w:rPr>
          <w:rFonts w:ascii="Book Antiqua" w:hAnsi="Book Antiqua"/>
          <w:szCs w:val="24"/>
        </w:rPr>
        <w:t>but less</w:t>
      </w:r>
      <w:r w:rsidR="00667CC5" w:rsidRPr="00FC51E0">
        <w:rPr>
          <w:rFonts w:ascii="Book Antiqua" w:hAnsi="Book Antiqua"/>
          <w:szCs w:val="24"/>
        </w:rPr>
        <w:t>er</w:t>
      </w:r>
      <w:r w:rsidR="00664C5D" w:rsidRPr="00FC51E0">
        <w:rPr>
          <w:rFonts w:ascii="Book Antiqua" w:hAnsi="Book Antiqua"/>
          <w:szCs w:val="24"/>
        </w:rPr>
        <w:t xml:space="preserve"> </w:t>
      </w:r>
      <w:r w:rsidR="00D31FA3" w:rsidRPr="00FC51E0">
        <w:rPr>
          <w:rFonts w:ascii="Book Antiqua" w:hAnsi="Book Antiqua"/>
          <w:szCs w:val="24"/>
        </w:rPr>
        <w:t>stimulatory activi</w:t>
      </w:r>
      <w:r w:rsidR="00717F87" w:rsidRPr="00FC51E0">
        <w:rPr>
          <w:rFonts w:ascii="Book Antiqua" w:hAnsi="Book Antiqua" w:hint="eastAsia"/>
          <w:szCs w:val="24"/>
        </w:rPr>
        <w:t>ty</w:t>
      </w:r>
      <w:r w:rsidR="00EF57EB" w:rsidRPr="00FC51E0">
        <w:rPr>
          <w:rFonts w:ascii="Book Antiqua" w:hAnsi="Book Antiqua"/>
          <w:szCs w:val="24"/>
        </w:rPr>
        <w:t xml:space="preserve"> </w:t>
      </w:r>
      <w:r w:rsidR="00667CC5" w:rsidRPr="00FC51E0">
        <w:rPr>
          <w:rFonts w:ascii="Book Antiqua" w:hAnsi="Book Antiqua"/>
          <w:szCs w:val="24"/>
        </w:rPr>
        <w:t>for the proliferation of</w:t>
      </w:r>
      <w:r w:rsidR="00EF57EB" w:rsidRPr="00FC51E0">
        <w:rPr>
          <w:rFonts w:ascii="Book Antiqua" w:hAnsi="Book Antiqua"/>
          <w:szCs w:val="24"/>
        </w:rPr>
        <w:t xml:space="preserve"> renal tubular cells. They also</w:t>
      </w:r>
      <w:r w:rsidR="002852C9" w:rsidRPr="00FC51E0">
        <w:rPr>
          <w:rFonts w:ascii="Book Antiqua" w:hAnsi="Book Antiqua"/>
          <w:szCs w:val="24"/>
        </w:rPr>
        <w:t xml:space="preserve"> demonstrated that HAFSCs and BMM</w:t>
      </w:r>
      <w:r w:rsidR="00B838C3" w:rsidRPr="00FC51E0">
        <w:rPr>
          <w:rFonts w:ascii="Book Antiqua" w:hAnsi="Book Antiqua"/>
          <w:szCs w:val="24"/>
        </w:rPr>
        <w:t xml:space="preserve">SCs expressed distinct sets </w:t>
      </w:r>
      <w:r w:rsidR="00494803" w:rsidRPr="00FC51E0">
        <w:rPr>
          <w:rFonts w:ascii="Book Antiqua" w:hAnsi="Book Antiqua"/>
          <w:szCs w:val="24"/>
        </w:rPr>
        <w:t>of paracrine factors</w:t>
      </w:r>
      <w:r w:rsidR="009607F8" w:rsidRPr="00FC51E0">
        <w:rPr>
          <w:rFonts w:ascii="Book Antiqua" w:hAnsi="Book Antiqua"/>
          <w:szCs w:val="24"/>
        </w:rPr>
        <w:t>, suggesting</w:t>
      </w:r>
      <w:r w:rsidR="00E640CB" w:rsidRPr="00FC51E0">
        <w:rPr>
          <w:rFonts w:ascii="Book Antiqua" w:hAnsi="Book Antiqua"/>
          <w:szCs w:val="24"/>
        </w:rPr>
        <w:t xml:space="preserve"> that HAFSCs and BMMSCs may have distinct activities</w:t>
      </w:r>
      <w:r w:rsidR="00026ACF" w:rsidRPr="00FC51E0">
        <w:rPr>
          <w:rFonts w:ascii="Book Antiqua" w:hAnsi="Book Antiqua"/>
          <w:szCs w:val="24"/>
        </w:rPr>
        <w:t xml:space="preserve"> </w:t>
      </w:r>
      <w:r w:rsidR="00026ACF" w:rsidRPr="00FC51E0">
        <w:rPr>
          <w:rFonts w:ascii="Book Antiqua" w:hAnsi="Book Antiqua"/>
          <w:i/>
          <w:szCs w:val="24"/>
        </w:rPr>
        <w:t>in vivo</w:t>
      </w:r>
      <w:r w:rsidR="000D4994" w:rsidRPr="00FC51E0">
        <w:rPr>
          <w:rFonts w:ascii="Book Antiqua" w:hAnsi="Book Antiqua"/>
          <w:szCs w:val="24"/>
        </w:rPr>
        <w:t>.</w:t>
      </w:r>
    </w:p>
    <w:p w14:paraId="765A4D14" w14:textId="77777777" w:rsidR="00E970B6" w:rsidRPr="00FC51E0" w:rsidRDefault="00E970B6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1F359FCD" w14:textId="63F2D488" w:rsidR="00800249" w:rsidRPr="00FC51E0" w:rsidRDefault="00800249" w:rsidP="00815FD4">
      <w:pPr>
        <w:spacing w:line="360" w:lineRule="auto"/>
        <w:rPr>
          <w:rFonts w:ascii="Book Antiqua" w:hAnsi="Book Antiqua"/>
          <w:b/>
          <w:i/>
          <w:szCs w:val="24"/>
        </w:rPr>
      </w:pPr>
      <w:r w:rsidRPr="00FC51E0">
        <w:rPr>
          <w:rFonts w:ascii="Book Antiqua" w:hAnsi="Book Antiqua"/>
          <w:b/>
          <w:i/>
          <w:szCs w:val="24"/>
        </w:rPr>
        <w:t>Direct/indirect reprogramming</w:t>
      </w:r>
      <w:r w:rsidR="00D908D0" w:rsidRPr="00FC51E0">
        <w:rPr>
          <w:rFonts w:ascii="Book Antiqua" w:hAnsi="Book Antiqua"/>
          <w:b/>
          <w:i/>
          <w:szCs w:val="24"/>
        </w:rPr>
        <w:t xml:space="preserve"> </w:t>
      </w:r>
      <w:r w:rsidR="004C0333" w:rsidRPr="00FC51E0">
        <w:rPr>
          <w:rFonts w:ascii="Book Antiqua" w:hAnsi="Book Antiqua"/>
          <w:b/>
          <w:i/>
          <w:szCs w:val="24"/>
        </w:rPr>
        <w:t xml:space="preserve">of </w:t>
      </w:r>
      <w:r w:rsidR="003D3B6A" w:rsidRPr="00FC51E0">
        <w:rPr>
          <w:rFonts w:ascii="Book Antiqua" w:hAnsi="Book Antiqua"/>
          <w:b/>
          <w:i/>
          <w:szCs w:val="24"/>
        </w:rPr>
        <w:t>adult somatic cells</w:t>
      </w:r>
    </w:p>
    <w:p w14:paraId="3268A0E6" w14:textId="03E72822" w:rsidR="00C90681" w:rsidRPr="00FC51E0" w:rsidRDefault="00D82DC6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t>Another strategy for kidney regeneration</w:t>
      </w:r>
      <w:r w:rsidR="0006334C" w:rsidRPr="00FC51E0">
        <w:rPr>
          <w:rFonts w:ascii="Book Antiqua" w:hAnsi="Book Antiqua"/>
          <w:szCs w:val="24"/>
        </w:rPr>
        <w:t xml:space="preserve"> is to create </w:t>
      </w:r>
      <w:r w:rsidR="007E167F" w:rsidRPr="00FC51E0">
        <w:rPr>
          <w:rFonts w:ascii="Book Antiqua" w:hAnsi="Book Antiqua"/>
          <w:szCs w:val="24"/>
        </w:rPr>
        <w:t xml:space="preserve">pluripotent stem </w:t>
      </w:r>
      <w:r w:rsidR="00FB51C9" w:rsidRPr="00FC51E0">
        <w:rPr>
          <w:rFonts w:ascii="Book Antiqua" w:hAnsi="Book Antiqua"/>
          <w:szCs w:val="24"/>
        </w:rPr>
        <w:t>cells and</w:t>
      </w:r>
      <w:r w:rsidR="00B81564" w:rsidRPr="00FC51E0">
        <w:rPr>
          <w:rFonts w:ascii="Book Antiqua" w:hAnsi="Book Antiqua"/>
          <w:szCs w:val="24"/>
        </w:rPr>
        <w:t xml:space="preserve"> progenitor cells</w:t>
      </w:r>
      <w:r w:rsidR="00FB51C9" w:rsidRPr="00FC51E0">
        <w:rPr>
          <w:rFonts w:ascii="Book Antiqua" w:hAnsi="Book Antiqua"/>
          <w:szCs w:val="24"/>
        </w:rPr>
        <w:t>,</w:t>
      </w:r>
      <w:r w:rsidR="00B81564" w:rsidRPr="00FC51E0">
        <w:rPr>
          <w:rFonts w:ascii="Book Antiqua" w:hAnsi="Book Antiqua"/>
          <w:szCs w:val="24"/>
        </w:rPr>
        <w:t xml:space="preserve"> </w:t>
      </w:r>
      <w:r w:rsidR="00AD47E8" w:rsidRPr="00FC51E0">
        <w:rPr>
          <w:rFonts w:ascii="Book Antiqua" w:hAnsi="Book Antiqua"/>
          <w:szCs w:val="24"/>
        </w:rPr>
        <w:t>whose destination is limited to one or several cell</w:t>
      </w:r>
      <w:r w:rsidR="00C91D8B" w:rsidRPr="00FC51E0">
        <w:rPr>
          <w:rFonts w:ascii="Book Antiqua" w:hAnsi="Book Antiqua"/>
          <w:szCs w:val="24"/>
        </w:rPr>
        <w:t xml:space="preserve"> lin</w:t>
      </w:r>
      <w:r w:rsidR="00FB51C9" w:rsidRPr="00FC51E0">
        <w:rPr>
          <w:rFonts w:ascii="Book Antiqua" w:hAnsi="Book Antiqua"/>
          <w:szCs w:val="24"/>
        </w:rPr>
        <w:t>e</w:t>
      </w:r>
      <w:r w:rsidR="00C91D8B" w:rsidRPr="00FC51E0">
        <w:rPr>
          <w:rFonts w:ascii="Book Antiqua" w:hAnsi="Book Antiqua"/>
          <w:szCs w:val="24"/>
        </w:rPr>
        <w:t>age</w:t>
      </w:r>
      <w:r w:rsidR="00FB51C9" w:rsidRPr="00FC51E0">
        <w:rPr>
          <w:rFonts w:ascii="Book Antiqua" w:hAnsi="Book Antiqua"/>
          <w:szCs w:val="24"/>
        </w:rPr>
        <w:t>s</w:t>
      </w:r>
      <w:r w:rsidR="00C91D8B" w:rsidRPr="00FC51E0">
        <w:rPr>
          <w:rFonts w:ascii="Book Antiqua" w:hAnsi="Book Antiqua"/>
          <w:szCs w:val="24"/>
        </w:rPr>
        <w:t>, or terminally differentiated renal parenchymal</w:t>
      </w:r>
      <w:r w:rsidR="00E74C50" w:rsidRPr="00FC51E0">
        <w:rPr>
          <w:rFonts w:ascii="Book Antiqua" w:hAnsi="Book Antiqua"/>
          <w:szCs w:val="24"/>
        </w:rPr>
        <w:t xml:space="preserve"> cells from adult </w:t>
      </w:r>
      <w:r w:rsidR="00EE259B" w:rsidRPr="00FC51E0">
        <w:rPr>
          <w:rFonts w:ascii="Book Antiqua" w:hAnsi="Book Antiqua"/>
          <w:szCs w:val="24"/>
        </w:rPr>
        <w:t xml:space="preserve">somatic </w:t>
      </w:r>
      <w:r w:rsidR="00E74C50" w:rsidRPr="00FC51E0">
        <w:rPr>
          <w:rFonts w:ascii="Book Antiqua" w:hAnsi="Book Antiqua"/>
          <w:szCs w:val="24"/>
        </w:rPr>
        <w:t xml:space="preserve">cells </w:t>
      </w:r>
      <w:r w:rsidR="00A9503F" w:rsidRPr="00FC51E0">
        <w:rPr>
          <w:rFonts w:ascii="Book Antiqua" w:hAnsi="Book Antiqua"/>
          <w:i/>
          <w:szCs w:val="24"/>
        </w:rPr>
        <w:t>via</w:t>
      </w:r>
      <w:r w:rsidR="00E74C50" w:rsidRPr="00FC51E0">
        <w:rPr>
          <w:rFonts w:ascii="Book Antiqua" w:hAnsi="Book Antiqua"/>
          <w:szCs w:val="24"/>
        </w:rPr>
        <w:t xml:space="preserve"> direct/</w:t>
      </w:r>
      <w:r w:rsidR="00F25B46" w:rsidRPr="00FC51E0">
        <w:rPr>
          <w:rFonts w:ascii="Book Antiqua" w:hAnsi="Book Antiqua"/>
          <w:szCs w:val="24"/>
        </w:rPr>
        <w:t xml:space="preserve">indirect reprogramming. </w:t>
      </w:r>
      <w:r w:rsidR="00692287" w:rsidRPr="00FC51E0">
        <w:rPr>
          <w:rFonts w:ascii="Book Antiqua" w:hAnsi="Book Antiqua"/>
          <w:szCs w:val="24"/>
        </w:rPr>
        <w:t>In</w:t>
      </w:r>
      <w:r w:rsidR="005212B9" w:rsidRPr="00FC51E0">
        <w:rPr>
          <w:rFonts w:ascii="Book Antiqua" w:hAnsi="Book Antiqua"/>
          <w:szCs w:val="24"/>
        </w:rPr>
        <w:t>direct reprogramming is</w:t>
      </w:r>
      <w:r w:rsidR="00F41665" w:rsidRPr="00FC51E0">
        <w:rPr>
          <w:rFonts w:ascii="Book Antiqua" w:hAnsi="Book Antiqua"/>
          <w:szCs w:val="24"/>
        </w:rPr>
        <w:t xml:space="preserve"> a strategy in which adult </w:t>
      </w:r>
      <w:r w:rsidR="00EE259B" w:rsidRPr="00FC51E0">
        <w:rPr>
          <w:rFonts w:ascii="Book Antiqua" w:hAnsi="Book Antiqua"/>
          <w:szCs w:val="24"/>
        </w:rPr>
        <w:t xml:space="preserve">somatic </w:t>
      </w:r>
      <w:r w:rsidR="00E3748C" w:rsidRPr="00FC51E0">
        <w:rPr>
          <w:rFonts w:ascii="Book Antiqua" w:hAnsi="Book Antiqua"/>
          <w:szCs w:val="24"/>
        </w:rPr>
        <w:t>cells are induced to d</w:t>
      </w:r>
      <w:r w:rsidR="00A41950" w:rsidRPr="00FC51E0">
        <w:rPr>
          <w:rFonts w:ascii="Book Antiqua" w:hAnsi="Book Antiqua"/>
          <w:szCs w:val="24"/>
        </w:rPr>
        <w:t>ed</w:t>
      </w:r>
      <w:r w:rsidR="00E3748C" w:rsidRPr="00FC51E0">
        <w:rPr>
          <w:rFonts w:ascii="Book Antiqua" w:hAnsi="Book Antiqua"/>
          <w:szCs w:val="24"/>
        </w:rPr>
        <w:t>ifferentiate</w:t>
      </w:r>
      <w:r w:rsidR="00A54F76" w:rsidRPr="00FC51E0">
        <w:rPr>
          <w:rFonts w:ascii="Book Antiqua" w:hAnsi="Book Antiqua"/>
          <w:szCs w:val="24"/>
        </w:rPr>
        <w:t xml:space="preserve"> into pluripotent stem cells and </w:t>
      </w:r>
      <w:r w:rsidR="00E3748C" w:rsidRPr="00FC51E0">
        <w:rPr>
          <w:rFonts w:ascii="Book Antiqua" w:hAnsi="Book Antiqua"/>
          <w:szCs w:val="24"/>
        </w:rPr>
        <w:t>re</w:t>
      </w:r>
      <w:r w:rsidR="00DB0BF1" w:rsidRPr="00FC51E0">
        <w:rPr>
          <w:rFonts w:ascii="Book Antiqua" w:hAnsi="Book Antiqua"/>
          <w:szCs w:val="24"/>
        </w:rPr>
        <w:t>-</w:t>
      </w:r>
      <w:r w:rsidR="00E3748C" w:rsidRPr="00FC51E0">
        <w:rPr>
          <w:rFonts w:ascii="Book Antiqua" w:hAnsi="Book Antiqua"/>
          <w:szCs w:val="24"/>
        </w:rPr>
        <w:t>differentiate</w:t>
      </w:r>
      <w:r w:rsidR="001163B2" w:rsidRPr="00FC51E0">
        <w:rPr>
          <w:rFonts w:ascii="Book Antiqua" w:hAnsi="Book Antiqua"/>
          <w:szCs w:val="24"/>
        </w:rPr>
        <w:t xml:space="preserve"> into specific cell types.</w:t>
      </w:r>
      <w:r w:rsidR="002627FD" w:rsidRPr="00FC51E0">
        <w:rPr>
          <w:rFonts w:ascii="Book Antiqua" w:hAnsi="Book Antiqua"/>
          <w:szCs w:val="24"/>
        </w:rPr>
        <w:t xml:space="preserve"> Direct reprogramming</w:t>
      </w:r>
      <w:r w:rsidR="00FB51C9" w:rsidRPr="00FC51E0">
        <w:rPr>
          <w:rFonts w:ascii="Book Antiqua" w:hAnsi="Book Antiqua"/>
          <w:szCs w:val="24"/>
        </w:rPr>
        <w:t xml:space="preserve"> involves</w:t>
      </w:r>
      <w:r w:rsidR="000A146C" w:rsidRPr="00FC51E0">
        <w:rPr>
          <w:rFonts w:ascii="Book Antiqua" w:hAnsi="Book Antiqua"/>
          <w:szCs w:val="24"/>
        </w:rPr>
        <w:t xml:space="preserve"> a </w:t>
      </w:r>
      <w:r w:rsidR="00D27E3F" w:rsidRPr="00FC51E0">
        <w:rPr>
          <w:rFonts w:ascii="Book Antiqua" w:hAnsi="Book Antiqua"/>
          <w:szCs w:val="24"/>
        </w:rPr>
        <w:t>strategy in which</w:t>
      </w:r>
      <w:r w:rsidR="000A146C" w:rsidRPr="00FC51E0">
        <w:rPr>
          <w:rFonts w:ascii="Book Antiqua" w:hAnsi="Book Antiqua"/>
          <w:szCs w:val="24"/>
        </w:rPr>
        <w:t xml:space="preserve"> adult </w:t>
      </w:r>
      <w:r w:rsidR="00EE259B" w:rsidRPr="00FC51E0">
        <w:rPr>
          <w:rFonts w:ascii="Book Antiqua" w:hAnsi="Book Antiqua"/>
          <w:szCs w:val="24"/>
        </w:rPr>
        <w:t xml:space="preserve">somatic </w:t>
      </w:r>
      <w:r w:rsidR="00506F33" w:rsidRPr="00FC51E0">
        <w:rPr>
          <w:rFonts w:ascii="Book Antiqua" w:hAnsi="Book Antiqua"/>
          <w:szCs w:val="24"/>
        </w:rPr>
        <w:t>cells are induced</w:t>
      </w:r>
      <w:r w:rsidR="00E3748C" w:rsidRPr="00FC51E0">
        <w:rPr>
          <w:rFonts w:ascii="Book Antiqua" w:hAnsi="Book Antiqua"/>
          <w:szCs w:val="24"/>
        </w:rPr>
        <w:t xml:space="preserve"> to differentiate</w:t>
      </w:r>
      <w:r w:rsidR="00EF1D6D" w:rsidRPr="00FC51E0">
        <w:rPr>
          <w:rFonts w:ascii="Book Antiqua" w:hAnsi="Book Antiqua"/>
          <w:szCs w:val="24"/>
        </w:rPr>
        <w:t xml:space="preserve"> directly</w:t>
      </w:r>
      <w:r w:rsidR="00EE259B" w:rsidRPr="00FC51E0">
        <w:rPr>
          <w:rFonts w:ascii="Book Antiqua" w:hAnsi="Book Antiqua"/>
          <w:szCs w:val="24"/>
        </w:rPr>
        <w:t xml:space="preserve"> i</w:t>
      </w:r>
      <w:r w:rsidR="00506F33" w:rsidRPr="00FC51E0">
        <w:rPr>
          <w:rFonts w:ascii="Book Antiqua" w:hAnsi="Book Antiqua"/>
          <w:szCs w:val="24"/>
        </w:rPr>
        <w:t>nto an</w:t>
      </w:r>
      <w:r w:rsidR="00EF1D6D" w:rsidRPr="00FC51E0">
        <w:rPr>
          <w:rFonts w:ascii="Book Antiqua" w:hAnsi="Book Antiqua"/>
          <w:szCs w:val="24"/>
        </w:rPr>
        <w:t>other cell type.</w:t>
      </w:r>
      <w:r w:rsidR="00F90F2C" w:rsidRPr="00FC51E0">
        <w:rPr>
          <w:rFonts w:ascii="Book Antiqua" w:hAnsi="Book Antiqua"/>
          <w:szCs w:val="24"/>
        </w:rPr>
        <w:t xml:space="preserve"> </w:t>
      </w:r>
      <w:r w:rsidR="0007676A" w:rsidRPr="00FC51E0">
        <w:rPr>
          <w:rFonts w:ascii="Book Antiqua" w:hAnsi="Book Antiqua"/>
          <w:szCs w:val="24"/>
        </w:rPr>
        <w:t xml:space="preserve">Since </w:t>
      </w:r>
      <w:r w:rsidR="00E71EE7" w:rsidRPr="00FC51E0">
        <w:rPr>
          <w:rFonts w:ascii="Book Antiqua" w:hAnsi="Book Antiqua"/>
          <w:szCs w:val="24"/>
        </w:rPr>
        <w:t>the discovery of induced pluripotent stem (</w:t>
      </w:r>
      <w:proofErr w:type="spellStart"/>
      <w:r w:rsidR="00E71EE7" w:rsidRPr="00FC51E0">
        <w:rPr>
          <w:rFonts w:ascii="Book Antiqua" w:hAnsi="Book Antiqua"/>
          <w:szCs w:val="24"/>
        </w:rPr>
        <w:t>i</w:t>
      </w:r>
      <w:r w:rsidR="00E35E6D" w:rsidRPr="00FC51E0">
        <w:rPr>
          <w:rFonts w:ascii="Book Antiqua" w:hAnsi="Book Antiqua"/>
          <w:szCs w:val="24"/>
        </w:rPr>
        <w:t>PS</w:t>
      </w:r>
      <w:proofErr w:type="spellEnd"/>
      <w:r w:rsidR="00E35E6D" w:rsidRPr="00FC51E0">
        <w:rPr>
          <w:rFonts w:ascii="Book Antiqua" w:hAnsi="Book Antiqua"/>
          <w:szCs w:val="24"/>
        </w:rPr>
        <w:t>) cells</w:t>
      </w:r>
      <w:r w:rsidR="00EE259B" w:rsidRPr="00FC51E0">
        <w:rPr>
          <w:rFonts w:ascii="Book Antiqua" w:hAnsi="Book Antiqua"/>
          <w:szCs w:val="24"/>
        </w:rPr>
        <w:fldChar w:fldCharType="begin">
          <w:fldData xml:space="preserve">PEVuZE5vdGU+PENpdGU+PEF1dGhvcj5UYWthaGFzaGk8L0F1dGhvcj48WWVhcj4yMDA2PC9ZZWFy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UYWthaGFzaGk8L0F1dGhvcj48WWVhcj4yMDA2PC9ZZWFy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EE259B" w:rsidRPr="00FC51E0">
        <w:rPr>
          <w:rFonts w:ascii="Book Antiqua" w:hAnsi="Book Antiqua"/>
          <w:szCs w:val="24"/>
        </w:rPr>
      </w:r>
      <w:r w:rsidR="00EE259B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58" w:tooltip="Takahashi, 2006 #62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8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59" w:tooltip="Takahashi, 2007 #65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59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EE259B" w:rsidRPr="00FC51E0">
        <w:rPr>
          <w:rFonts w:ascii="Book Antiqua" w:hAnsi="Book Antiqua"/>
          <w:szCs w:val="24"/>
        </w:rPr>
        <w:fldChar w:fldCharType="end"/>
      </w:r>
      <w:r w:rsidR="00E35E6D" w:rsidRPr="00FC51E0">
        <w:rPr>
          <w:rFonts w:ascii="Book Antiqua" w:hAnsi="Book Antiqua"/>
          <w:szCs w:val="24"/>
        </w:rPr>
        <w:t>, it is not difficult to prepare</w:t>
      </w:r>
      <w:r w:rsidR="00061B88" w:rsidRPr="00FC51E0">
        <w:rPr>
          <w:rFonts w:ascii="Book Antiqua" w:hAnsi="Book Antiqua"/>
          <w:szCs w:val="24"/>
        </w:rPr>
        <w:t xml:space="preserve"> </w:t>
      </w:r>
      <w:proofErr w:type="spellStart"/>
      <w:r w:rsidR="00061B88" w:rsidRPr="00FC51E0">
        <w:rPr>
          <w:rFonts w:ascii="Book Antiqua" w:hAnsi="Book Antiqua"/>
          <w:szCs w:val="24"/>
        </w:rPr>
        <w:t>iPS</w:t>
      </w:r>
      <w:proofErr w:type="spellEnd"/>
      <w:r w:rsidR="00061B88" w:rsidRPr="00FC51E0">
        <w:rPr>
          <w:rFonts w:ascii="Book Antiqua" w:hAnsi="Book Antiqua"/>
          <w:szCs w:val="24"/>
        </w:rPr>
        <w:t xml:space="preserve"> cells from various adult somatic</w:t>
      </w:r>
      <w:r w:rsidR="00240AF0" w:rsidRPr="00FC51E0">
        <w:rPr>
          <w:rFonts w:ascii="Book Antiqua" w:hAnsi="Book Antiqua"/>
          <w:szCs w:val="24"/>
        </w:rPr>
        <w:t xml:space="preserve"> cells. </w:t>
      </w:r>
      <w:r w:rsidR="00D27E3F" w:rsidRPr="00FC51E0">
        <w:rPr>
          <w:rFonts w:ascii="Book Antiqua" w:hAnsi="Book Antiqua"/>
          <w:szCs w:val="24"/>
        </w:rPr>
        <w:t xml:space="preserve">Indeed, several reports have demonstrated </w:t>
      </w:r>
      <w:r w:rsidR="007C646F" w:rsidRPr="00FC51E0">
        <w:rPr>
          <w:rFonts w:ascii="Book Antiqua" w:hAnsi="Book Antiqua"/>
          <w:szCs w:val="24"/>
        </w:rPr>
        <w:t xml:space="preserve">a </w:t>
      </w:r>
      <w:r w:rsidR="00D27E3F" w:rsidRPr="00FC51E0">
        <w:rPr>
          <w:rFonts w:ascii="Book Antiqua" w:hAnsi="Book Antiqua"/>
          <w:szCs w:val="24"/>
        </w:rPr>
        <w:t xml:space="preserve">successful preparation of </w:t>
      </w:r>
      <w:r w:rsidR="00D27E3F" w:rsidRPr="00FC51E0">
        <w:rPr>
          <w:rFonts w:ascii="Book Antiqua" w:hAnsi="Book Antiqua"/>
          <w:szCs w:val="24"/>
        </w:rPr>
        <w:lastRenderedPageBreak/>
        <w:t>nephro</w:t>
      </w:r>
      <w:r w:rsidR="007542D7" w:rsidRPr="00FC51E0">
        <w:rPr>
          <w:rFonts w:ascii="Book Antiqua" w:hAnsi="Book Antiqua"/>
          <w:szCs w:val="24"/>
        </w:rPr>
        <w:t>genic intermediate mesoderm</w:t>
      </w:r>
      <w:r w:rsidR="00D27E3F" w:rsidRPr="00FC51E0">
        <w:rPr>
          <w:rFonts w:ascii="Book Antiqua" w:hAnsi="Book Antiqua"/>
          <w:szCs w:val="24"/>
        </w:rPr>
        <w:t>, from whic</w:t>
      </w:r>
      <w:r w:rsidR="00966F5A" w:rsidRPr="00FC51E0">
        <w:rPr>
          <w:rFonts w:ascii="Book Antiqua" w:hAnsi="Book Antiqua"/>
          <w:szCs w:val="24"/>
        </w:rPr>
        <w:t xml:space="preserve">h the MM and the UB derive, </w:t>
      </w:r>
      <w:r w:rsidR="00D10DDF" w:rsidRPr="00FC51E0">
        <w:rPr>
          <w:rFonts w:ascii="Book Antiqua" w:hAnsi="Book Antiqua"/>
          <w:szCs w:val="24"/>
        </w:rPr>
        <w:t>using</w:t>
      </w:r>
      <w:r w:rsidR="00D27E3F" w:rsidRPr="00FC51E0">
        <w:rPr>
          <w:rFonts w:ascii="Book Antiqua" w:hAnsi="Book Antiqua"/>
          <w:szCs w:val="24"/>
        </w:rPr>
        <w:t xml:space="preserve"> </w:t>
      </w:r>
      <w:proofErr w:type="spellStart"/>
      <w:r w:rsidR="00D27E3F" w:rsidRPr="00FC51E0">
        <w:rPr>
          <w:rFonts w:ascii="Book Antiqua" w:hAnsi="Book Antiqua"/>
          <w:szCs w:val="24"/>
        </w:rPr>
        <w:t>iPS</w:t>
      </w:r>
      <w:proofErr w:type="spellEnd"/>
      <w:r w:rsidR="00D27E3F" w:rsidRPr="00FC51E0">
        <w:rPr>
          <w:rFonts w:ascii="Book Antiqua" w:hAnsi="Book Antiqua"/>
          <w:szCs w:val="24"/>
        </w:rPr>
        <w:t xml:space="preserve"> cells</w:t>
      </w:r>
      <w:r w:rsidR="00330935" w:rsidRPr="00FC51E0">
        <w:rPr>
          <w:rFonts w:ascii="Book Antiqua" w:hAnsi="Book Antiqua"/>
          <w:szCs w:val="24"/>
        </w:rPr>
        <w:fldChar w:fldCharType="begin">
          <w:fldData xml:space="preserve">PEVuZE5vdGU+PENpdGU+PEF1dGhvcj5BcmFva2E8L0F1dGhvcj48WWVhcj4yMDE0PC9ZZWFyPjxS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BcmFva2E8L0F1dGhvcj48WWVhcj4yMDE0PC9ZZWFyPjxS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330935" w:rsidRPr="00FC51E0">
        <w:rPr>
          <w:rFonts w:ascii="Book Antiqua" w:hAnsi="Book Antiqua"/>
          <w:szCs w:val="24"/>
        </w:rPr>
      </w:r>
      <w:r w:rsidR="00330935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60" w:tooltip="Araoka, 2014 #104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60-62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30935" w:rsidRPr="00FC51E0">
        <w:rPr>
          <w:rFonts w:ascii="Book Antiqua" w:hAnsi="Book Antiqua"/>
          <w:szCs w:val="24"/>
        </w:rPr>
        <w:fldChar w:fldCharType="end"/>
      </w:r>
      <w:r w:rsidR="00D27E3F" w:rsidRPr="00FC51E0">
        <w:rPr>
          <w:rFonts w:ascii="Book Antiqua" w:hAnsi="Book Antiqua"/>
          <w:szCs w:val="24"/>
        </w:rPr>
        <w:t xml:space="preserve">. </w:t>
      </w:r>
      <w:r w:rsidR="004D0C32" w:rsidRPr="00FC51E0">
        <w:rPr>
          <w:rFonts w:ascii="Book Antiqua" w:hAnsi="Book Antiqua"/>
          <w:szCs w:val="24"/>
        </w:rPr>
        <w:t>H</w:t>
      </w:r>
      <w:r w:rsidR="007C646F" w:rsidRPr="00FC51E0">
        <w:rPr>
          <w:rFonts w:ascii="Book Antiqua" w:hAnsi="Book Antiqua"/>
          <w:szCs w:val="24"/>
        </w:rPr>
        <w:t>owever,</w:t>
      </w:r>
      <w:r w:rsidR="007914AD" w:rsidRPr="00FC51E0">
        <w:rPr>
          <w:rFonts w:ascii="Book Antiqua" w:hAnsi="Book Antiqua"/>
          <w:szCs w:val="24"/>
        </w:rPr>
        <w:t xml:space="preserve"> several </w:t>
      </w:r>
      <w:r w:rsidR="00033FFE" w:rsidRPr="00FC51E0">
        <w:rPr>
          <w:rFonts w:ascii="Book Antiqua" w:hAnsi="Book Antiqua"/>
          <w:szCs w:val="24"/>
        </w:rPr>
        <w:t xml:space="preserve">hurdles </w:t>
      </w:r>
      <w:r w:rsidR="007C646F" w:rsidRPr="00FC51E0">
        <w:rPr>
          <w:rFonts w:ascii="Book Antiqua" w:hAnsi="Book Antiqua"/>
          <w:szCs w:val="24"/>
        </w:rPr>
        <w:t xml:space="preserve">remain </w:t>
      </w:r>
      <w:r w:rsidR="007914AD" w:rsidRPr="00FC51E0">
        <w:rPr>
          <w:rFonts w:ascii="Book Antiqua" w:hAnsi="Book Antiqua"/>
          <w:szCs w:val="24"/>
        </w:rPr>
        <w:t xml:space="preserve">to be overcome </w:t>
      </w:r>
      <w:r w:rsidR="00033FFE" w:rsidRPr="00FC51E0">
        <w:rPr>
          <w:rFonts w:ascii="Book Antiqua" w:hAnsi="Book Antiqua"/>
          <w:szCs w:val="24"/>
        </w:rPr>
        <w:t xml:space="preserve">before </w:t>
      </w:r>
      <w:proofErr w:type="spellStart"/>
      <w:r w:rsidR="00033FFE" w:rsidRPr="00FC51E0">
        <w:rPr>
          <w:rFonts w:ascii="Book Antiqua" w:hAnsi="Book Antiqua"/>
          <w:szCs w:val="24"/>
        </w:rPr>
        <w:t>iPS</w:t>
      </w:r>
      <w:proofErr w:type="spellEnd"/>
      <w:r w:rsidR="00033FFE" w:rsidRPr="00FC51E0">
        <w:rPr>
          <w:rFonts w:ascii="Book Antiqua" w:hAnsi="Book Antiqua"/>
          <w:szCs w:val="24"/>
        </w:rPr>
        <w:t xml:space="preserve"> </w:t>
      </w:r>
      <w:r w:rsidR="006B4A43" w:rsidRPr="00FC51E0">
        <w:rPr>
          <w:rFonts w:ascii="Book Antiqua" w:hAnsi="Book Antiqua"/>
          <w:szCs w:val="24"/>
        </w:rPr>
        <w:t xml:space="preserve">cells can be </w:t>
      </w:r>
      <w:r w:rsidR="007C646F" w:rsidRPr="00FC51E0">
        <w:rPr>
          <w:rFonts w:ascii="Book Antiqua" w:hAnsi="Book Antiqua"/>
          <w:szCs w:val="24"/>
        </w:rPr>
        <w:t>used practically to regen</w:t>
      </w:r>
      <w:r w:rsidR="006B4A43" w:rsidRPr="00FC51E0">
        <w:rPr>
          <w:rFonts w:ascii="Book Antiqua" w:hAnsi="Book Antiqua"/>
          <w:szCs w:val="24"/>
        </w:rPr>
        <w:t>erate the kidney.</w:t>
      </w:r>
      <w:r w:rsidR="00B11097" w:rsidRPr="00FC51E0">
        <w:rPr>
          <w:rFonts w:ascii="Book Antiqua" w:hAnsi="Book Antiqua"/>
          <w:szCs w:val="24"/>
        </w:rPr>
        <w:t xml:space="preserve"> </w:t>
      </w:r>
      <w:r w:rsidR="00EE6C5E" w:rsidRPr="00FC51E0">
        <w:rPr>
          <w:rFonts w:ascii="Book Antiqua" w:hAnsi="Book Antiqua"/>
          <w:szCs w:val="24"/>
        </w:rPr>
        <w:t>First, the efficiency</w:t>
      </w:r>
      <w:r w:rsidR="00783A67" w:rsidRPr="00FC51E0">
        <w:rPr>
          <w:rFonts w:ascii="Book Antiqua" w:hAnsi="Book Antiqua"/>
          <w:szCs w:val="24"/>
        </w:rPr>
        <w:t xml:space="preserve"> of </w:t>
      </w:r>
      <w:proofErr w:type="spellStart"/>
      <w:r w:rsidR="00783A67" w:rsidRPr="00FC51E0">
        <w:rPr>
          <w:rFonts w:ascii="Book Antiqua" w:hAnsi="Book Antiqua"/>
          <w:szCs w:val="24"/>
        </w:rPr>
        <w:t>iPS</w:t>
      </w:r>
      <w:proofErr w:type="spellEnd"/>
      <w:r w:rsidR="00FE2E83" w:rsidRPr="00FC51E0">
        <w:rPr>
          <w:rFonts w:ascii="Book Antiqua" w:hAnsi="Book Antiqua"/>
          <w:szCs w:val="24"/>
        </w:rPr>
        <w:t xml:space="preserve"> cell preparation</w:t>
      </w:r>
      <w:r w:rsidR="003D3B6A" w:rsidRPr="00FC51E0">
        <w:rPr>
          <w:rFonts w:ascii="Book Antiqua" w:hAnsi="Book Antiqua"/>
          <w:szCs w:val="24"/>
        </w:rPr>
        <w:t xml:space="preserve"> from adult somatic</w:t>
      </w:r>
      <w:r w:rsidR="00783A67" w:rsidRPr="00FC51E0">
        <w:rPr>
          <w:rFonts w:ascii="Book Antiqua" w:hAnsi="Book Antiqua"/>
          <w:szCs w:val="24"/>
        </w:rPr>
        <w:t xml:space="preserve"> cells is still low. Second</w:t>
      </w:r>
      <w:r w:rsidR="00B11097" w:rsidRPr="00FC51E0">
        <w:rPr>
          <w:rFonts w:ascii="Book Antiqua" w:hAnsi="Book Antiqua"/>
          <w:szCs w:val="24"/>
        </w:rPr>
        <w:t xml:space="preserve">, </w:t>
      </w:r>
      <w:r w:rsidR="00B115B0" w:rsidRPr="00FC51E0">
        <w:rPr>
          <w:rFonts w:ascii="Book Antiqua" w:hAnsi="Book Antiqua"/>
          <w:szCs w:val="24"/>
        </w:rPr>
        <w:t xml:space="preserve">it is </w:t>
      </w:r>
      <w:r w:rsidR="00F57A1A" w:rsidRPr="00FC51E0">
        <w:rPr>
          <w:rFonts w:ascii="Book Antiqua" w:hAnsi="Book Antiqua"/>
          <w:szCs w:val="24"/>
        </w:rPr>
        <w:t xml:space="preserve">still </w:t>
      </w:r>
      <w:r w:rsidR="00B115B0" w:rsidRPr="00FC51E0">
        <w:rPr>
          <w:rFonts w:ascii="Book Antiqua" w:hAnsi="Book Antiqua"/>
          <w:szCs w:val="24"/>
        </w:rPr>
        <w:t>challenging to prepare</w:t>
      </w:r>
      <w:r w:rsidR="00AA2CEC" w:rsidRPr="00FC51E0">
        <w:rPr>
          <w:rFonts w:ascii="Book Antiqua" w:hAnsi="Book Antiqua"/>
          <w:szCs w:val="24"/>
        </w:rPr>
        <w:t xml:space="preserve"> kidney stem/progenitor cells </w:t>
      </w:r>
      <w:r w:rsidR="00524B43" w:rsidRPr="00FC51E0">
        <w:rPr>
          <w:rFonts w:ascii="Book Antiqua" w:hAnsi="Book Antiqua"/>
          <w:szCs w:val="24"/>
        </w:rPr>
        <w:t>that ex</w:t>
      </w:r>
      <w:r w:rsidR="00930A32" w:rsidRPr="00FC51E0">
        <w:rPr>
          <w:rFonts w:ascii="Book Antiqua" w:hAnsi="Book Antiqua"/>
          <w:szCs w:val="24"/>
        </w:rPr>
        <w:t xml:space="preserve">ist in the CM </w:t>
      </w:r>
      <w:r w:rsidR="00AA2CEC" w:rsidRPr="00FC51E0">
        <w:rPr>
          <w:rFonts w:ascii="Book Antiqua" w:hAnsi="Book Antiqua"/>
          <w:szCs w:val="24"/>
        </w:rPr>
        <w:t xml:space="preserve">from </w:t>
      </w:r>
      <w:proofErr w:type="spellStart"/>
      <w:r w:rsidR="00DE78F0" w:rsidRPr="00FC51E0">
        <w:rPr>
          <w:rFonts w:ascii="Book Antiqua" w:hAnsi="Book Antiqua"/>
          <w:szCs w:val="24"/>
        </w:rPr>
        <w:t>iPS</w:t>
      </w:r>
      <w:proofErr w:type="spellEnd"/>
      <w:r w:rsidR="00DE78F0" w:rsidRPr="00FC51E0">
        <w:rPr>
          <w:rFonts w:ascii="Book Antiqua" w:hAnsi="Book Antiqua"/>
          <w:szCs w:val="24"/>
        </w:rPr>
        <w:t xml:space="preserve"> cells. </w:t>
      </w:r>
      <w:r w:rsidR="00D6602E" w:rsidRPr="00FC51E0">
        <w:rPr>
          <w:rFonts w:ascii="Book Antiqua" w:hAnsi="Book Antiqua"/>
          <w:szCs w:val="24"/>
        </w:rPr>
        <w:t>Third</w:t>
      </w:r>
      <w:r w:rsidR="00781157" w:rsidRPr="00FC51E0">
        <w:rPr>
          <w:rFonts w:ascii="Book Antiqua" w:hAnsi="Book Antiqua"/>
          <w:szCs w:val="24"/>
        </w:rPr>
        <w:t>, even if kidney</w:t>
      </w:r>
      <w:r w:rsidR="003B0999" w:rsidRPr="00FC51E0">
        <w:rPr>
          <w:rFonts w:ascii="Book Antiqua" w:hAnsi="Book Antiqua"/>
          <w:szCs w:val="24"/>
        </w:rPr>
        <w:t xml:space="preserve"> </w:t>
      </w:r>
      <w:r w:rsidR="002E0D1B" w:rsidRPr="00FC51E0">
        <w:rPr>
          <w:rFonts w:ascii="Book Antiqua" w:hAnsi="Book Antiqua"/>
          <w:szCs w:val="24"/>
        </w:rPr>
        <w:t xml:space="preserve">stem/progenitor cells are successfully created from </w:t>
      </w:r>
      <w:proofErr w:type="spellStart"/>
      <w:r w:rsidR="002E0D1B" w:rsidRPr="00FC51E0">
        <w:rPr>
          <w:rFonts w:ascii="Book Antiqua" w:hAnsi="Book Antiqua"/>
          <w:szCs w:val="24"/>
        </w:rPr>
        <w:t>i</w:t>
      </w:r>
      <w:r w:rsidR="00614CB3" w:rsidRPr="00FC51E0">
        <w:rPr>
          <w:rFonts w:ascii="Book Antiqua" w:hAnsi="Book Antiqua"/>
          <w:szCs w:val="24"/>
        </w:rPr>
        <w:t>PS</w:t>
      </w:r>
      <w:proofErr w:type="spellEnd"/>
      <w:r w:rsidR="00614CB3" w:rsidRPr="00FC51E0">
        <w:rPr>
          <w:rFonts w:ascii="Book Antiqua" w:hAnsi="Book Antiqua"/>
          <w:szCs w:val="24"/>
        </w:rPr>
        <w:t xml:space="preserve"> cells, it is difficult to </w:t>
      </w:r>
      <w:r w:rsidR="00E3748C" w:rsidRPr="00FC51E0">
        <w:rPr>
          <w:rFonts w:ascii="Book Antiqua" w:hAnsi="Book Antiqua"/>
          <w:szCs w:val="24"/>
        </w:rPr>
        <w:t xml:space="preserve">continue to </w:t>
      </w:r>
      <w:r w:rsidR="00304F74" w:rsidRPr="00FC51E0">
        <w:rPr>
          <w:rFonts w:ascii="Book Antiqua" w:hAnsi="Book Antiqua"/>
          <w:szCs w:val="24"/>
        </w:rPr>
        <w:t>cul</w:t>
      </w:r>
      <w:r w:rsidR="00382A16" w:rsidRPr="00FC51E0">
        <w:rPr>
          <w:rFonts w:ascii="Book Antiqua" w:hAnsi="Book Antiqua"/>
          <w:szCs w:val="24"/>
        </w:rPr>
        <w:t>ture</w:t>
      </w:r>
      <w:r w:rsidR="005C2D04" w:rsidRPr="00FC51E0">
        <w:rPr>
          <w:rFonts w:ascii="Book Antiqua" w:hAnsi="Book Antiqua"/>
          <w:szCs w:val="24"/>
        </w:rPr>
        <w:t xml:space="preserve"> </w:t>
      </w:r>
      <w:r w:rsidR="00330935" w:rsidRPr="00FC51E0">
        <w:rPr>
          <w:rFonts w:ascii="Book Antiqua" w:hAnsi="Book Antiqua"/>
          <w:szCs w:val="24"/>
        </w:rPr>
        <w:t xml:space="preserve">and expand </w:t>
      </w:r>
      <w:r w:rsidR="005C2D04" w:rsidRPr="00FC51E0">
        <w:rPr>
          <w:rFonts w:ascii="Book Antiqua" w:hAnsi="Book Antiqua"/>
          <w:szCs w:val="24"/>
        </w:rPr>
        <w:t>th</w:t>
      </w:r>
      <w:r w:rsidR="00082C2E" w:rsidRPr="00FC51E0">
        <w:rPr>
          <w:rFonts w:ascii="Book Antiqua" w:hAnsi="Book Antiqua"/>
          <w:szCs w:val="24"/>
        </w:rPr>
        <w:t>ose stem/progenitor cells while</w:t>
      </w:r>
      <w:r w:rsidR="00382A16" w:rsidRPr="00FC51E0">
        <w:rPr>
          <w:rFonts w:ascii="Book Antiqua" w:hAnsi="Book Antiqua"/>
          <w:szCs w:val="24"/>
        </w:rPr>
        <w:t xml:space="preserve"> maintaining</w:t>
      </w:r>
      <w:r w:rsidR="00823492" w:rsidRPr="00FC51E0">
        <w:rPr>
          <w:rFonts w:ascii="Book Antiqua" w:hAnsi="Book Antiqua"/>
          <w:szCs w:val="24"/>
        </w:rPr>
        <w:t xml:space="preserve"> their </w:t>
      </w:r>
      <w:r w:rsidR="00382A16" w:rsidRPr="00FC51E0">
        <w:rPr>
          <w:rFonts w:ascii="Book Antiqua" w:hAnsi="Book Antiqua"/>
          <w:szCs w:val="24"/>
        </w:rPr>
        <w:t xml:space="preserve">unique </w:t>
      </w:r>
      <w:r w:rsidR="00ED6173" w:rsidRPr="00FC51E0">
        <w:rPr>
          <w:rFonts w:ascii="Book Antiqua" w:hAnsi="Book Antiqua"/>
          <w:szCs w:val="24"/>
        </w:rPr>
        <w:t>properties</w:t>
      </w:r>
      <w:r w:rsidR="00A4334C" w:rsidRPr="00FC51E0">
        <w:rPr>
          <w:rFonts w:ascii="Book Antiqua" w:hAnsi="Book Antiqua"/>
          <w:szCs w:val="24"/>
        </w:rPr>
        <w:t xml:space="preserve">. The reason for this limitation is that </w:t>
      </w:r>
      <w:r w:rsidR="00823492" w:rsidRPr="00FC51E0">
        <w:rPr>
          <w:rFonts w:ascii="Book Antiqua" w:hAnsi="Book Antiqua"/>
          <w:szCs w:val="24"/>
        </w:rPr>
        <w:t>the</w:t>
      </w:r>
      <w:r w:rsidR="00BD29E4" w:rsidRPr="00FC51E0">
        <w:rPr>
          <w:rFonts w:ascii="Book Antiqua" w:hAnsi="Book Antiqua"/>
          <w:szCs w:val="24"/>
        </w:rPr>
        <w:t xml:space="preserve"> niche for kidney stem/progenitor cells</w:t>
      </w:r>
      <w:r w:rsidR="00F30591" w:rsidRPr="00FC51E0">
        <w:rPr>
          <w:rFonts w:ascii="Book Antiqua" w:hAnsi="Book Antiqua"/>
          <w:szCs w:val="24"/>
        </w:rPr>
        <w:t xml:space="preserve"> has</w:t>
      </w:r>
      <w:r w:rsidR="000052A5" w:rsidRPr="00FC51E0">
        <w:rPr>
          <w:rFonts w:ascii="Book Antiqua" w:hAnsi="Book Antiqua"/>
          <w:szCs w:val="24"/>
        </w:rPr>
        <w:t xml:space="preserve"> not </w:t>
      </w:r>
      <w:r w:rsidR="00F30591" w:rsidRPr="00FC51E0">
        <w:rPr>
          <w:rFonts w:ascii="Book Antiqua" w:hAnsi="Book Antiqua"/>
          <w:szCs w:val="24"/>
        </w:rPr>
        <w:t xml:space="preserve">been </w:t>
      </w:r>
      <w:r w:rsidR="000052A5" w:rsidRPr="00FC51E0">
        <w:rPr>
          <w:rFonts w:ascii="Book Antiqua" w:hAnsi="Book Antiqua"/>
          <w:szCs w:val="24"/>
        </w:rPr>
        <w:t xml:space="preserve">clearly understood. </w:t>
      </w:r>
      <w:r w:rsidR="00AF3F0C" w:rsidRPr="00FC51E0">
        <w:rPr>
          <w:rFonts w:ascii="Book Antiqua" w:hAnsi="Book Antiqua"/>
          <w:szCs w:val="24"/>
        </w:rPr>
        <w:t>Therefore, further</w:t>
      </w:r>
      <w:r w:rsidR="00F025F9" w:rsidRPr="00FC51E0">
        <w:rPr>
          <w:rFonts w:ascii="Book Antiqua" w:hAnsi="Book Antiqua"/>
          <w:szCs w:val="24"/>
        </w:rPr>
        <w:t xml:space="preserve"> studies will be required to use indir</w:t>
      </w:r>
      <w:r w:rsidR="0002252A" w:rsidRPr="00FC51E0">
        <w:rPr>
          <w:rFonts w:ascii="Book Antiqua" w:hAnsi="Book Antiqua"/>
          <w:szCs w:val="24"/>
        </w:rPr>
        <w:t>ect reprogramming for</w:t>
      </w:r>
      <w:r w:rsidR="008B73AF" w:rsidRPr="00FC51E0">
        <w:rPr>
          <w:rFonts w:ascii="Book Antiqua" w:hAnsi="Book Antiqua"/>
          <w:szCs w:val="24"/>
        </w:rPr>
        <w:t xml:space="preserve"> kidney </w:t>
      </w:r>
      <w:r w:rsidR="00E67A9C" w:rsidRPr="00FC51E0">
        <w:rPr>
          <w:rFonts w:ascii="Book Antiqua" w:hAnsi="Book Antiqua"/>
          <w:szCs w:val="24"/>
        </w:rPr>
        <w:t>regeneration</w:t>
      </w:r>
      <w:r w:rsidR="004957E7" w:rsidRPr="00FC51E0">
        <w:rPr>
          <w:rFonts w:ascii="Book Antiqua" w:hAnsi="Book Antiqua"/>
          <w:szCs w:val="24"/>
        </w:rPr>
        <w:t xml:space="preserve">. </w:t>
      </w:r>
      <w:r w:rsidR="00D17F6F" w:rsidRPr="00FC51E0">
        <w:rPr>
          <w:rFonts w:ascii="Book Antiqua" w:hAnsi="Book Antiqua"/>
          <w:szCs w:val="24"/>
        </w:rPr>
        <w:t>Recently,</w:t>
      </w:r>
      <w:r w:rsidR="006B43CF" w:rsidRPr="00FC51E0">
        <w:rPr>
          <w:rFonts w:ascii="Book Antiqua" w:hAnsi="Book Antiqua"/>
          <w:szCs w:val="24"/>
        </w:rPr>
        <w:t xml:space="preserve"> several reports </w:t>
      </w:r>
      <w:r w:rsidR="003F3B3C" w:rsidRPr="00FC51E0">
        <w:rPr>
          <w:rFonts w:ascii="Book Antiqua" w:hAnsi="Book Antiqua"/>
          <w:szCs w:val="24"/>
        </w:rPr>
        <w:t xml:space="preserve">have </w:t>
      </w:r>
      <w:r w:rsidR="006B43CF" w:rsidRPr="00FC51E0">
        <w:rPr>
          <w:rFonts w:ascii="Book Antiqua" w:hAnsi="Book Antiqua"/>
          <w:szCs w:val="24"/>
        </w:rPr>
        <w:t xml:space="preserve">demonstrated that a direct </w:t>
      </w:r>
      <w:r w:rsidR="003C467E" w:rsidRPr="00FC51E0">
        <w:rPr>
          <w:rFonts w:ascii="Book Antiqua" w:hAnsi="Book Antiqua"/>
          <w:szCs w:val="24"/>
        </w:rPr>
        <w:t>reprogramming metho</w:t>
      </w:r>
      <w:r w:rsidR="00F74DCF" w:rsidRPr="00FC51E0">
        <w:rPr>
          <w:rFonts w:ascii="Book Antiqua" w:hAnsi="Book Antiqua"/>
          <w:szCs w:val="24"/>
        </w:rPr>
        <w:t>d was useful for</w:t>
      </w:r>
      <w:r w:rsidR="004D7CA0" w:rsidRPr="00FC51E0">
        <w:rPr>
          <w:rFonts w:ascii="Book Antiqua" w:hAnsi="Book Antiqua"/>
          <w:szCs w:val="24"/>
        </w:rPr>
        <w:t xml:space="preserve"> kidney regeneration. </w:t>
      </w:r>
      <w:r w:rsidR="00127C95" w:rsidRPr="00FC51E0">
        <w:rPr>
          <w:rFonts w:ascii="Book Antiqua" w:hAnsi="Book Antiqua"/>
          <w:szCs w:val="24"/>
        </w:rPr>
        <w:t xml:space="preserve">Hendry </w:t>
      </w:r>
      <w:r w:rsidR="00127C95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IZW5kcnk8L0F1dGhvcj48WWVhcj4yMDEzPC9ZZWFyPjxS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IZW5kcnk8L0F1dGhvcj48WWVhcj4yMDEzPC9ZZWFyPjxS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63" w:tooltip="Hendry, 2013 #66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63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127C95" w:rsidRPr="00FC51E0">
        <w:rPr>
          <w:rFonts w:ascii="Book Antiqua" w:hAnsi="Book Antiqua"/>
          <w:szCs w:val="24"/>
        </w:rPr>
        <w:t xml:space="preserve"> introduced 6 transcription factors into </w:t>
      </w:r>
      <w:r w:rsidR="004A70B4" w:rsidRPr="00FC51E0">
        <w:rPr>
          <w:rFonts w:ascii="Book Antiqua" w:hAnsi="Book Antiqua"/>
          <w:szCs w:val="24"/>
        </w:rPr>
        <w:t xml:space="preserve">a </w:t>
      </w:r>
      <w:r w:rsidR="00127C95" w:rsidRPr="00FC51E0">
        <w:rPr>
          <w:rFonts w:ascii="Book Antiqua" w:hAnsi="Book Antiqua"/>
          <w:szCs w:val="24"/>
        </w:rPr>
        <w:t>human adult renal pro</w:t>
      </w:r>
      <w:r w:rsidR="007D38D4" w:rsidRPr="00FC51E0">
        <w:rPr>
          <w:rFonts w:ascii="Book Antiqua" w:hAnsi="Book Antiqua"/>
          <w:szCs w:val="24"/>
        </w:rPr>
        <w:t xml:space="preserve">ximal </w:t>
      </w:r>
      <w:r w:rsidR="00F74DCF" w:rsidRPr="00FC51E0">
        <w:rPr>
          <w:rFonts w:ascii="Book Antiqua" w:hAnsi="Book Antiqua"/>
          <w:szCs w:val="24"/>
        </w:rPr>
        <w:t>tubular</w:t>
      </w:r>
      <w:r w:rsidR="009A75EE" w:rsidRPr="00FC51E0">
        <w:rPr>
          <w:rFonts w:ascii="Book Antiqua" w:hAnsi="Book Antiqua"/>
          <w:szCs w:val="24"/>
        </w:rPr>
        <w:t xml:space="preserve"> </w:t>
      </w:r>
      <w:r w:rsidR="007D38D4" w:rsidRPr="00FC51E0">
        <w:rPr>
          <w:rFonts w:ascii="Book Antiqua" w:hAnsi="Book Antiqua"/>
          <w:szCs w:val="24"/>
        </w:rPr>
        <w:t>cell line</w:t>
      </w:r>
      <w:r w:rsidR="00885EF3" w:rsidRPr="00FC51E0">
        <w:rPr>
          <w:rFonts w:ascii="Book Antiqua" w:hAnsi="Book Antiqua"/>
          <w:szCs w:val="24"/>
        </w:rPr>
        <w:t xml:space="preserve">. </w:t>
      </w:r>
      <w:r w:rsidR="00594382" w:rsidRPr="00FC51E0">
        <w:rPr>
          <w:rFonts w:ascii="Book Antiqua" w:hAnsi="Book Antiqua"/>
          <w:szCs w:val="24"/>
        </w:rPr>
        <w:t>Th</w:t>
      </w:r>
      <w:r w:rsidR="00D81396" w:rsidRPr="00FC51E0">
        <w:rPr>
          <w:rFonts w:ascii="Book Antiqua" w:hAnsi="Book Antiqua"/>
          <w:szCs w:val="24"/>
        </w:rPr>
        <w:t xml:space="preserve">ese cells were localized in </w:t>
      </w:r>
      <w:r w:rsidR="00E3748C" w:rsidRPr="00FC51E0">
        <w:rPr>
          <w:rFonts w:ascii="Book Antiqua" w:hAnsi="Book Antiqua"/>
          <w:i/>
          <w:szCs w:val="24"/>
        </w:rPr>
        <w:t>S</w:t>
      </w:r>
      <w:r w:rsidR="00D81396" w:rsidRPr="00FC51E0">
        <w:rPr>
          <w:rFonts w:ascii="Book Antiqua" w:hAnsi="Book Antiqua"/>
          <w:i/>
          <w:szCs w:val="24"/>
        </w:rPr>
        <w:t>ix2</w:t>
      </w:r>
      <w:r w:rsidR="00D81396" w:rsidRPr="00FC51E0">
        <w:rPr>
          <w:rFonts w:ascii="Book Antiqua" w:hAnsi="Book Antiqua"/>
          <w:szCs w:val="24"/>
        </w:rPr>
        <w:t xml:space="preserve">+ and </w:t>
      </w:r>
      <w:proofErr w:type="spellStart"/>
      <w:r w:rsidR="005459F9" w:rsidRPr="00FC51E0">
        <w:rPr>
          <w:rFonts w:ascii="Book Antiqua" w:hAnsi="Book Antiqua"/>
          <w:szCs w:val="24"/>
        </w:rPr>
        <w:t>Wilm’s</w:t>
      </w:r>
      <w:proofErr w:type="spellEnd"/>
      <w:r w:rsidR="005459F9" w:rsidRPr="00FC51E0">
        <w:rPr>
          <w:rFonts w:ascii="Book Antiqua" w:hAnsi="Book Antiqua"/>
          <w:szCs w:val="24"/>
        </w:rPr>
        <w:t xml:space="preserve"> tumor 1</w:t>
      </w:r>
      <w:r w:rsidR="00B01EB0" w:rsidRPr="00FC51E0">
        <w:rPr>
          <w:rFonts w:ascii="Book Antiqua" w:hAnsi="Book Antiqua"/>
          <w:szCs w:val="24"/>
        </w:rPr>
        <w:t xml:space="preserve">+ compartment in an </w:t>
      </w:r>
      <w:r w:rsidR="00B01EB0" w:rsidRPr="00FC51E0">
        <w:rPr>
          <w:rFonts w:ascii="Book Antiqua" w:hAnsi="Book Antiqua"/>
          <w:i/>
          <w:szCs w:val="24"/>
        </w:rPr>
        <w:t xml:space="preserve">ex </w:t>
      </w:r>
      <w:r w:rsidR="004D7CA0" w:rsidRPr="00FC51E0">
        <w:rPr>
          <w:rFonts w:ascii="Book Antiqua" w:hAnsi="Book Antiqua"/>
          <w:i/>
          <w:szCs w:val="24"/>
        </w:rPr>
        <w:t>vivo</w:t>
      </w:r>
      <w:r w:rsidR="004D7CA0" w:rsidRPr="00FC51E0">
        <w:rPr>
          <w:rFonts w:ascii="Book Antiqua" w:hAnsi="Book Antiqua"/>
          <w:szCs w:val="24"/>
        </w:rPr>
        <w:t xml:space="preserve"> organoid </w:t>
      </w:r>
      <w:r w:rsidR="00C55EAA" w:rsidRPr="00FC51E0">
        <w:rPr>
          <w:rFonts w:ascii="Book Antiqua" w:hAnsi="Book Antiqua"/>
          <w:szCs w:val="24"/>
        </w:rPr>
        <w:t>culture assay</w:t>
      </w:r>
      <w:r w:rsidR="008435E2" w:rsidRPr="00FC51E0">
        <w:rPr>
          <w:rFonts w:ascii="Book Antiqua" w:hAnsi="Book Antiqua"/>
          <w:szCs w:val="24"/>
        </w:rPr>
        <w:t>. These findings suggest</w:t>
      </w:r>
      <w:r w:rsidR="0038638B" w:rsidRPr="00FC51E0">
        <w:rPr>
          <w:rFonts w:ascii="Book Antiqua" w:hAnsi="Book Antiqua"/>
          <w:szCs w:val="24"/>
        </w:rPr>
        <w:t xml:space="preserve"> that these cells obtained</w:t>
      </w:r>
      <w:r w:rsidR="005C109E" w:rsidRPr="00FC51E0">
        <w:rPr>
          <w:rFonts w:ascii="Book Antiqua" w:hAnsi="Book Antiqua"/>
          <w:szCs w:val="24"/>
        </w:rPr>
        <w:t xml:space="preserve"> properties similar to kidney stem/progenitor cells.</w:t>
      </w:r>
      <w:r w:rsidR="00934D83" w:rsidRPr="00FC51E0">
        <w:rPr>
          <w:rFonts w:ascii="Book Antiqua" w:hAnsi="Book Antiqua"/>
          <w:szCs w:val="24"/>
        </w:rPr>
        <w:t xml:space="preserve"> </w:t>
      </w:r>
      <w:proofErr w:type="spellStart"/>
      <w:r w:rsidR="0031777A" w:rsidRPr="00FC51E0">
        <w:rPr>
          <w:rFonts w:ascii="Book Antiqua" w:hAnsi="Book Antiqua"/>
          <w:szCs w:val="24"/>
        </w:rPr>
        <w:t>Papadimou</w:t>
      </w:r>
      <w:proofErr w:type="spellEnd"/>
      <w:r w:rsidR="0031777A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QYXBhZGltb3U8L0F1dGhvcj48WWVhcj4yMDE1PC9ZZWFy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QYXBhZGltb3U8L0F1dGhvcj48WWVhcj4yMDE1PC9ZZWFy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64" w:tooltip="Papadimou, 2015 #67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64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724DC7" w:rsidRPr="00FC51E0">
        <w:rPr>
          <w:rFonts w:ascii="Book Antiqua" w:hAnsi="Book Antiqua"/>
          <w:szCs w:val="24"/>
        </w:rPr>
        <w:t xml:space="preserve"> incu</w:t>
      </w:r>
      <w:r w:rsidR="00D47927" w:rsidRPr="00FC51E0">
        <w:rPr>
          <w:rFonts w:ascii="Book Antiqua" w:hAnsi="Book Antiqua"/>
          <w:szCs w:val="24"/>
        </w:rPr>
        <w:t xml:space="preserve">bated </w:t>
      </w:r>
      <w:proofErr w:type="spellStart"/>
      <w:r w:rsidR="00D47927" w:rsidRPr="00FC51E0">
        <w:rPr>
          <w:rFonts w:ascii="Book Antiqua" w:hAnsi="Book Antiqua"/>
          <w:szCs w:val="24"/>
        </w:rPr>
        <w:t>permeabi</w:t>
      </w:r>
      <w:r w:rsidR="006270BD" w:rsidRPr="00FC51E0">
        <w:rPr>
          <w:rFonts w:ascii="Book Antiqua" w:hAnsi="Book Antiqua"/>
          <w:szCs w:val="24"/>
        </w:rPr>
        <w:t>liz</w:t>
      </w:r>
      <w:r w:rsidR="00D47927" w:rsidRPr="00FC51E0">
        <w:rPr>
          <w:rFonts w:ascii="Book Antiqua" w:hAnsi="Book Antiqua"/>
          <w:szCs w:val="24"/>
        </w:rPr>
        <w:t>ed</w:t>
      </w:r>
      <w:proofErr w:type="spellEnd"/>
      <w:r w:rsidR="006270BD" w:rsidRPr="00FC51E0">
        <w:rPr>
          <w:rFonts w:ascii="Book Antiqua" w:hAnsi="Book Antiqua"/>
          <w:szCs w:val="24"/>
        </w:rPr>
        <w:t xml:space="preserve"> </w:t>
      </w:r>
      <w:r w:rsidR="00D47927" w:rsidRPr="00FC51E0">
        <w:rPr>
          <w:rFonts w:ascii="Book Antiqua" w:hAnsi="Book Antiqua"/>
          <w:szCs w:val="24"/>
        </w:rPr>
        <w:t xml:space="preserve">human BMMSCs </w:t>
      </w:r>
      <w:r w:rsidR="006270BD" w:rsidRPr="00FC51E0">
        <w:rPr>
          <w:rFonts w:ascii="Book Antiqua" w:hAnsi="Book Antiqua"/>
          <w:szCs w:val="24"/>
        </w:rPr>
        <w:t>with the extracts of</w:t>
      </w:r>
      <w:r w:rsidR="005610AA" w:rsidRPr="00FC51E0">
        <w:rPr>
          <w:rFonts w:ascii="Book Antiqua" w:hAnsi="Book Antiqua"/>
          <w:szCs w:val="24"/>
        </w:rPr>
        <w:t xml:space="preserve"> </w:t>
      </w:r>
      <w:r w:rsidR="00C251CF" w:rsidRPr="00FC51E0">
        <w:rPr>
          <w:rFonts w:ascii="Book Antiqua" w:hAnsi="Book Antiqua"/>
          <w:szCs w:val="24"/>
        </w:rPr>
        <w:t>human proximal tubular epithelial cells</w:t>
      </w:r>
      <w:r w:rsidR="00FD6F38" w:rsidRPr="00FC51E0">
        <w:rPr>
          <w:rFonts w:ascii="Book Antiqua" w:hAnsi="Book Antiqua"/>
          <w:szCs w:val="24"/>
        </w:rPr>
        <w:t xml:space="preserve"> and obtained </w:t>
      </w:r>
      <w:r w:rsidR="000D2E1F" w:rsidRPr="00FC51E0">
        <w:rPr>
          <w:rFonts w:ascii="Book Antiqua" w:hAnsi="Book Antiqua"/>
          <w:szCs w:val="24"/>
        </w:rPr>
        <w:t xml:space="preserve">a </w:t>
      </w:r>
      <w:r w:rsidR="00FD6F38" w:rsidRPr="00FC51E0">
        <w:rPr>
          <w:rFonts w:ascii="Book Antiqua" w:hAnsi="Book Antiqua"/>
          <w:szCs w:val="24"/>
        </w:rPr>
        <w:t>cell population similar to pro</w:t>
      </w:r>
      <w:r w:rsidR="00915E78" w:rsidRPr="00FC51E0">
        <w:rPr>
          <w:rFonts w:ascii="Book Antiqua" w:hAnsi="Book Antiqua"/>
          <w:szCs w:val="24"/>
        </w:rPr>
        <w:t>ximal renal tubular cells.</w:t>
      </w:r>
      <w:r w:rsidR="00750A3C" w:rsidRPr="00FC51E0">
        <w:rPr>
          <w:rFonts w:ascii="Book Antiqua" w:hAnsi="Book Antiqua"/>
          <w:szCs w:val="24"/>
        </w:rPr>
        <w:t xml:space="preserve"> </w:t>
      </w:r>
      <w:r w:rsidR="004B22A0" w:rsidRPr="00FC51E0">
        <w:rPr>
          <w:rFonts w:ascii="Book Antiqua" w:hAnsi="Book Antiqua"/>
          <w:szCs w:val="24"/>
        </w:rPr>
        <w:t>These cells were integra</w:t>
      </w:r>
      <w:r w:rsidR="0049161A" w:rsidRPr="00FC51E0">
        <w:rPr>
          <w:rFonts w:ascii="Book Antiqua" w:hAnsi="Book Antiqua"/>
          <w:szCs w:val="24"/>
        </w:rPr>
        <w:t xml:space="preserve">ted in tubular structures in </w:t>
      </w:r>
      <w:r w:rsidR="006D6183" w:rsidRPr="00FC51E0">
        <w:rPr>
          <w:rFonts w:ascii="Book Antiqua" w:hAnsi="Book Antiqua"/>
          <w:szCs w:val="24"/>
        </w:rPr>
        <w:t xml:space="preserve">an </w:t>
      </w:r>
      <w:r w:rsidR="0049161A" w:rsidRPr="00FC51E0">
        <w:rPr>
          <w:rFonts w:ascii="Book Antiqua" w:hAnsi="Book Antiqua"/>
          <w:i/>
          <w:szCs w:val="24"/>
        </w:rPr>
        <w:t xml:space="preserve">ex </w:t>
      </w:r>
      <w:r w:rsidR="00BD7841" w:rsidRPr="00FC51E0">
        <w:rPr>
          <w:rFonts w:ascii="Book Antiqua" w:hAnsi="Book Antiqua"/>
          <w:i/>
          <w:szCs w:val="24"/>
        </w:rPr>
        <w:t>vivo</w:t>
      </w:r>
      <w:r w:rsidR="00BD7841" w:rsidRPr="00FC51E0">
        <w:rPr>
          <w:rFonts w:ascii="Book Antiqua" w:hAnsi="Book Antiqua"/>
          <w:szCs w:val="24"/>
        </w:rPr>
        <w:t xml:space="preserve"> organoid culture assay.</w:t>
      </w:r>
      <w:r w:rsidR="00645CEC" w:rsidRPr="00FC51E0">
        <w:rPr>
          <w:rFonts w:ascii="Book Antiqua" w:hAnsi="Book Antiqua"/>
          <w:szCs w:val="24"/>
        </w:rPr>
        <w:t xml:space="preserve"> </w:t>
      </w:r>
      <w:r w:rsidR="000C48C7" w:rsidRPr="00FC51E0">
        <w:rPr>
          <w:rFonts w:ascii="Book Antiqua" w:hAnsi="Book Antiqua"/>
          <w:szCs w:val="24"/>
        </w:rPr>
        <w:t>Furthermore, these cells were engrafted in</w:t>
      </w:r>
      <w:r w:rsidR="009D2CF0" w:rsidRPr="00FC51E0">
        <w:rPr>
          <w:rFonts w:ascii="Book Antiqua" w:hAnsi="Book Antiqua"/>
          <w:szCs w:val="24"/>
        </w:rPr>
        <w:t xml:space="preserve"> renal tu</w:t>
      </w:r>
      <w:r w:rsidR="00DA258A" w:rsidRPr="00FC51E0">
        <w:rPr>
          <w:rFonts w:ascii="Book Antiqua" w:hAnsi="Book Antiqua"/>
          <w:szCs w:val="24"/>
        </w:rPr>
        <w:t>bules when administered to a cis</w:t>
      </w:r>
      <w:r w:rsidR="009D2CF0" w:rsidRPr="00FC51E0">
        <w:rPr>
          <w:rFonts w:ascii="Book Antiqua" w:hAnsi="Book Antiqua"/>
          <w:szCs w:val="24"/>
        </w:rPr>
        <w:t>platin</w:t>
      </w:r>
      <w:r w:rsidR="0022283C" w:rsidRPr="00FC51E0">
        <w:rPr>
          <w:rFonts w:ascii="Book Antiqua" w:hAnsi="Book Antiqua"/>
          <w:szCs w:val="24"/>
        </w:rPr>
        <w:t xml:space="preserve">-induced AKI </w:t>
      </w:r>
      <w:r w:rsidR="00DA258A" w:rsidRPr="00FC51E0">
        <w:rPr>
          <w:rFonts w:ascii="Book Antiqua" w:hAnsi="Book Antiqua"/>
          <w:szCs w:val="24"/>
        </w:rPr>
        <w:t>model.</w:t>
      </w:r>
      <w:r w:rsidR="00FC4001" w:rsidRPr="00FC51E0">
        <w:rPr>
          <w:rFonts w:ascii="Book Antiqua" w:hAnsi="Book Antiqua"/>
          <w:szCs w:val="24"/>
        </w:rPr>
        <w:t xml:space="preserve"> Therefore, direct reprogramming</w:t>
      </w:r>
      <w:r w:rsidR="00F70D95" w:rsidRPr="00FC51E0">
        <w:rPr>
          <w:rFonts w:ascii="Book Antiqua" w:hAnsi="Book Antiqua"/>
          <w:szCs w:val="24"/>
        </w:rPr>
        <w:t xml:space="preserve"> seems to</w:t>
      </w:r>
      <w:r w:rsidR="00E67A9C" w:rsidRPr="00FC51E0">
        <w:rPr>
          <w:rFonts w:ascii="Book Antiqua" w:hAnsi="Book Antiqua"/>
          <w:szCs w:val="24"/>
        </w:rPr>
        <w:t xml:space="preserve"> be a </w:t>
      </w:r>
      <w:r w:rsidR="00E67A9C" w:rsidRPr="00FC51E0">
        <w:rPr>
          <w:rFonts w:ascii="Book Antiqua" w:hAnsi="Book Antiqua"/>
          <w:szCs w:val="24"/>
        </w:rPr>
        <w:lastRenderedPageBreak/>
        <w:t>promising strategy for kidney</w:t>
      </w:r>
      <w:r w:rsidR="00F70D95" w:rsidRPr="00FC51E0">
        <w:rPr>
          <w:rFonts w:ascii="Book Antiqua" w:hAnsi="Book Antiqua"/>
          <w:szCs w:val="24"/>
        </w:rPr>
        <w:t xml:space="preserve"> </w:t>
      </w:r>
      <w:r w:rsidR="00A87852" w:rsidRPr="00FC51E0">
        <w:rPr>
          <w:rFonts w:ascii="Book Antiqua" w:hAnsi="Book Antiqua"/>
          <w:szCs w:val="24"/>
        </w:rPr>
        <w:t>reg</w:t>
      </w:r>
      <w:r w:rsidR="00E67A9C" w:rsidRPr="00FC51E0">
        <w:rPr>
          <w:rFonts w:ascii="Book Antiqua" w:hAnsi="Book Antiqua"/>
          <w:szCs w:val="24"/>
        </w:rPr>
        <w:t>eneration</w:t>
      </w:r>
      <w:r w:rsidR="00A87852" w:rsidRPr="00FC51E0">
        <w:rPr>
          <w:rFonts w:ascii="Book Antiqua" w:hAnsi="Book Antiqua"/>
          <w:szCs w:val="24"/>
        </w:rPr>
        <w:t xml:space="preserve">. </w:t>
      </w:r>
      <w:r w:rsidR="00ED10B6" w:rsidRPr="00FC51E0">
        <w:rPr>
          <w:rFonts w:ascii="Book Antiqua" w:hAnsi="Book Antiqua"/>
          <w:szCs w:val="24"/>
        </w:rPr>
        <w:t xml:space="preserve">It has been reported that </w:t>
      </w:r>
      <w:proofErr w:type="spellStart"/>
      <w:r w:rsidR="00ED10B6" w:rsidRPr="00FC51E0">
        <w:rPr>
          <w:rFonts w:ascii="Book Antiqua" w:hAnsi="Book Antiqua"/>
          <w:szCs w:val="24"/>
        </w:rPr>
        <w:t>iPS</w:t>
      </w:r>
      <w:proofErr w:type="spellEnd"/>
      <w:r w:rsidR="00ED10B6" w:rsidRPr="00FC51E0">
        <w:rPr>
          <w:rFonts w:ascii="Book Antiqua" w:hAnsi="Book Antiqua"/>
          <w:szCs w:val="24"/>
        </w:rPr>
        <w:t xml:space="preserve"> cells </w:t>
      </w:r>
      <w:r w:rsidR="00B54795" w:rsidRPr="00FC51E0">
        <w:rPr>
          <w:rFonts w:ascii="Book Antiqua" w:hAnsi="Book Antiqua"/>
          <w:szCs w:val="24"/>
        </w:rPr>
        <w:t>derived from various cell types are not identical in their differ</w:t>
      </w:r>
      <w:r w:rsidR="009A62B2" w:rsidRPr="00FC51E0">
        <w:rPr>
          <w:rFonts w:ascii="Book Antiqua" w:hAnsi="Book Antiqua"/>
          <w:szCs w:val="24"/>
        </w:rPr>
        <w:t>entiation capacity</w:t>
      </w:r>
      <w:r w:rsidR="0004690F" w:rsidRPr="00FC51E0">
        <w:rPr>
          <w:rFonts w:ascii="Book Antiqua" w:hAnsi="Book Antiqua"/>
          <w:szCs w:val="24"/>
        </w:rPr>
        <w:fldChar w:fldCharType="begin">
          <w:fldData xml:space="preserve">PEVuZE5vdGU+PENpdGU+PEF1dGhvcj5IdTwvQXV0aG9yPjxZZWFyPjIwMTA8L1llYXI+PFJlY051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IdTwvQXV0aG9yPjxZZWFyPjIwMTA8L1llYXI+PFJlY051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04690F" w:rsidRPr="00FC51E0">
        <w:rPr>
          <w:rFonts w:ascii="Book Antiqua" w:hAnsi="Book Antiqua"/>
          <w:szCs w:val="24"/>
        </w:rPr>
      </w:r>
      <w:r w:rsidR="0004690F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65" w:tooltip="Hu, 2010 #6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65-67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04690F" w:rsidRPr="00FC51E0">
        <w:rPr>
          <w:rFonts w:ascii="Book Antiqua" w:hAnsi="Book Antiqua"/>
          <w:szCs w:val="24"/>
        </w:rPr>
        <w:fldChar w:fldCharType="end"/>
      </w:r>
      <w:r w:rsidR="009A62B2" w:rsidRPr="00FC51E0">
        <w:rPr>
          <w:rFonts w:ascii="Book Antiqua" w:hAnsi="Book Antiqua"/>
          <w:szCs w:val="24"/>
        </w:rPr>
        <w:t xml:space="preserve">, probably because </w:t>
      </w:r>
      <w:proofErr w:type="spellStart"/>
      <w:r w:rsidR="009A62B2" w:rsidRPr="00FC51E0">
        <w:rPr>
          <w:rFonts w:ascii="Book Antiqua" w:hAnsi="Book Antiqua"/>
          <w:szCs w:val="24"/>
        </w:rPr>
        <w:t>iPS</w:t>
      </w:r>
      <w:proofErr w:type="spellEnd"/>
      <w:r w:rsidR="009A62B2" w:rsidRPr="00FC51E0">
        <w:rPr>
          <w:rFonts w:ascii="Book Antiqua" w:hAnsi="Book Antiqua"/>
          <w:szCs w:val="24"/>
        </w:rPr>
        <w:t xml:space="preserve"> ce</w:t>
      </w:r>
      <w:r w:rsidR="000D2E1F" w:rsidRPr="00FC51E0">
        <w:rPr>
          <w:rFonts w:ascii="Book Antiqua" w:hAnsi="Book Antiqua"/>
          <w:szCs w:val="24"/>
        </w:rPr>
        <w:t>lls maintain epigenetic memory</w:t>
      </w:r>
      <w:r w:rsidR="00552D16" w:rsidRPr="00FC51E0">
        <w:rPr>
          <w:rFonts w:ascii="Book Antiqua" w:hAnsi="Book Antiqua"/>
          <w:szCs w:val="24"/>
        </w:rPr>
        <w:t xml:space="preserve"> of </w:t>
      </w:r>
      <w:r w:rsidR="00143012" w:rsidRPr="00FC51E0">
        <w:rPr>
          <w:rFonts w:ascii="Book Antiqua" w:hAnsi="Book Antiqua"/>
          <w:szCs w:val="24"/>
        </w:rPr>
        <w:t>their parental cells.</w:t>
      </w:r>
      <w:r w:rsidR="00552D16" w:rsidRPr="00FC51E0">
        <w:rPr>
          <w:rFonts w:ascii="Book Antiqua" w:hAnsi="Book Antiqua"/>
          <w:szCs w:val="24"/>
        </w:rPr>
        <w:t xml:space="preserve"> Thus, </w:t>
      </w:r>
      <w:r w:rsidR="001C4E79" w:rsidRPr="00FC51E0">
        <w:rPr>
          <w:rFonts w:ascii="Book Antiqua" w:hAnsi="Book Antiqua"/>
          <w:szCs w:val="24"/>
        </w:rPr>
        <w:t>it may be better to use renal parenchymal</w:t>
      </w:r>
      <w:r w:rsidR="009023CA" w:rsidRPr="00FC51E0">
        <w:rPr>
          <w:rFonts w:ascii="Book Antiqua" w:hAnsi="Book Antiqua"/>
          <w:szCs w:val="24"/>
        </w:rPr>
        <w:t xml:space="preserve"> cells for repr</w:t>
      </w:r>
      <w:r w:rsidR="00C90681" w:rsidRPr="00FC51E0">
        <w:rPr>
          <w:rFonts w:ascii="Book Antiqua" w:hAnsi="Book Antiqua"/>
          <w:szCs w:val="24"/>
        </w:rPr>
        <w:t>ogramming than cells derived</w:t>
      </w:r>
      <w:r w:rsidR="00170442" w:rsidRPr="00FC51E0">
        <w:rPr>
          <w:rFonts w:ascii="Book Antiqua" w:hAnsi="Book Antiqua"/>
          <w:szCs w:val="24"/>
        </w:rPr>
        <w:t xml:space="preserve"> from tissues other than the kidney.</w:t>
      </w:r>
    </w:p>
    <w:p w14:paraId="014BFA1F" w14:textId="77777777" w:rsidR="00E970B6" w:rsidRPr="00FC51E0" w:rsidRDefault="00E970B6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4645D8A2" w14:textId="160B8599" w:rsidR="00283D96" w:rsidRPr="00FC51E0" w:rsidRDefault="008C683D" w:rsidP="00815FD4">
      <w:pPr>
        <w:spacing w:line="360" w:lineRule="auto"/>
        <w:rPr>
          <w:rFonts w:ascii="Book Antiqua" w:hAnsi="Book Antiqua"/>
          <w:b/>
          <w:i/>
          <w:szCs w:val="24"/>
        </w:rPr>
      </w:pPr>
      <w:r w:rsidRPr="00FC51E0">
        <w:rPr>
          <w:rFonts w:ascii="Book Antiqua" w:hAnsi="Book Antiqua"/>
          <w:b/>
          <w:i/>
          <w:szCs w:val="24"/>
        </w:rPr>
        <w:t xml:space="preserve">Possible roles of extracellular vesicles </w:t>
      </w:r>
      <w:r w:rsidR="000D2E1F" w:rsidRPr="00FC51E0">
        <w:rPr>
          <w:rFonts w:ascii="Book Antiqua" w:hAnsi="Book Antiqua"/>
          <w:b/>
          <w:i/>
          <w:szCs w:val="24"/>
        </w:rPr>
        <w:t xml:space="preserve">released from </w:t>
      </w:r>
      <w:r w:rsidR="00780B3E" w:rsidRPr="00FC51E0">
        <w:rPr>
          <w:rFonts w:ascii="Book Antiqua" w:hAnsi="Book Antiqua"/>
          <w:b/>
          <w:i/>
          <w:szCs w:val="24"/>
        </w:rPr>
        <w:t>M</w:t>
      </w:r>
      <w:r w:rsidR="000D2E1F" w:rsidRPr="00FC51E0">
        <w:rPr>
          <w:rFonts w:ascii="Book Antiqua" w:hAnsi="Book Antiqua"/>
          <w:b/>
          <w:i/>
          <w:szCs w:val="24"/>
        </w:rPr>
        <w:t>SCs</w:t>
      </w:r>
    </w:p>
    <w:p w14:paraId="5E4EE1B7" w14:textId="4DB28925" w:rsidR="00077987" w:rsidRPr="00FC51E0" w:rsidRDefault="00780B3E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t>M</w:t>
      </w:r>
      <w:r w:rsidR="00B90446" w:rsidRPr="00FC51E0">
        <w:rPr>
          <w:rFonts w:ascii="Book Antiqua" w:hAnsi="Book Antiqua"/>
          <w:szCs w:val="24"/>
        </w:rPr>
        <w:t>SCs</w:t>
      </w:r>
      <w:r w:rsidR="00A73A5F" w:rsidRPr="00FC51E0">
        <w:rPr>
          <w:rFonts w:ascii="Book Antiqua" w:hAnsi="Book Antiqua"/>
          <w:szCs w:val="24"/>
        </w:rPr>
        <w:t xml:space="preserve"> not only secrete bio</w:t>
      </w:r>
      <w:r w:rsidR="00095D17" w:rsidRPr="00FC51E0">
        <w:rPr>
          <w:rFonts w:ascii="Book Antiqua" w:hAnsi="Book Antiqua"/>
          <w:szCs w:val="24"/>
        </w:rPr>
        <w:t>active molecules directly into the</w:t>
      </w:r>
      <w:r w:rsidR="002A3D6A" w:rsidRPr="00FC51E0">
        <w:rPr>
          <w:rFonts w:ascii="Book Antiqua" w:hAnsi="Book Antiqua"/>
          <w:szCs w:val="24"/>
        </w:rPr>
        <w:t xml:space="preserve"> </w:t>
      </w:r>
      <w:r w:rsidR="00095D17" w:rsidRPr="00FC51E0">
        <w:rPr>
          <w:rFonts w:ascii="Book Antiqua" w:hAnsi="Book Antiqua"/>
          <w:szCs w:val="24"/>
        </w:rPr>
        <w:t>circulation but also release</w:t>
      </w:r>
      <w:r w:rsidR="00B90446" w:rsidRPr="00FC51E0">
        <w:rPr>
          <w:rFonts w:ascii="Book Antiqua" w:hAnsi="Book Antiqua"/>
          <w:szCs w:val="24"/>
        </w:rPr>
        <w:t xml:space="preserve"> </w:t>
      </w:r>
      <w:r w:rsidR="00C24251" w:rsidRPr="00C24251">
        <w:rPr>
          <w:rFonts w:ascii="Book Antiqua" w:hAnsi="Book Antiqua"/>
          <w:szCs w:val="24"/>
        </w:rPr>
        <w:t>extracellular vesicles (EVs)</w:t>
      </w:r>
      <w:r w:rsidR="00AD10A3" w:rsidRPr="00FC51E0">
        <w:rPr>
          <w:rFonts w:ascii="Book Antiqua" w:hAnsi="Book Antiqua"/>
          <w:szCs w:val="24"/>
        </w:rPr>
        <w:fldChar w:fldCharType="begin">
          <w:fldData xml:space="preserve">PEVuZE5vdGU+PENpdGU+PEF1dGhvcj5HeW9yZ3k8L0F1dGhvcj48WWVhcj4yMDExPC9ZZWFyPjxS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HeW9yZ3k8L0F1dGhvcj48WWVhcj4yMDExPC9ZZWFyPjxS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AD10A3" w:rsidRPr="00FC51E0">
        <w:rPr>
          <w:rFonts w:ascii="Book Antiqua" w:hAnsi="Book Antiqua"/>
          <w:szCs w:val="24"/>
        </w:rPr>
      </w:r>
      <w:r w:rsidR="00AD10A3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68" w:tooltip="Gyorgy, 2011 #72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68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AD10A3" w:rsidRPr="00FC51E0">
        <w:rPr>
          <w:rFonts w:ascii="Book Antiqua" w:hAnsi="Book Antiqua"/>
          <w:szCs w:val="24"/>
        </w:rPr>
        <w:fldChar w:fldCharType="end"/>
      </w:r>
      <w:r w:rsidR="006F1E57" w:rsidRPr="00FC51E0">
        <w:rPr>
          <w:rFonts w:ascii="Book Antiqua" w:hAnsi="Book Antiqua"/>
          <w:szCs w:val="24"/>
        </w:rPr>
        <w:t>, such as exosomes</w:t>
      </w:r>
      <w:r w:rsidR="006B342D" w:rsidRPr="00FC51E0">
        <w:rPr>
          <w:rFonts w:ascii="Book Antiqua" w:hAnsi="Book Antiqua"/>
          <w:szCs w:val="24"/>
        </w:rPr>
        <w:t xml:space="preserve"> that contain proteins, mRNA, and micro</w:t>
      </w:r>
      <w:r w:rsidR="00B9451C" w:rsidRPr="00FC51E0">
        <w:rPr>
          <w:rFonts w:ascii="Book Antiqua" w:hAnsi="Book Antiqua"/>
          <w:szCs w:val="24"/>
        </w:rPr>
        <w:t>RNA</w:t>
      </w:r>
      <w:r w:rsidR="00AD10A3" w:rsidRPr="00FC51E0">
        <w:rPr>
          <w:rFonts w:ascii="Book Antiqua" w:hAnsi="Book Antiqua"/>
          <w:szCs w:val="24"/>
        </w:rPr>
        <w:fldChar w:fldCharType="begin">
          <w:fldData xml:space="preserve">PEVuZE5vdGU+PENpdGU+PEF1dGhvcj5BbWJyb3M8L0F1dGhvcj48WWVhcj4yMDAxPC9ZZWFyPjxS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BbWJyb3M8L0F1dGhvcj48WWVhcj4yMDAxPC9ZZWFyPjxS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AD10A3" w:rsidRPr="00FC51E0">
        <w:rPr>
          <w:rFonts w:ascii="Book Antiqua" w:hAnsi="Book Antiqua"/>
          <w:szCs w:val="24"/>
        </w:rPr>
      </w:r>
      <w:r w:rsidR="00AD10A3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69" w:tooltip="Ambros, 2001 #95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69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70" w:tooltip="Bartel, 2004 #9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70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AD10A3" w:rsidRPr="00FC51E0">
        <w:rPr>
          <w:rFonts w:ascii="Book Antiqua" w:hAnsi="Book Antiqua"/>
          <w:szCs w:val="24"/>
        </w:rPr>
        <w:fldChar w:fldCharType="end"/>
      </w:r>
      <w:r w:rsidR="00B9451C" w:rsidRPr="00FC51E0">
        <w:rPr>
          <w:rFonts w:ascii="Book Antiqua" w:hAnsi="Book Antiqua"/>
          <w:szCs w:val="24"/>
        </w:rPr>
        <w:t>.</w:t>
      </w:r>
      <w:r w:rsidR="00D73E14" w:rsidRPr="00FC51E0">
        <w:rPr>
          <w:rFonts w:ascii="Book Antiqua" w:hAnsi="Book Antiqua"/>
          <w:szCs w:val="24"/>
        </w:rPr>
        <w:t xml:space="preserve"> Several reports </w:t>
      </w:r>
      <w:r w:rsidR="00B90446" w:rsidRPr="00FC51E0">
        <w:rPr>
          <w:rFonts w:ascii="Book Antiqua" w:hAnsi="Book Antiqua"/>
          <w:szCs w:val="24"/>
        </w:rPr>
        <w:t xml:space="preserve">have </w:t>
      </w:r>
      <w:r w:rsidR="00D73E14" w:rsidRPr="00FC51E0">
        <w:rPr>
          <w:rFonts w:ascii="Book Antiqua" w:hAnsi="Book Antiqua"/>
          <w:szCs w:val="24"/>
        </w:rPr>
        <w:t>demonstrated that</w:t>
      </w:r>
      <w:r w:rsidR="00421A77" w:rsidRPr="00FC51E0">
        <w:rPr>
          <w:rFonts w:ascii="Book Antiqua" w:hAnsi="Book Antiqua"/>
          <w:szCs w:val="24"/>
        </w:rPr>
        <w:t xml:space="preserve"> EV administration restored </w:t>
      </w:r>
      <w:r w:rsidR="00B90446" w:rsidRPr="00FC51E0">
        <w:rPr>
          <w:rFonts w:ascii="Book Antiqua" w:hAnsi="Book Antiqua"/>
          <w:szCs w:val="24"/>
        </w:rPr>
        <w:t xml:space="preserve">the </w:t>
      </w:r>
      <w:r w:rsidR="00421A77" w:rsidRPr="00FC51E0">
        <w:rPr>
          <w:rFonts w:ascii="Book Antiqua" w:hAnsi="Book Antiqua"/>
          <w:szCs w:val="24"/>
        </w:rPr>
        <w:t xml:space="preserve">kidney function in </w:t>
      </w:r>
      <w:r w:rsidR="00BF34F7" w:rsidRPr="00FC51E0">
        <w:rPr>
          <w:rFonts w:ascii="Book Antiqua" w:hAnsi="Book Antiqua"/>
          <w:szCs w:val="24"/>
        </w:rPr>
        <w:t>animal models of</w:t>
      </w:r>
      <w:r w:rsidR="00D2730C" w:rsidRPr="00FC51E0">
        <w:rPr>
          <w:rFonts w:ascii="Book Antiqua" w:hAnsi="Book Antiqua"/>
          <w:szCs w:val="24"/>
        </w:rPr>
        <w:t xml:space="preserve"> </w:t>
      </w:r>
      <w:r w:rsidR="00BF34F7" w:rsidRPr="00FC51E0">
        <w:rPr>
          <w:rFonts w:ascii="Book Antiqua" w:hAnsi="Book Antiqua"/>
          <w:szCs w:val="24"/>
        </w:rPr>
        <w:t>AKI</w:t>
      </w:r>
      <w:r w:rsidR="008E4F81" w:rsidRPr="00FC51E0">
        <w:rPr>
          <w:rFonts w:ascii="Book Antiqua" w:hAnsi="Book Antiqua"/>
          <w:szCs w:val="24"/>
        </w:rPr>
        <w:fldChar w:fldCharType="begin">
          <w:fldData xml:space="preserve">PEVuZE5vdGU+PENpdGU+PEF1dGhvcj5CcnVubzwvQXV0aG9yPjxZZWFyPjIwMDk8L1llYXI+PFJl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 </w:instrText>
      </w:r>
      <w:r w:rsidR="00B43378" w:rsidRPr="00FC51E0">
        <w:rPr>
          <w:rFonts w:ascii="Book Antiqua" w:hAnsi="Book Antiqua"/>
          <w:szCs w:val="24"/>
        </w:rPr>
        <w:fldChar w:fldCharType="begin">
          <w:fldData xml:space="preserve">PEVuZE5vdGU+PENpdGU+PEF1dGhvcj5CcnVubzwvQXV0aG9yPjxZZWFyPjIwMDk8L1llYXI+PFJl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</w:fldData>
        </w:fldChar>
      </w:r>
      <w:r w:rsidR="00B43378" w:rsidRPr="00FC51E0">
        <w:rPr>
          <w:rFonts w:ascii="Book Antiqua" w:hAnsi="Book Antiqua"/>
          <w:szCs w:val="24"/>
        </w:rPr>
        <w:instrText xml:space="preserve"> ADDIN EN.CITE.DATA </w:instrText>
      </w:r>
      <w:r w:rsidR="00B43378" w:rsidRPr="00FC51E0">
        <w:rPr>
          <w:rFonts w:ascii="Book Antiqua" w:hAnsi="Book Antiqua"/>
          <w:szCs w:val="24"/>
        </w:rPr>
      </w:r>
      <w:r w:rsidR="00B43378" w:rsidRPr="00FC51E0">
        <w:rPr>
          <w:rFonts w:ascii="Book Antiqua" w:hAnsi="Book Antiqua"/>
          <w:szCs w:val="24"/>
        </w:rPr>
        <w:fldChar w:fldCharType="end"/>
      </w:r>
      <w:r w:rsidR="008E4F81" w:rsidRPr="00FC51E0">
        <w:rPr>
          <w:rFonts w:ascii="Book Antiqua" w:hAnsi="Book Antiqua"/>
          <w:szCs w:val="24"/>
        </w:rPr>
      </w:r>
      <w:r w:rsidR="008E4F81" w:rsidRPr="00FC51E0">
        <w:rPr>
          <w:rFonts w:ascii="Book Antiqua" w:hAnsi="Book Antiqua"/>
          <w:szCs w:val="24"/>
        </w:rPr>
        <w:fldChar w:fldCharType="separate"/>
      </w:r>
      <w:r w:rsidR="00B43378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26" w:tooltip="Reis, 2012 #17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26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,</w:t>
      </w:r>
      <w:hyperlink w:anchor="_ENREF_71" w:tooltip="Bruno, 2009 #78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71-73</w:t>
        </w:r>
      </w:hyperlink>
      <w:r w:rsidR="00B43378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8E4F81" w:rsidRPr="00FC51E0">
        <w:rPr>
          <w:rFonts w:ascii="Book Antiqua" w:hAnsi="Book Antiqua"/>
          <w:szCs w:val="24"/>
        </w:rPr>
        <w:fldChar w:fldCharType="end"/>
      </w:r>
      <w:r w:rsidR="00D2730C" w:rsidRPr="00FC51E0">
        <w:rPr>
          <w:rFonts w:ascii="Book Antiqua" w:hAnsi="Book Antiqua"/>
          <w:szCs w:val="24"/>
        </w:rPr>
        <w:t>.</w:t>
      </w:r>
      <w:r w:rsidR="00E114FE" w:rsidRPr="00FC51E0">
        <w:rPr>
          <w:rFonts w:ascii="Book Antiqua" w:hAnsi="Book Antiqua"/>
          <w:szCs w:val="24"/>
        </w:rPr>
        <w:t xml:space="preserve"> </w:t>
      </w:r>
      <w:r w:rsidR="0037307C" w:rsidRPr="00FC51E0">
        <w:rPr>
          <w:rFonts w:ascii="Book Antiqua" w:hAnsi="Book Antiqua"/>
          <w:szCs w:val="24"/>
        </w:rPr>
        <w:t>B</w:t>
      </w:r>
      <w:r w:rsidR="0031777A" w:rsidRPr="00FC51E0">
        <w:rPr>
          <w:rFonts w:ascii="Book Antiqua" w:hAnsi="Book Antiqua"/>
          <w:szCs w:val="24"/>
        </w:rPr>
        <w:t xml:space="preserve">runo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CcnVubzwvQXV0aG9yPjxZZWFyPjIwMDk8L1llYXI+PFJl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CcnVubzwvQXV0aG9yPjxZZWFyPjIwMDk8L1llYXI+PFJl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71" w:tooltip="Bruno, 2009 #78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71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eastAsia="宋体" w:hAnsi="Book Antiqua" w:hint="eastAsia"/>
          <w:szCs w:val="24"/>
          <w:lang w:eastAsia="zh-CN"/>
        </w:rPr>
        <w:t xml:space="preserve"> </w:t>
      </w:r>
      <w:r w:rsidR="00073CDA" w:rsidRPr="00FC51E0">
        <w:rPr>
          <w:rFonts w:ascii="Book Antiqua" w:hAnsi="Book Antiqua"/>
          <w:szCs w:val="24"/>
        </w:rPr>
        <w:t xml:space="preserve">isolated EVs from supernatants of </w:t>
      </w:r>
      <w:r w:rsidR="002F1F09" w:rsidRPr="00FC51E0">
        <w:rPr>
          <w:rFonts w:ascii="Book Antiqua" w:hAnsi="Book Antiqua"/>
          <w:szCs w:val="24"/>
        </w:rPr>
        <w:t>human BMMSCs</w:t>
      </w:r>
      <w:r w:rsidR="00175C71" w:rsidRPr="00FC51E0">
        <w:rPr>
          <w:rFonts w:ascii="Book Antiqua" w:hAnsi="Book Antiqua"/>
          <w:szCs w:val="24"/>
        </w:rPr>
        <w:t xml:space="preserve"> and examined their effects on the </w:t>
      </w:r>
      <w:r w:rsidR="000773F8" w:rsidRPr="00FC51E0">
        <w:rPr>
          <w:rFonts w:ascii="Book Antiqua" w:hAnsi="Book Antiqua"/>
          <w:szCs w:val="24"/>
        </w:rPr>
        <w:t>proliferation and apoptosis in renal epithelial cells</w:t>
      </w:r>
      <w:r w:rsidR="00C77413" w:rsidRPr="00FC51E0">
        <w:rPr>
          <w:rFonts w:ascii="Book Antiqua" w:hAnsi="Book Antiqua"/>
          <w:szCs w:val="24"/>
        </w:rPr>
        <w:t>.</w:t>
      </w:r>
      <w:r w:rsidR="00370463" w:rsidRPr="00FC51E0">
        <w:rPr>
          <w:rFonts w:ascii="Book Antiqua" w:hAnsi="Book Antiqua"/>
          <w:szCs w:val="24"/>
        </w:rPr>
        <w:t xml:space="preserve"> EVs were inc</w:t>
      </w:r>
      <w:r w:rsidR="00D94A90" w:rsidRPr="00FC51E0">
        <w:rPr>
          <w:rFonts w:ascii="Book Antiqua" w:hAnsi="Book Antiqua"/>
          <w:szCs w:val="24"/>
        </w:rPr>
        <w:t xml:space="preserve">orporated in renal epithelial cells </w:t>
      </w:r>
      <w:r w:rsidR="00D94A90" w:rsidRPr="00FC51E0">
        <w:rPr>
          <w:rFonts w:ascii="Book Antiqua" w:hAnsi="Book Antiqua"/>
          <w:i/>
          <w:szCs w:val="24"/>
        </w:rPr>
        <w:t>in vitro</w:t>
      </w:r>
      <w:r w:rsidR="00D94A90" w:rsidRPr="00FC51E0">
        <w:rPr>
          <w:rFonts w:ascii="Book Antiqua" w:hAnsi="Book Antiqua"/>
          <w:szCs w:val="24"/>
        </w:rPr>
        <w:t xml:space="preserve"> and the incorporation depended</w:t>
      </w:r>
      <w:r w:rsidR="00BD6B33" w:rsidRPr="00FC51E0">
        <w:rPr>
          <w:rFonts w:ascii="Book Antiqua" w:hAnsi="Book Antiqua"/>
          <w:szCs w:val="24"/>
        </w:rPr>
        <w:t xml:space="preserve"> on</w:t>
      </w:r>
      <w:r w:rsidR="00741024" w:rsidRPr="00FC51E0">
        <w:rPr>
          <w:rFonts w:ascii="Book Antiqua" w:hAnsi="Book Antiqua"/>
          <w:szCs w:val="24"/>
        </w:rPr>
        <w:t xml:space="preserve"> CD</w:t>
      </w:r>
      <w:r w:rsidR="001234BA" w:rsidRPr="00FC51E0">
        <w:rPr>
          <w:rFonts w:ascii="Book Antiqua" w:hAnsi="Book Antiqua"/>
          <w:szCs w:val="24"/>
        </w:rPr>
        <w:t>44 a</w:t>
      </w:r>
      <w:r w:rsidR="00E66F32" w:rsidRPr="00FC51E0">
        <w:rPr>
          <w:rFonts w:ascii="Book Antiqua" w:hAnsi="Book Antiqua"/>
          <w:szCs w:val="24"/>
        </w:rPr>
        <w:t xml:space="preserve">nd </w:t>
      </w:r>
      <w:r w:rsidR="00E66F32" w:rsidRPr="00FC51E0">
        <w:rPr>
          <w:rFonts w:ascii="Symbol" w:hAnsi="Symbol"/>
          <w:szCs w:val="24"/>
        </w:rPr>
        <w:t></w:t>
      </w:r>
      <w:r w:rsidR="004E5840" w:rsidRPr="00FC51E0">
        <w:rPr>
          <w:rFonts w:ascii="Book Antiqua" w:hAnsi="Book Antiqua"/>
          <w:szCs w:val="24"/>
        </w:rPr>
        <w:t>1</w:t>
      </w:r>
      <w:r w:rsidR="00E66F32" w:rsidRPr="00FC51E0">
        <w:rPr>
          <w:rFonts w:ascii="Book Antiqua" w:hAnsi="Book Antiqua"/>
          <w:szCs w:val="24"/>
        </w:rPr>
        <w:t>-</w:t>
      </w:r>
      <w:r w:rsidR="001234BA" w:rsidRPr="00FC51E0">
        <w:rPr>
          <w:rFonts w:ascii="Book Antiqua" w:hAnsi="Book Antiqua"/>
          <w:szCs w:val="24"/>
        </w:rPr>
        <w:t xml:space="preserve">interin. </w:t>
      </w:r>
      <w:r w:rsidR="00F56348" w:rsidRPr="00FC51E0">
        <w:rPr>
          <w:rFonts w:ascii="Book Antiqua" w:hAnsi="Book Antiqua"/>
          <w:szCs w:val="24"/>
        </w:rPr>
        <w:t>EV</w:t>
      </w:r>
      <w:r w:rsidR="000E00B9" w:rsidRPr="00FC51E0">
        <w:rPr>
          <w:rFonts w:ascii="Book Antiqua" w:hAnsi="Book Antiqua"/>
          <w:szCs w:val="24"/>
        </w:rPr>
        <w:t>s stimulated the proliferation and inhibited apoptosis o</w:t>
      </w:r>
      <w:r w:rsidR="001C2F1F" w:rsidRPr="00FC51E0">
        <w:rPr>
          <w:rFonts w:ascii="Book Antiqua" w:hAnsi="Book Antiqua"/>
          <w:szCs w:val="24"/>
        </w:rPr>
        <w:t>f renal epithelial cells</w:t>
      </w:r>
      <w:r w:rsidR="008B7742" w:rsidRPr="00FC51E0">
        <w:rPr>
          <w:rFonts w:ascii="Book Antiqua" w:hAnsi="Book Antiqua"/>
          <w:szCs w:val="24"/>
        </w:rPr>
        <w:t>. T</w:t>
      </w:r>
      <w:r w:rsidR="001C2F1F" w:rsidRPr="00FC51E0">
        <w:rPr>
          <w:rFonts w:ascii="Book Antiqua" w:hAnsi="Book Antiqua"/>
          <w:szCs w:val="24"/>
        </w:rPr>
        <w:t xml:space="preserve">hese effects were </w:t>
      </w:r>
      <w:r w:rsidR="0025615C" w:rsidRPr="00FC51E0">
        <w:rPr>
          <w:rFonts w:ascii="Book Antiqua" w:hAnsi="Book Antiqua"/>
          <w:szCs w:val="24"/>
        </w:rPr>
        <w:t xml:space="preserve">diminished when EVs were treated with RNase prior to </w:t>
      </w:r>
      <w:r w:rsidR="0050622B" w:rsidRPr="00FC51E0">
        <w:rPr>
          <w:rFonts w:ascii="Book Antiqua" w:hAnsi="Book Antiqua"/>
          <w:szCs w:val="24"/>
        </w:rPr>
        <w:t xml:space="preserve">administration. Furthermore, the authors administered </w:t>
      </w:r>
      <w:r w:rsidR="004738C8" w:rsidRPr="00FC51E0">
        <w:rPr>
          <w:rFonts w:ascii="Book Antiqua" w:hAnsi="Book Antiqua"/>
          <w:szCs w:val="24"/>
        </w:rPr>
        <w:t xml:space="preserve">EVs to </w:t>
      </w:r>
      <w:proofErr w:type="spellStart"/>
      <w:r w:rsidR="004738C8" w:rsidRPr="00FC51E0">
        <w:rPr>
          <w:rFonts w:ascii="Book Antiqua" w:hAnsi="Book Antiqua"/>
          <w:szCs w:val="24"/>
        </w:rPr>
        <w:t>immunodeficient</w:t>
      </w:r>
      <w:proofErr w:type="spellEnd"/>
      <w:r w:rsidR="004738C8" w:rsidRPr="00FC51E0">
        <w:rPr>
          <w:rFonts w:ascii="Book Antiqua" w:hAnsi="Book Antiqua"/>
          <w:szCs w:val="24"/>
        </w:rPr>
        <w:t xml:space="preserve"> mice with </w:t>
      </w:r>
      <w:r w:rsidR="008B056A" w:rsidRPr="00FC51E0">
        <w:rPr>
          <w:rFonts w:ascii="Book Antiqua" w:hAnsi="Book Antiqua"/>
          <w:szCs w:val="24"/>
        </w:rPr>
        <w:t>gly</w:t>
      </w:r>
      <w:r w:rsidR="004067F2" w:rsidRPr="00FC51E0">
        <w:rPr>
          <w:rFonts w:ascii="Book Antiqua" w:hAnsi="Book Antiqua"/>
          <w:szCs w:val="24"/>
        </w:rPr>
        <w:t>cerol-induced acute tubular</w:t>
      </w:r>
      <w:r w:rsidR="005E393E" w:rsidRPr="00FC51E0">
        <w:rPr>
          <w:rFonts w:ascii="Book Antiqua" w:hAnsi="Book Antiqua"/>
          <w:szCs w:val="24"/>
        </w:rPr>
        <w:t xml:space="preserve"> injury and demonstrated that</w:t>
      </w:r>
      <w:r w:rsidR="005F4555" w:rsidRPr="00FC51E0">
        <w:rPr>
          <w:rFonts w:ascii="Book Antiqua" w:hAnsi="Book Antiqua"/>
          <w:szCs w:val="24"/>
        </w:rPr>
        <w:t xml:space="preserve"> EV administrat</w:t>
      </w:r>
      <w:r w:rsidR="008B7742" w:rsidRPr="00FC51E0">
        <w:rPr>
          <w:rFonts w:ascii="Book Antiqua" w:hAnsi="Book Antiqua"/>
          <w:szCs w:val="24"/>
        </w:rPr>
        <w:t>ion restored renal function. Moreover</w:t>
      </w:r>
      <w:r w:rsidR="0047519B" w:rsidRPr="00FC51E0">
        <w:rPr>
          <w:rFonts w:ascii="Book Antiqua" w:hAnsi="Book Antiqua"/>
          <w:szCs w:val="24"/>
        </w:rPr>
        <w:t>, these beneficial effects were diminished when EVs were pretrea</w:t>
      </w:r>
      <w:r w:rsidR="00A758EC" w:rsidRPr="00FC51E0">
        <w:rPr>
          <w:rFonts w:ascii="Book Antiqua" w:hAnsi="Book Antiqua"/>
          <w:szCs w:val="24"/>
        </w:rPr>
        <w:t xml:space="preserve">ted with RNase. </w:t>
      </w:r>
      <w:proofErr w:type="spellStart"/>
      <w:r w:rsidR="00B71531" w:rsidRPr="00FC51E0">
        <w:rPr>
          <w:rFonts w:ascii="Book Antiqua" w:hAnsi="Book Antiqua"/>
          <w:szCs w:val="24"/>
        </w:rPr>
        <w:t>T</w:t>
      </w:r>
      <w:r w:rsidR="0031777A" w:rsidRPr="00FC51E0">
        <w:rPr>
          <w:rFonts w:ascii="Book Antiqua" w:hAnsi="Book Antiqua"/>
          <w:szCs w:val="24"/>
        </w:rPr>
        <w:t>omasoni</w:t>
      </w:r>
      <w:proofErr w:type="spellEnd"/>
      <w:r w:rsidR="0031777A" w:rsidRPr="00FC51E0">
        <w:rPr>
          <w:rFonts w:ascii="Book Antiqua" w:hAnsi="Book Antiqua"/>
          <w:szCs w:val="24"/>
        </w:rPr>
        <w:t xml:space="preserve">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Ub21hc29uaTwvQXV0aG9yPjxZZWFyPjIwMTM8L1llYXI+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Ub21hc29uaTwvQXV0aG9yPjxZZWFyPjIwMTM8L1llYXI+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74" w:tooltip="Tomasoni, 2013 #79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74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D562D2" w:rsidRPr="00FC51E0">
        <w:rPr>
          <w:rFonts w:ascii="Book Antiqua" w:hAnsi="Book Antiqua"/>
          <w:szCs w:val="24"/>
        </w:rPr>
        <w:t xml:space="preserve"> isolated EVs from </w:t>
      </w:r>
      <w:r w:rsidR="002F1F09" w:rsidRPr="00FC51E0">
        <w:rPr>
          <w:rFonts w:ascii="Book Antiqua" w:hAnsi="Book Antiqua"/>
          <w:szCs w:val="24"/>
        </w:rPr>
        <w:t xml:space="preserve">supernatants of </w:t>
      </w:r>
      <w:r w:rsidR="00D562D2" w:rsidRPr="00FC51E0">
        <w:rPr>
          <w:rFonts w:ascii="Book Antiqua" w:hAnsi="Book Antiqua"/>
          <w:szCs w:val="24"/>
        </w:rPr>
        <w:t>human</w:t>
      </w:r>
      <w:r w:rsidR="00914EF2" w:rsidRPr="00FC51E0">
        <w:rPr>
          <w:rFonts w:ascii="Book Antiqua" w:hAnsi="Book Antiqua"/>
          <w:szCs w:val="24"/>
        </w:rPr>
        <w:t xml:space="preserve"> BMMSCs and de</w:t>
      </w:r>
      <w:r w:rsidR="00035498" w:rsidRPr="00FC51E0">
        <w:rPr>
          <w:rFonts w:ascii="Book Antiqua" w:hAnsi="Book Antiqua"/>
          <w:szCs w:val="24"/>
        </w:rPr>
        <w:t xml:space="preserve">monstrated that EVs contained mRNA for the </w:t>
      </w:r>
      <w:r w:rsidR="00291C3B" w:rsidRPr="00FC51E0">
        <w:rPr>
          <w:rFonts w:ascii="Book Antiqua" w:hAnsi="Book Antiqua"/>
          <w:szCs w:val="24"/>
        </w:rPr>
        <w:t xml:space="preserve">insulin-like growth factor-1 </w:t>
      </w:r>
      <w:r w:rsidR="00291C3B" w:rsidRPr="00FC51E0">
        <w:rPr>
          <w:rFonts w:ascii="Book Antiqua" w:hAnsi="Book Antiqua"/>
          <w:szCs w:val="24"/>
        </w:rPr>
        <w:lastRenderedPageBreak/>
        <w:t>receptor (IGF</w:t>
      </w:r>
      <w:r w:rsidR="00E213FD" w:rsidRPr="00FC51E0">
        <w:rPr>
          <w:rFonts w:ascii="Book Antiqua" w:hAnsi="Book Antiqua"/>
          <w:szCs w:val="24"/>
        </w:rPr>
        <w:t>1</w:t>
      </w:r>
      <w:r w:rsidR="00291C3B" w:rsidRPr="00FC51E0">
        <w:rPr>
          <w:rFonts w:ascii="Book Antiqua" w:hAnsi="Book Antiqua"/>
          <w:szCs w:val="24"/>
        </w:rPr>
        <w:t xml:space="preserve">R). </w:t>
      </w:r>
      <w:r w:rsidR="0016084A" w:rsidRPr="00FC51E0">
        <w:rPr>
          <w:rFonts w:ascii="Book Antiqua" w:hAnsi="Book Antiqua"/>
          <w:szCs w:val="24"/>
        </w:rPr>
        <w:t>When cispla</w:t>
      </w:r>
      <w:r w:rsidR="00274F0E" w:rsidRPr="00FC51E0">
        <w:rPr>
          <w:rFonts w:ascii="Book Antiqua" w:hAnsi="Book Antiqua"/>
          <w:szCs w:val="24"/>
        </w:rPr>
        <w:t>tin-treated renal epithelia</w:t>
      </w:r>
      <w:r w:rsidR="0098730F" w:rsidRPr="00FC51E0">
        <w:rPr>
          <w:rFonts w:ascii="Book Antiqua" w:hAnsi="Book Antiqua"/>
          <w:szCs w:val="24"/>
        </w:rPr>
        <w:t>l cells were incubated with EVs, proliferative capacity of renal epit</w:t>
      </w:r>
      <w:r w:rsidR="00E84733" w:rsidRPr="00FC51E0">
        <w:rPr>
          <w:rFonts w:ascii="Book Antiqua" w:hAnsi="Book Antiqua"/>
          <w:szCs w:val="24"/>
        </w:rPr>
        <w:t>helial cells increased sign</w:t>
      </w:r>
      <w:r w:rsidR="00834542" w:rsidRPr="00FC51E0">
        <w:rPr>
          <w:rFonts w:ascii="Book Antiqua" w:hAnsi="Book Antiqua"/>
          <w:szCs w:val="24"/>
        </w:rPr>
        <w:t>ificantly</w:t>
      </w:r>
      <w:r w:rsidR="00E84733" w:rsidRPr="00FC51E0">
        <w:rPr>
          <w:rFonts w:ascii="Book Antiqua" w:hAnsi="Book Antiqua"/>
          <w:szCs w:val="24"/>
        </w:rPr>
        <w:t>; however, the stimulatory</w:t>
      </w:r>
      <w:r w:rsidR="00B207E6" w:rsidRPr="00FC51E0">
        <w:rPr>
          <w:rFonts w:ascii="Book Antiqua" w:hAnsi="Book Antiqua"/>
          <w:szCs w:val="24"/>
        </w:rPr>
        <w:t xml:space="preserve"> effect was diminished when the expression of IGF1R </w:t>
      </w:r>
      <w:r w:rsidR="000A0EC4" w:rsidRPr="00FC51E0">
        <w:rPr>
          <w:rFonts w:ascii="Book Antiqua" w:hAnsi="Book Antiqua"/>
          <w:szCs w:val="24"/>
        </w:rPr>
        <w:t xml:space="preserve">mRNA </w:t>
      </w:r>
      <w:r w:rsidR="00435996" w:rsidRPr="00FC51E0">
        <w:rPr>
          <w:rFonts w:ascii="Book Antiqua" w:hAnsi="Book Antiqua"/>
          <w:szCs w:val="24"/>
        </w:rPr>
        <w:t xml:space="preserve">in BMMSCs was suppressed using </w:t>
      </w:r>
      <w:r w:rsidR="00B046A8" w:rsidRPr="00FC51E0">
        <w:rPr>
          <w:rFonts w:ascii="Book Antiqua" w:hAnsi="Book Antiqua"/>
          <w:szCs w:val="24"/>
        </w:rPr>
        <w:t>small interfering RNA to IGF1R prior to</w:t>
      </w:r>
      <w:r w:rsidR="0025344E" w:rsidRPr="00FC51E0">
        <w:rPr>
          <w:rFonts w:ascii="Book Antiqua" w:hAnsi="Book Antiqua"/>
          <w:szCs w:val="24"/>
        </w:rPr>
        <w:t xml:space="preserve"> EV harvest. </w:t>
      </w:r>
      <w:r w:rsidR="0031777A" w:rsidRPr="00FC51E0">
        <w:rPr>
          <w:rFonts w:ascii="Book Antiqua" w:hAnsi="Book Antiqua"/>
          <w:szCs w:val="24"/>
        </w:rPr>
        <w:t xml:space="preserve">Zhou </w:t>
      </w:r>
      <w:r w:rsidR="0031777A" w:rsidRPr="00FC51E0">
        <w:rPr>
          <w:rFonts w:ascii="Book Antiqua" w:hAnsi="Book Antiqua"/>
          <w:i/>
          <w:szCs w:val="24"/>
        </w:rPr>
        <w:t>et al</w: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aaG91PC9BdXRob3I+PFllYXI+MjAxMzwvWWVhcj48UmVj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 </w:instrText>
      </w:r>
      <w:r w:rsidR="0031777A" w:rsidRPr="00FC51E0">
        <w:rPr>
          <w:rFonts w:ascii="Book Antiqua" w:hAnsi="Book Antiqua"/>
          <w:szCs w:val="24"/>
        </w:rPr>
        <w:fldChar w:fldCharType="begin">
          <w:fldData xml:space="preserve">PEVuZE5vdGU+PENpdGU+PEF1dGhvcj5aaG91PC9BdXRob3I+PFllYXI+MjAxMzwvWWVhcj48UmVj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</w:fldData>
        </w:fldChar>
      </w:r>
      <w:r w:rsidR="0031777A" w:rsidRPr="00FC51E0">
        <w:rPr>
          <w:rFonts w:ascii="Book Antiqua" w:hAnsi="Book Antiqua"/>
          <w:szCs w:val="24"/>
        </w:rPr>
        <w:instrText xml:space="preserve"> ADDIN EN.CITE.DATA </w:instrText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end"/>
      </w:r>
      <w:r w:rsidR="0031777A" w:rsidRPr="00FC51E0">
        <w:rPr>
          <w:rFonts w:ascii="Book Antiqua" w:hAnsi="Book Antiqua"/>
          <w:szCs w:val="24"/>
        </w:rPr>
      </w:r>
      <w:r w:rsidR="0031777A" w:rsidRPr="00FC51E0">
        <w:rPr>
          <w:rFonts w:ascii="Book Antiqua" w:hAnsi="Book Antiqua"/>
          <w:szCs w:val="24"/>
        </w:rPr>
        <w:fldChar w:fldCharType="separate"/>
      </w:r>
      <w:r w:rsidR="0031777A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75" w:tooltip="Zhou, 2013 #106" w:history="1">
        <w:r w:rsidR="0031777A" w:rsidRPr="00FC51E0">
          <w:rPr>
            <w:rFonts w:ascii="Book Antiqua" w:hAnsi="Book Antiqua"/>
            <w:noProof/>
            <w:szCs w:val="24"/>
            <w:vertAlign w:val="superscript"/>
          </w:rPr>
          <w:t>75</w:t>
        </w:r>
      </w:hyperlink>
      <w:r w:rsidR="0031777A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31777A" w:rsidRPr="00FC51E0">
        <w:rPr>
          <w:rFonts w:ascii="Book Antiqua" w:hAnsi="Book Antiqua"/>
          <w:szCs w:val="24"/>
        </w:rPr>
        <w:fldChar w:fldCharType="end"/>
      </w:r>
      <w:r w:rsidR="007E2387" w:rsidRPr="00FC51E0">
        <w:rPr>
          <w:rFonts w:ascii="Book Antiqua" w:hAnsi="Book Antiqua"/>
          <w:szCs w:val="24"/>
        </w:rPr>
        <w:t xml:space="preserve"> </w:t>
      </w:r>
      <w:r w:rsidR="009F2C39" w:rsidRPr="00FC51E0">
        <w:rPr>
          <w:rFonts w:ascii="Book Antiqua" w:hAnsi="Book Antiqua"/>
          <w:szCs w:val="24"/>
        </w:rPr>
        <w:t xml:space="preserve">administered EVs harvested from human UCB-derived MSCs to a rat model of cisplatin-induced AKI. EV administration significantly restored renal function and morphology. </w:t>
      </w:r>
      <w:r w:rsidR="004B7DD5" w:rsidRPr="00FC51E0">
        <w:rPr>
          <w:rFonts w:ascii="Book Antiqua" w:hAnsi="Book Antiqua"/>
          <w:szCs w:val="24"/>
        </w:rPr>
        <w:t xml:space="preserve">Therefore, EVs seem to contain various bioactive molecules that can be used </w:t>
      </w:r>
      <w:r w:rsidR="00E5065D" w:rsidRPr="00FC51E0">
        <w:rPr>
          <w:rFonts w:ascii="Book Antiqua" w:hAnsi="Book Antiqua"/>
          <w:szCs w:val="24"/>
        </w:rPr>
        <w:t xml:space="preserve">for the treatment of </w:t>
      </w:r>
      <w:r w:rsidR="00836F46" w:rsidRPr="00FC51E0">
        <w:rPr>
          <w:rFonts w:ascii="Book Antiqua" w:hAnsi="Book Antiqua"/>
          <w:szCs w:val="24"/>
        </w:rPr>
        <w:t>kidney injury</w:t>
      </w:r>
      <w:r w:rsidR="00A87CB9" w:rsidRPr="00FC51E0">
        <w:rPr>
          <w:rFonts w:ascii="Book Antiqua" w:hAnsi="Book Antiqua"/>
          <w:szCs w:val="24"/>
        </w:rPr>
        <w:t>.</w:t>
      </w:r>
    </w:p>
    <w:p w14:paraId="3F66EB2B" w14:textId="77777777" w:rsidR="00836228" w:rsidRPr="00FC51E0" w:rsidRDefault="00836228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407F2F3C" w14:textId="6466A827" w:rsidR="00F20534" w:rsidRPr="00FC51E0" w:rsidRDefault="00E36ACA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>FUTURE DIRECTIONS</w:t>
      </w:r>
    </w:p>
    <w:p w14:paraId="665C482C" w14:textId="2B5B543B" w:rsidR="00104445" w:rsidRPr="00FC51E0" w:rsidRDefault="0052650C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t>It seems</w:t>
      </w:r>
      <w:r w:rsidR="00BF0C6F" w:rsidRPr="00FC51E0">
        <w:rPr>
          <w:rFonts w:ascii="Book Antiqua" w:hAnsi="Book Antiqua"/>
          <w:szCs w:val="24"/>
        </w:rPr>
        <w:t xml:space="preserve"> that there are two major directions to </w:t>
      </w:r>
      <w:r w:rsidR="00864967" w:rsidRPr="00FC51E0">
        <w:rPr>
          <w:rFonts w:ascii="Book Antiqua" w:hAnsi="Book Antiqua"/>
          <w:szCs w:val="24"/>
        </w:rPr>
        <w:t xml:space="preserve">improve the quality of stem cell therapy for kidney </w:t>
      </w:r>
      <w:r w:rsidR="006836CE" w:rsidRPr="00FC51E0">
        <w:rPr>
          <w:rFonts w:ascii="Book Antiqua" w:hAnsi="Book Antiqua"/>
          <w:szCs w:val="24"/>
        </w:rPr>
        <w:t xml:space="preserve">diseases. One is to </w:t>
      </w:r>
      <w:r w:rsidR="002072AA" w:rsidRPr="00FC51E0">
        <w:rPr>
          <w:rFonts w:ascii="Book Antiqua" w:hAnsi="Book Antiqua"/>
          <w:szCs w:val="24"/>
        </w:rPr>
        <w:t xml:space="preserve">analyze bioactive molecules </w:t>
      </w:r>
      <w:r w:rsidR="006C3533" w:rsidRPr="00FC51E0">
        <w:rPr>
          <w:rFonts w:ascii="Book Antiqua" w:hAnsi="Book Antiqua"/>
          <w:szCs w:val="24"/>
        </w:rPr>
        <w:t xml:space="preserve">released from stem cells </w:t>
      </w:r>
      <w:r w:rsidR="006F7DD5" w:rsidRPr="00FC51E0">
        <w:rPr>
          <w:rFonts w:ascii="Book Antiqua" w:hAnsi="Book Antiqua"/>
          <w:szCs w:val="24"/>
        </w:rPr>
        <w:t>in more details.</w:t>
      </w:r>
      <w:r w:rsidR="000E7E0C" w:rsidRPr="00FC51E0">
        <w:rPr>
          <w:rFonts w:ascii="Book Antiqua" w:hAnsi="Book Antiqua"/>
          <w:szCs w:val="24"/>
        </w:rPr>
        <w:t xml:space="preserve"> </w:t>
      </w:r>
      <w:r w:rsidR="003D06B1" w:rsidRPr="00FC51E0">
        <w:rPr>
          <w:rFonts w:ascii="Book Antiqua" w:hAnsi="Book Antiqua"/>
          <w:szCs w:val="24"/>
        </w:rPr>
        <w:t xml:space="preserve">If </w:t>
      </w:r>
      <w:r w:rsidR="00936595" w:rsidRPr="00FC51E0">
        <w:rPr>
          <w:rFonts w:ascii="Book Antiqua" w:hAnsi="Book Antiqua"/>
          <w:szCs w:val="24"/>
        </w:rPr>
        <w:t xml:space="preserve">an </w:t>
      </w:r>
      <w:r w:rsidR="003D06B1" w:rsidRPr="00FC51E0">
        <w:rPr>
          <w:rFonts w:ascii="Book Antiqua" w:hAnsi="Book Antiqua"/>
          <w:szCs w:val="24"/>
        </w:rPr>
        <w:t xml:space="preserve">ideal </w:t>
      </w:r>
      <w:r w:rsidR="008400D9" w:rsidRPr="00FC51E0">
        <w:rPr>
          <w:rFonts w:ascii="Book Antiqua" w:hAnsi="Book Antiqua"/>
          <w:szCs w:val="24"/>
        </w:rPr>
        <w:t>combination of bioactive proteins, m</w:t>
      </w:r>
      <w:r w:rsidR="001678E1" w:rsidRPr="00FC51E0">
        <w:rPr>
          <w:rFonts w:ascii="Book Antiqua" w:hAnsi="Book Antiqua"/>
          <w:szCs w:val="24"/>
        </w:rPr>
        <w:t xml:space="preserve">RNA, and/or microRNA is elucidated, </w:t>
      </w:r>
      <w:r w:rsidR="002E3553" w:rsidRPr="00FC51E0">
        <w:rPr>
          <w:rFonts w:ascii="Book Antiqua" w:hAnsi="Book Antiqua"/>
          <w:szCs w:val="24"/>
        </w:rPr>
        <w:t xml:space="preserve">stem cells </w:t>
      </w:r>
      <w:r w:rsidR="002E3553" w:rsidRPr="00FC51E0">
        <w:rPr>
          <w:rFonts w:ascii="Book Antiqua" w:hAnsi="Book Antiqua"/>
          <w:i/>
          <w:szCs w:val="24"/>
        </w:rPr>
        <w:t>per se</w:t>
      </w:r>
      <w:r w:rsidR="002E3553" w:rsidRPr="00FC51E0">
        <w:rPr>
          <w:rFonts w:ascii="Book Antiqua" w:hAnsi="Book Antiqua"/>
          <w:szCs w:val="24"/>
        </w:rPr>
        <w:t xml:space="preserve"> will not be necessary </w:t>
      </w:r>
      <w:r w:rsidR="002D784A" w:rsidRPr="00FC51E0">
        <w:rPr>
          <w:rFonts w:ascii="Book Antiqua" w:hAnsi="Book Antiqua"/>
          <w:szCs w:val="24"/>
        </w:rPr>
        <w:t xml:space="preserve">in the future. Although BMMSCs </w:t>
      </w:r>
      <w:r w:rsidR="00DB5CEE" w:rsidRPr="00FC51E0">
        <w:rPr>
          <w:rFonts w:ascii="Book Antiqua" w:hAnsi="Book Antiqua"/>
          <w:szCs w:val="24"/>
        </w:rPr>
        <w:t>have been used in the clinical setting to treat patients w</w:t>
      </w:r>
      <w:r w:rsidR="00F74C12" w:rsidRPr="00FC51E0">
        <w:rPr>
          <w:rFonts w:ascii="Book Antiqua" w:hAnsi="Book Antiqua"/>
          <w:szCs w:val="24"/>
        </w:rPr>
        <w:t>ith cardiovascular disease</w:t>
      </w:r>
      <w:r w:rsidR="0077295C" w:rsidRPr="00FC51E0">
        <w:rPr>
          <w:rFonts w:ascii="Book Antiqua" w:hAnsi="Book Antiqua"/>
          <w:szCs w:val="24"/>
        </w:rPr>
        <w:fldChar w:fldCharType="begin">
          <w:fldData xml:space="preserve">PEVuZE5vdGU+PENpdGU+PEF1dGhvcj5UYXRlaXNoaS1ZdXlhbWE8L0F1dGhvcj48WWVhcj4yMDAy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0MjctNDM1PC9wYWdlcz48dm9sdW1lPjM2MDwvdm9s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=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UYXRlaXNoaS1ZdXlhbWE8L0F1dGhvcj48WWVhcj4yMDAy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0MjctNDM1PC9wYWdlcz48dm9sdW1lPjM2MDwvdm9s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=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77295C" w:rsidRPr="00FC51E0">
        <w:rPr>
          <w:rFonts w:ascii="Book Antiqua" w:hAnsi="Book Antiqua"/>
          <w:szCs w:val="24"/>
        </w:rPr>
      </w:r>
      <w:r w:rsidR="0077295C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76" w:tooltip="Tateishi-Yuyama, 2002 #80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76-80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77295C" w:rsidRPr="00FC51E0">
        <w:rPr>
          <w:rFonts w:ascii="Book Antiqua" w:hAnsi="Book Antiqua"/>
          <w:szCs w:val="24"/>
        </w:rPr>
        <w:fldChar w:fldCharType="end"/>
      </w:r>
      <w:r w:rsidR="00936595" w:rsidRPr="00FC51E0">
        <w:rPr>
          <w:rFonts w:ascii="Book Antiqua" w:hAnsi="Book Antiqua"/>
          <w:szCs w:val="24"/>
        </w:rPr>
        <w:t>,</w:t>
      </w:r>
      <w:r w:rsidR="00F74C12" w:rsidRPr="00FC51E0">
        <w:rPr>
          <w:rFonts w:ascii="Book Antiqua" w:hAnsi="Book Antiqua"/>
          <w:szCs w:val="24"/>
        </w:rPr>
        <w:t xml:space="preserve"> concern </w:t>
      </w:r>
      <w:r w:rsidR="00CA1378" w:rsidRPr="00FC51E0">
        <w:rPr>
          <w:rFonts w:ascii="Book Antiqua" w:hAnsi="Book Antiqua"/>
          <w:szCs w:val="24"/>
        </w:rPr>
        <w:t>about tumorigenesis</w:t>
      </w:r>
      <w:r w:rsidR="00936595" w:rsidRPr="00FC51E0">
        <w:rPr>
          <w:rFonts w:ascii="Book Antiqua" w:hAnsi="Book Antiqua"/>
          <w:szCs w:val="24"/>
        </w:rPr>
        <w:t xml:space="preserve"> still remains</w:t>
      </w:r>
      <w:r w:rsidR="00F76709" w:rsidRPr="00FC51E0">
        <w:rPr>
          <w:rFonts w:ascii="Book Antiqua" w:hAnsi="Book Antiqua"/>
          <w:szCs w:val="24"/>
        </w:rPr>
        <w:fldChar w:fldCharType="begin">
          <w:fldData xml:space="preserve">PEVuZE5vdGU+PENpdGU+PEF1dGhvcj5KZW9uZzwvQXV0aG9yPjxZZWFyPjIwMTE8L1llYXI+PFJl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KZW9uZzwvQXV0aG9yPjxZZWFyPjIwMTE8L1llYXI+PFJl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F76709" w:rsidRPr="00FC51E0">
        <w:rPr>
          <w:rFonts w:ascii="Book Antiqua" w:hAnsi="Book Antiqua"/>
          <w:szCs w:val="24"/>
        </w:rPr>
      </w:r>
      <w:r w:rsidR="00F76709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81" w:tooltip="Jeong, 2011 #85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81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F76709" w:rsidRPr="00FC51E0">
        <w:rPr>
          <w:rFonts w:ascii="Book Antiqua" w:hAnsi="Book Antiqua"/>
          <w:szCs w:val="24"/>
        </w:rPr>
        <w:fldChar w:fldCharType="end"/>
      </w:r>
      <w:r w:rsidR="00CA1378" w:rsidRPr="00FC51E0">
        <w:rPr>
          <w:rFonts w:ascii="Book Antiqua" w:hAnsi="Book Antiqua"/>
          <w:szCs w:val="24"/>
        </w:rPr>
        <w:t xml:space="preserve">. </w:t>
      </w:r>
      <w:r w:rsidR="00A050AB" w:rsidRPr="00FC51E0">
        <w:rPr>
          <w:rFonts w:ascii="Book Antiqua" w:hAnsi="Book Antiqua"/>
          <w:szCs w:val="24"/>
        </w:rPr>
        <w:t xml:space="preserve">Furthermore, </w:t>
      </w:r>
      <w:r w:rsidR="00936595" w:rsidRPr="00FC51E0">
        <w:rPr>
          <w:rFonts w:ascii="Book Antiqua" w:hAnsi="Book Antiqua"/>
          <w:szCs w:val="24"/>
        </w:rPr>
        <w:t xml:space="preserve">BMMSCs isolated under </w:t>
      </w:r>
      <w:r w:rsidR="001C2787" w:rsidRPr="00FC51E0">
        <w:rPr>
          <w:rFonts w:ascii="Book Antiqua" w:hAnsi="Book Antiqua"/>
          <w:szCs w:val="24"/>
        </w:rPr>
        <w:t>uremic condition</w:t>
      </w:r>
      <w:r w:rsidR="00936595" w:rsidRPr="00FC51E0">
        <w:rPr>
          <w:rFonts w:ascii="Book Antiqua" w:hAnsi="Book Antiqua"/>
          <w:szCs w:val="24"/>
        </w:rPr>
        <w:t>s</w:t>
      </w:r>
      <w:r w:rsidR="00082FA3" w:rsidRPr="00FC51E0">
        <w:rPr>
          <w:rFonts w:ascii="Book Antiqua" w:hAnsi="Book Antiqua"/>
          <w:szCs w:val="24"/>
        </w:rPr>
        <w:t xml:space="preserve"> have less</w:t>
      </w:r>
      <w:r w:rsidR="00F624EA" w:rsidRPr="00FC51E0">
        <w:rPr>
          <w:rFonts w:ascii="Book Antiqua" w:hAnsi="Book Antiqua"/>
          <w:szCs w:val="24"/>
        </w:rPr>
        <w:t xml:space="preserve"> </w:t>
      </w:r>
      <w:r w:rsidR="00936595" w:rsidRPr="00FC51E0">
        <w:rPr>
          <w:rFonts w:ascii="Book Antiqua" w:hAnsi="Book Antiqua"/>
          <w:szCs w:val="24"/>
        </w:rPr>
        <w:t>capacity for the</w:t>
      </w:r>
      <w:r w:rsidR="001C2787" w:rsidRPr="00FC51E0">
        <w:rPr>
          <w:rFonts w:ascii="Book Antiqua" w:hAnsi="Book Antiqua"/>
          <w:szCs w:val="24"/>
        </w:rPr>
        <w:t xml:space="preserve"> proliferation, survival, and </w:t>
      </w:r>
      <w:r w:rsidR="005748F4" w:rsidRPr="00FC51E0">
        <w:rPr>
          <w:rFonts w:ascii="Book Antiqua" w:hAnsi="Book Antiqua"/>
          <w:szCs w:val="24"/>
        </w:rPr>
        <w:t xml:space="preserve">secretion of paracrine factors </w:t>
      </w:r>
      <w:r w:rsidR="00F624EA" w:rsidRPr="00FC51E0">
        <w:rPr>
          <w:rFonts w:ascii="Book Antiqua" w:hAnsi="Book Antiqua"/>
          <w:szCs w:val="24"/>
        </w:rPr>
        <w:t>compared with those iso</w:t>
      </w:r>
      <w:r w:rsidR="002C10FD" w:rsidRPr="00FC51E0">
        <w:rPr>
          <w:rFonts w:ascii="Book Antiqua" w:hAnsi="Book Antiqua"/>
          <w:szCs w:val="24"/>
        </w:rPr>
        <w:t>lated from normal controls</w:t>
      </w:r>
      <w:r w:rsidR="005748F4" w:rsidRPr="00FC51E0">
        <w:rPr>
          <w:rFonts w:ascii="Book Antiqua" w:hAnsi="Book Antiqua"/>
          <w:szCs w:val="24"/>
        </w:rPr>
        <w:fldChar w:fldCharType="begin">
          <w:fldData xml:space="preserve">PEVuZE5vdGU+PENpdGU+PEF1dGhvcj5Ob2g8L0F1dGhvcj48WWVhcj4yMDEyPC9ZZWFyPjxSZWNO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 </w:instrText>
      </w:r>
      <w:r w:rsidR="008A6E30" w:rsidRPr="00FC51E0">
        <w:rPr>
          <w:rFonts w:ascii="Book Antiqua" w:hAnsi="Book Antiqua"/>
          <w:szCs w:val="24"/>
        </w:rPr>
        <w:fldChar w:fldCharType="begin">
          <w:fldData xml:space="preserve">PEVuZE5vdGU+PENpdGU+PEF1dGhvcj5Ob2g8L0F1dGhvcj48WWVhcj4yMDEyPC9ZZWFyPjxSZWNO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</w:fldData>
        </w:fldChar>
      </w:r>
      <w:r w:rsidR="008A6E30" w:rsidRPr="00FC51E0">
        <w:rPr>
          <w:rFonts w:ascii="Book Antiqua" w:hAnsi="Book Antiqua"/>
          <w:szCs w:val="24"/>
        </w:rPr>
        <w:instrText xml:space="preserve"> ADDIN EN.CITE.DATA </w:instrText>
      </w:r>
      <w:r w:rsidR="008A6E30" w:rsidRPr="00FC51E0">
        <w:rPr>
          <w:rFonts w:ascii="Book Antiqua" w:hAnsi="Book Antiqua"/>
          <w:szCs w:val="24"/>
        </w:rPr>
      </w:r>
      <w:r w:rsidR="008A6E30" w:rsidRPr="00FC51E0">
        <w:rPr>
          <w:rFonts w:ascii="Book Antiqua" w:hAnsi="Book Antiqua"/>
          <w:szCs w:val="24"/>
        </w:rPr>
        <w:fldChar w:fldCharType="end"/>
      </w:r>
      <w:r w:rsidR="005748F4" w:rsidRPr="00FC51E0">
        <w:rPr>
          <w:rFonts w:ascii="Book Antiqua" w:hAnsi="Book Antiqua"/>
          <w:szCs w:val="24"/>
        </w:rPr>
      </w:r>
      <w:r w:rsidR="005748F4" w:rsidRPr="00FC51E0">
        <w:rPr>
          <w:rFonts w:ascii="Book Antiqua" w:hAnsi="Book Antiqua"/>
          <w:szCs w:val="24"/>
        </w:rPr>
        <w:fldChar w:fldCharType="separate"/>
      </w:r>
      <w:r w:rsidR="008A6E30" w:rsidRPr="00FC51E0">
        <w:rPr>
          <w:rFonts w:ascii="Book Antiqua" w:hAnsi="Book Antiqua"/>
          <w:noProof/>
          <w:szCs w:val="24"/>
          <w:vertAlign w:val="superscript"/>
        </w:rPr>
        <w:t>[</w:t>
      </w:r>
      <w:hyperlink w:anchor="_ENREF_82" w:tooltip="Noh, 2012 #86" w:history="1">
        <w:r w:rsidR="00B43378" w:rsidRPr="00FC51E0">
          <w:rPr>
            <w:rFonts w:ascii="Book Antiqua" w:hAnsi="Book Antiqua"/>
            <w:noProof/>
            <w:szCs w:val="24"/>
            <w:vertAlign w:val="superscript"/>
          </w:rPr>
          <w:t>82-84</w:t>
        </w:r>
      </w:hyperlink>
      <w:r w:rsidR="008A6E30" w:rsidRPr="00FC51E0">
        <w:rPr>
          <w:rFonts w:ascii="Book Antiqua" w:hAnsi="Book Antiqua"/>
          <w:noProof/>
          <w:szCs w:val="24"/>
          <w:vertAlign w:val="superscript"/>
        </w:rPr>
        <w:t>]</w:t>
      </w:r>
      <w:r w:rsidR="005748F4" w:rsidRPr="00FC51E0">
        <w:rPr>
          <w:rFonts w:ascii="Book Antiqua" w:hAnsi="Book Antiqua"/>
          <w:szCs w:val="24"/>
        </w:rPr>
        <w:fldChar w:fldCharType="end"/>
      </w:r>
      <w:r w:rsidR="002C10FD" w:rsidRPr="00FC51E0">
        <w:rPr>
          <w:rFonts w:ascii="Book Antiqua" w:hAnsi="Book Antiqua"/>
          <w:szCs w:val="24"/>
        </w:rPr>
        <w:t>. Patients who need</w:t>
      </w:r>
      <w:r w:rsidR="0012207D" w:rsidRPr="00FC51E0">
        <w:rPr>
          <w:rFonts w:ascii="Book Antiqua" w:hAnsi="Book Antiqua"/>
          <w:szCs w:val="24"/>
        </w:rPr>
        <w:t xml:space="preserve"> stem cell thera</w:t>
      </w:r>
      <w:r w:rsidR="00CF6228" w:rsidRPr="00FC51E0">
        <w:rPr>
          <w:rFonts w:ascii="Book Antiqua" w:hAnsi="Book Antiqua"/>
          <w:szCs w:val="24"/>
        </w:rPr>
        <w:t xml:space="preserve">py </w:t>
      </w:r>
      <w:r w:rsidR="005D66AE" w:rsidRPr="00FC51E0">
        <w:rPr>
          <w:rFonts w:ascii="Book Antiqua" w:hAnsi="Book Antiqua"/>
          <w:szCs w:val="24"/>
        </w:rPr>
        <w:t>are probably not a suitable source of high-</w:t>
      </w:r>
      <w:r w:rsidR="00D96787" w:rsidRPr="00FC51E0">
        <w:rPr>
          <w:rFonts w:ascii="Book Antiqua" w:hAnsi="Book Antiqua"/>
          <w:szCs w:val="24"/>
        </w:rPr>
        <w:t>quality</w:t>
      </w:r>
      <w:r w:rsidR="0012207D" w:rsidRPr="00FC51E0">
        <w:rPr>
          <w:rFonts w:ascii="Book Antiqua" w:hAnsi="Book Antiqua"/>
          <w:szCs w:val="24"/>
        </w:rPr>
        <w:t xml:space="preserve"> </w:t>
      </w:r>
      <w:r w:rsidR="008138B4" w:rsidRPr="00FC51E0">
        <w:rPr>
          <w:rFonts w:ascii="Book Antiqua" w:hAnsi="Book Antiqua"/>
          <w:szCs w:val="24"/>
        </w:rPr>
        <w:t xml:space="preserve">stem cells, indicating that </w:t>
      </w:r>
      <w:r w:rsidR="00A417C7" w:rsidRPr="00FC51E0">
        <w:rPr>
          <w:rFonts w:ascii="Book Antiqua" w:hAnsi="Book Antiqua"/>
          <w:szCs w:val="24"/>
        </w:rPr>
        <w:t xml:space="preserve">autologous stem cell transplantation may not be effective in </w:t>
      </w:r>
      <w:r w:rsidR="00990185" w:rsidRPr="00FC51E0">
        <w:rPr>
          <w:rFonts w:ascii="Book Antiqua" w:hAnsi="Book Antiqua"/>
          <w:szCs w:val="24"/>
        </w:rPr>
        <w:lastRenderedPageBreak/>
        <w:t xml:space="preserve">these patients. Therefore, </w:t>
      </w:r>
      <w:r w:rsidR="005E1FA3" w:rsidRPr="00FC51E0">
        <w:rPr>
          <w:rFonts w:ascii="Book Antiqua" w:hAnsi="Book Antiqua"/>
          <w:szCs w:val="24"/>
        </w:rPr>
        <w:t>cell-free therapy seems</w:t>
      </w:r>
      <w:r w:rsidR="00C73A35" w:rsidRPr="00FC51E0">
        <w:rPr>
          <w:rFonts w:ascii="Book Antiqua" w:hAnsi="Book Antiqua"/>
          <w:szCs w:val="24"/>
        </w:rPr>
        <w:t xml:space="preserve"> attractive.</w:t>
      </w:r>
      <w:r w:rsidR="000C01BE" w:rsidRPr="00FC51E0">
        <w:rPr>
          <w:rFonts w:ascii="Book Antiqua" w:hAnsi="Book Antiqua"/>
          <w:szCs w:val="24"/>
        </w:rPr>
        <w:t xml:space="preserve"> Another</w:t>
      </w:r>
      <w:r w:rsidR="00322516" w:rsidRPr="00FC51E0">
        <w:rPr>
          <w:rFonts w:ascii="Book Antiqua" w:hAnsi="Book Antiqua"/>
          <w:szCs w:val="24"/>
        </w:rPr>
        <w:t xml:space="preserve"> </w:t>
      </w:r>
      <w:r w:rsidR="005D66AE" w:rsidRPr="00FC51E0">
        <w:rPr>
          <w:rFonts w:ascii="Book Antiqua" w:hAnsi="Book Antiqua"/>
          <w:szCs w:val="24"/>
        </w:rPr>
        <w:t xml:space="preserve">alternative </w:t>
      </w:r>
      <w:r w:rsidR="00322516" w:rsidRPr="00FC51E0">
        <w:rPr>
          <w:rFonts w:ascii="Book Antiqua" w:hAnsi="Book Antiqua"/>
          <w:szCs w:val="24"/>
        </w:rPr>
        <w:t xml:space="preserve">is to explore strategies to directly </w:t>
      </w:r>
      <w:r w:rsidR="000541A2" w:rsidRPr="00FC51E0">
        <w:rPr>
          <w:rFonts w:ascii="Book Antiqua" w:hAnsi="Book Antiqua"/>
          <w:szCs w:val="24"/>
        </w:rPr>
        <w:t xml:space="preserve">and/or indirectly </w:t>
      </w:r>
      <w:r w:rsidR="004F5C13" w:rsidRPr="00FC51E0">
        <w:rPr>
          <w:rFonts w:ascii="Book Antiqua" w:hAnsi="Book Antiqua"/>
          <w:szCs w:val="24"/>
        </w:rPr>
        <w:t xml:space="preserve">reprogram adult somatic cells </w:t>
      </w:r>
      <w:r w:rsidR="005D66AE" w:rsidRPr="00FC51E0">
        <w:rPr>
          <w:rFonts w:ascii="Book Antiqua" w:hAnsi="Book Antiqua"/>
          <w:szCs w:val="24"/>
        </w:rPr>
        <w:t>in</w:t>
      </w:r>
      <w:r w:rsidR="004F5C13" w:rsidRPr="00FC51E0">
        <w:rPr>
          <w:rFonts w:ascii="Book Antiqua" w:hAnsi="Book Antiqua"/>
          <w:szCs w:val="24"/>
        </w:rPr>
        <w:t>to kidney stem/progenitor ce</w:t>
      </w:r>
      <w:r w:rsidR="00E6033E" w:rsidRPr="00FC51E0">
        <w:rPr>
          <w:rFonts w:ascii="Book Antiqua" w:hAnsi="Book Antiqua"/>
          <w:szCs w:val="24"/>
        </w:rPr>
        <w:t>lls.</w:t>
      </w:r>
      <w:r w:rsidR="008936DC" w:rsidRPr="00FC51E0">
        <w:rPr>
          <w:rFonts w:ascii="Book Antiqua" w:hAnsi="Book Antiqua"/>
          <w:szCs w:val="24"/>
        </w:rPr>
        <w:t xml:space="preserve"> </w:t>
      </w:r>
      <w:r w:rsidR="00AB3F9E" w:rsidRPr="00FC51E0">
        <w:rPr>
          <w:rFonts w:ascii="Book Antiqua" w:hAnsi="Book Antiqua"/>
          <w:szCs w:val="24"/>
        </w:rPr>
        <w:t xml:space="preserve">If </w:t>
      </w:r>
      <w:r w:rsidR="005535E2" w:rsidRPr="00FC51E0">
        <w:rPr>
          <w:rFonts w:ascii="Book Antiqua" w:hAnsi="Book Antiqua"/>
          <w:szCs w:val="24"/>
        </w:rPr>
        <w:t>e</w:t>
      </w:r>
      <w:r w:rsidR="00263565" w:rsidRPr="00FC51E0">
        <w:rPr>
          <w:rFonts w:ascii="Book Antiqua" w:hAnsi="Book Antiqua"/>
          <w:szCs w:val="24"/>
        </w:rPr>
        <w:t xml:space="preserve">fficient and safe methods to induce </w:t>
      </w:r>
      <w:r w:rsidR="00E739BF" w:rsidRPr="00FC51E0">
        <w:rPr>
          <w:rFonts w:ascii="Book Antiqua" w:hAnsi="Book Antiqua"/>
          <w:szCs w:val="24"/>
        </w:rPr>
        <w:t>direct</w:t>
      </w:r>
      <w:r w:rsidR="00C82CD4" w:rsidRPr="00FC51E0">
        <w:rPr>
          <w:rFonts w:ascii="Book Antiqua" w:hAnsi="Book Antiqua"/>
          <w:szCs w:val="24"/>
        </w:rPr>
        <w:t>/</w:t>
      </w:r>
      <w:r w:rsidR="00C50DA1" w:rsidRPr="00FC51E0">
        <w:rPr>
          <w:rFonts w:ascii="Book Antiqua" w:hAnsi="Book Antiqua"/>
          <w:szCs w:val="24"/>
        </w:rPr>
        <w:t>indirect</w:t>
      </w:r>
      <w:r w:rsidR="00E739BF" w:rsidRPr="00FC51E0">
        <w:rPr>
          <w:rFonts w:ascii="Book Antiqua" w:hAnsi="Book Antiqua"/>
          <w:szCs w:val="24"/>
        </w:rPr>
        <w:t xml:space="preserve"> reprogramming are explored,</w:t>
      </w:r>
      <w:r w:rsidR="00317AEF" w:rsidRPr="00FC51E0">
        <w:rPr>
          <w:rFonts w:ascii="Book Antiqua" w:hAnsi="Book Antiqua"/>
          <w:szCs w:val="24"/>
        </w:rPr>
        <w:t xml:space="preserve"> </w:t>
      </w:r>
      <w:r w:rsidR="00317AEF" w:rsidRPr="00FC51E0">
        <w:rPr>
          <w:rFonts w:ascii="Book Antiqua" w:hAnsi="Book Antiqua"/>
          <w:i/>
          <w:szCs w:val="24"/>
        </w:rPr>
        <w:t>bona</w:t>
      </w:r>
      <w:r w:rsidR="009A78CC" w:rsidRPr="00FC51E0">
        <w:rPr>
          <w:rFonts w:ascii="Book Antiqua" w:hAnsi="Book Antiqua"/>
          <w:i/>
          <w:szCs w:val="24"/>
        </w:rPr>
        <w:t xml:space="preserve"> fide</w:t>
      </w:r>
      <w:r w:rsidR="009A78CC" w:rsidRPr="00FC51E0">
        <w:rPr>
          <w:rFonts w:ascii="Book Antiqua" w:hAnsi="Book Antiqua"/>
          <w:szCs w:val="24"/>
        </w:rPr>
        <w:t xml:space="preserve"> kidney regeneration </w:t>
      </w:r>
      <w:r w:rsidR="00EB2817" w:rsidRPr="00FC51E0">
        <w:rPr>
          <w:rFonts w:ascii="Book Antiqua" w:hAnsi="Book Antiqua"/>
          <w:szCs w:val="24"/>
        </w:rPr>
        <w:t>rather than</w:t>
      </w:r>
      <w:r w:rsidR="00D15102" w:rsidRPr="00FC51E0">
        <w:rPr>
          <w:rFonts w:ascii="Book Antiqua" w:hAnsi="Book Antiqua"/>
          <w:szCs w:val="24"/>
        </w:rPr>
        <w:t xml:space="preserve"> kidney repair </w:t>
      </w:r>
      <w:r w:rsidR="005748F4" w:rsidRPr="00FC51E0">
        <w:rPr>
          <w:rFonts w:ascii="Book Antiqua" w:hAnsi="Book Antiqua"/>
          <w:szCs w:val="24"/>
        </w:rPr>
        <w:t xml:space="preserve">using remnant </w:t>
      </w:r>
      <w:r w:rsidR="00EB2817" w:rsidRPr="00FC51E0">
        <w:rPr>
          <w:rFonts w:ascii="Book Antiqua" w:hAnsi="Book Antiqua"/>
          <w:szCs w:val="24"/>
        </w:rPr>
        <w:t xml:space="preserve">renal </w:t>
      </w:r>
      <w:r w:rsidR="005748F4" w:rsidRPr="00FC51E0">
        <w:rPr>
          <w:rFonts w:ascii="Book Antiqua" w:hAnsi="Book Antiqua"/>
          <w:szCs w:val="24"/>
        </w:rPr>
        <w:t xml:space="preserve">parenchymal cells </w:t>
      </w:r>
      <w:r w:rsidR="00D15102" w:rsidRPr="00FC51E0">
        <w:rPr>
          <w:rFonts w:ascii="Book Antiqua" w:hAnsi="Book Antiqua"/>
          <w:szCs w:val="24"/>
        </w:rPr>
        <w:t xml:space="preserve">will be </w:t>
      </w:r>
      <w:r w:rsidR="005F1B96" w:rsidRPr="00FC51E0">
        <w:rPr>
          <w:rFonts w:ascii="Book Antiqua" w:hAnsi="Book Antiqua"/>
          <w:szCs w:val="24"/>
        </w:rPr>
        <w:t>possible in the future.</w:t>
      </w:r>
    </w:p>
    <w:p w14:paraId="6A58B10D" w14:textId="77777777" w:rsidR="00836228" w:rsidRPr="00FC51E0" w:rsidRDefault="00836228" w:rsidP="00815FD4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60B50C6E" w14:textId="2F89E7E7" w:rsidR="000468AE" w:rsidRPr="00FC51E0" w:rsidRDefault="00836228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>CONCLUSION</w:t>
      </w:r>
    </w:p>
    <w:p w14:paraId="401EFA65" w14:textId="3D68800A" w:rsidR="000468AE" w:rsidRPr="00FC51E0" w:rsidRDefault="00AD796F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t>A</w:t>
      </w:r>
      <w:r w:rsidR="001974E3" w:rsidRPr="00FC51E0">
        <w:rPr>
          <w:rFonts w:ascii="Book Antiqua" w:hAnsi="Book Antiqua"/>
          <w:szCs w:val="24"/>
        </w:rPr>
        <w:t>lthough intensive studies have</w:t>
      </w:r>
      <w:r w:rsidR="00C87D2A" w:rsidRPr="00FC51E0">
        <w:rPr>
          <w:rFonts w:ascii="Book Antiqua" w:hAnsi="Book Antiqua"/>
          <w:szCs w:val="24"/>
        </w:rPr>
        <w:t xml:space="preserve"> been performed to isolate kidney stem/proge</w:t>
      </w:r>
      <w:r w:rsidR="009C5AE6" w:rsidRPr="00FC51E0">
        <w:rPr>
          <w:rFonts w:ascii="Book Antiqua" w:hAnsi="Book Antiqua"/>
          <w:szCs w:val="24"/>
        </w:rPr>
        <w:t xml:space="preserve">nitor cells from </w:t>
      </w:r>
      <w:r w:rsidR="00396C00" w:rsidRPr="00FC51E0">
        <w:rPr>
          <w:rFonts w:ascii="Book Antiqua" w:hAnsi="Book Antiqua"/>
          <w:szCs w:val="24"/>
        </w:rPr>
        <w:t xml:space="preserve">the </w:t>
      </w:r>
      <w:r w:rsidR="00AF6237" w:rsidRPr="00FC51E0">
        <w:rPr>
          <w:rFonts w:ascii="Book Antiqua" w:hAnsi="Book Antiqua"/>
          <w:szCs w:val="24"/>
        </w:rPr>
        <w:t>adult kidney, it is debated</w:t>
      </w:r>
      <w:r w:rsidR="009C5AE6" w:rsidRPr="00FC51E0">
        <w:rPr>
          <w:rFonts w:ascii="Book Antiqua" w:hAnsi="Book Antiqua"/>
          <w:szCs w:val="24"/>
        </w:rPr>
        <w:t xml:space="preserve"> whether</w:t>
      </w:r>
      <w:r w:rsidR="00FE1026" w:rsidRPr="00FC51E0">
        <w:rPr>
          <w:rFonts w:ascii="Book Antiqua" w:hAnsi="Book Antiqua"/>
          <w:szCs w:val="24"/>
        </w:rPr>
        <w:t xml:space="preserve"> kidney stem/progenitor cells </w:t>
      </w:r>
      <w:r w:rsidR="00AF6237" w:rsidRPr="00FC51E0">
        <w:rPr>
          <w:rFonts w:ascii="Book Antiqua" w:hAnsi="Book Antiqua"/>
          <w:szCs w:val="24"/>
        </w:rPr>
        <w:t xml:space="preserve">actually </w:t>
      </w:r>
      <w:r w:rsidR="00FE1026" w:rsidRPr="00FC51E0">
        <w:rPr>
          <w:rFonts w:ascii="Book Antiqua" w:hAnsi="Book Antiqua"/>
          <w:szCs w:val="24"/>
        </w:rPr>
        <w:t>exist in the adult</w:t>
      </w:r>
      <w:r w:rsidR="00AF6237" w:rsidRPr="00FC51E0">
        <w:rPr>
          <w:rFonts w:ascii="Book Antiqua" w:hAnsi="Book Antiqua"/>
          <w:szCs w:val="24"/>
        </w:rPr>
        <w:t xml:space="preserve"> kidney. T</w:t>
      </w:r>
      <w:r w:rsidR="009555D7" w:rsidRPr="00FC51E0">
        <w:rPr>
          <w:rFonts w:ascii="Book Antiqua" w:hAnsi="Book Antiqua"/>
          <w:szCs w:val="24"/>
        </w:rPr>
        <w:t>here are no speci</w:t>
      </w:r>
      <w:r w:rsidR="00DF4135" w:rsidRPr="00FC51E0">
        <w:rPr>
          <w:rFonts w:ascii="Book Antiqua" w:hAnsi="Book Antiqua"/>
          <w:szCs w:val="24"/>
        </w:rPr>
        <w:t>fic markers and/or assays to discriminate kidney</w:t>
      </w:r>
      <w:r w:rsidR="00097902" w:rsidRPr="00FC51E0">
        <w:rPr>
          <w:rFonts w:ascii="Book Antiqua" w:hAnsi="Book Antiqua"/>
          <w:szCs w:val="24"/>
        </w:rPr>
        <w:t xml:space="preserve"> stem/progenitor cells from dedifferentiated </w:t>
      </w:r>
      <w:r w:rsidR="003D0484" w:rsidRPr="00FC51E0">
        <w:rPr>
          <w:rFonts w:ascii="Book Antiqua" w:hAnsi="Book Antiqua"/>
          <w:szCs w:val="24"/>
        </w:rPr>
        <w:t>renal epithelial cells. MSC</w:t>
      </w:r>
      <w:r w:rsidR="00E905B3" w:rsidRPr="00FC51E0">
        <w:rPr>
          <w:rFonts w:ascii="Book Antiqua" w:hAnsi="Book Antiqua"/>
          <w:szCs w:val="24"/>
        </w:rPr>
        <w:t>s are effective to re</w:t>
      </w:r>
      <w:r w:rsidR="00E45499" w:rsidRPr="00FC51E0">
        <w:rPr>
          <w:rFonts w:ascii="Book Antiqua" w:hAnsi="Book Antiqua"/>
          <w:szCs w:val="24"/>
        </w:rPr>
        <w:t>pair the kidney in various animal models; however, their beneficial</w:t>
      </w:r>
      <w:r w:rsidR="00F52EED" w:rsidRPr="00FC51E0">
        <w:rPr>
          <w:rFonts w:ascii="Book Antiqua" w:hAnsi="Book Antiqua"/>
          <w:szCs w:val="24"/>
        </w:rPr>
        <w:t xml:space="preserve"> effects can be largely attributed to paracrine factors</w:t>
      </w:r>
      <w:r w:rsidR="00FB5BC8" w:rsidRPr="00FC51E0">
        <w:rPr>
          <w:rFonts w:ascii="Book Antiqua" w:hAnsi="Book Antiqua"/>
          <w:szCs w:val="24"/>
        </w:rPr>
        <w:t xml:space="preserve"> that are secreted from MSCs. </w:t>
      </w:r>
      <w:r w:rsidR="00AF6237" w:rsidRPr="00FC51E0">
        <w:rPr>
          <w:rFonts w:ascii="Book Antiqua" w:hAnsi="Book Antiqua"/>
          <w:szCs w:val="24"/>
        </w:rPr>
        <w:t xml:space="preserve">In addition, </w:t>
      </w:r>
      <w:r w:rsidR="00FB5BC8" w:rsidRPr="00FC51E0">
        <w:rPr>
          <w:rFonts w:ascii="Book Antiqua" w:hAnsi="Book Antiqua"/>
          <w:szCs w:val="24"/>
        </w:rPr>
        <w:t>MSCs</w:t>
      </w:r>
      <w:r w:rsidR="002B5123" w:rsidRPr="00FC51E0">
        <w:rPr>
          <w:rFonts w:ascii="Book Antiqua" w:hAnsi="Book Antiqua"/>
          <w:szCs w:val="24"/>
        </w:rPr>
        <w:t xml:space="preserve"> release EVs that contain mRNA and microRNA as </w:t>
      </w:r>
      <w:r w:rsidR="003376F4" w:rsidRPr="00FC51E0">
        <w:rPr>
          <w:rFonts w:ascii="Book Antiqua" w:hAnsi="Book Antiqua"/>
          <w:szCs w:val="24"/>
        </w:rPr>
        <w:t xml:space="preserve">well as proteins. These EV-derived </w:t>
      </w:r>
      <w:r w:rsidR="00ED6719" w:rsidRPr="00FC51E0">
        <w:rPr>
          <w:rFonts w:ascii="Book Antiqua" w:hAnsi="Book Antiqua"/>
          <w:szCs w:val="24"/>
        </w:rPr>
        <w:t>molecules may also play beneficial roles in the repair of the kidney</w:t>
      </w:r>
      <w:r w:rsidR="00001C79" w:rsidRPr="00FC51E0">
        <w:rPr>
          <w:rFonts w:ascii="Book Antiqua" w:hAnsi="Book Antiqua"/>
          <w:szCs w:val="24"/>
        </w:rPr>
        <w:t xml:space="preserve">. It will be necessary to </w:t>
      </w:r>
      <w:r w:rsidR="00683EA6" w:rsidRPr="00FC51E0">
        <w:rPr>
          <w:rFonts w:ascii="Book Antiqua" w:hAnsi="Book Antiqua"/>
          <w:szCs w:val="24"/>
        </w:rPr>
        <w:t>eluc</w:t>
      </w:r>
      <w:r w:rsidR="00AF6237" w:rsidRPr="00FC51E0">
        <w:rPr>
          <w:rFonts w:ascii="Book Antiqua" w:hAnsi="Book Antiqua"/>
          <w:szCs w:val="24"/>
        </w:rPr>
        <w:t>idate ideal combinations of th</w:t>
      </w:r>
      <w:r w:rsidR="00683EA6" w:rsidRPr="00FC51E0">
        <w:rPr>
          <w:rFonts w:ascii="Book Antiqua" w:hAnsi="Book Antiqua"/>
          <w:szCs w:val="24"/>
        </w:rPr>
        <w:t>e molecules relea</w:t>
      </w:r>
      <w:r w:rsidR="002A60A2" w:rsidRPr="00FC51E0">
        <w:rPr>
          <w:rFonts w:ascii="Book Antiqua" w:hAnsi="Book Antiqua"/>
          <w:szCs w:val="24"/>
        </w:rPr>
        <w:t xml:space="preserve">sed from MSCs to establish a strategy for the </w:t>
      </w:r>
      <w:r w:rsidR="00B27545" w:rsidRPr="00FC51E0">
        <w:rPr>
          <w:rFonts w:ascii="Book Antiqua" w:hAnsi="Book Antiqua"/>
          <w:szCs w:val="24"/>
        </w:rPr>
        <w:t xml:space="preserve">maximal </w:t>
      </w:r>
      <w:r w:rsidR="002A60A2" w:rsidRPr="00FC51E0">
        <w:rPr>
          <w:rFonts w:ascii="Book Antiqua" w:hAnsi="Book Antiqua"/>
          <w:szCs w:val="24"/>
        </w:rPr>
        <w:t>sti</w:t>
      </w:r>
      <w:r w:rsidR="003E74D2" w:rsidRPr="00FC51E0">
        <w:rPr>
          <w:rFonts w:ascii="Book Antiqua" w:hAnsi="Book Antiqua"/>
          <w:szCs w:val="24"/>
        </w:rPr>
        <w:t>mulation of</w:t>
      </w:r>
      <w:r w:rsidR="004D055E" w:rsidRPr="00FC51E0">
        <w:rPr>
          <w:rFonts w:ascii="Book Antiqua" w:hAnsi="Book Antiqua"/>
          <w:szCs w:val="24"/>
        </w:rPr>
        <w:t xml:space="preserve"> kidney repair without using stem cells.</w:t>
      </w:r>
      <w:r w:rsidR="006B4C7F" w:rsidRPr="00FC51E0">
        <w:rPr>
          <w:rFonts w:ascii="Book Antiqua" w:hAnsi="Book Antiqua"/>
          <w:szCs w:val="24"/>
        </w:rPr>
        <w:t xml:space="preserve"> It will also be necessary</w:t>
      </w:r>
      <w:r w:rsidR="006142C2" w:rsidRPr="00FC51E0">
        <w:rPr>
          <w:rFonts w:ascii="Book Antiqua" w:hAnsi="Book Antiqua"/>
          <w:szCs w:val="24"/>
        </w:rPr>
        <w:t xml:space="preserve"> to </w:t>
      </w:r>
      <w:r w:rsidR="004112ED" w:rsidRPr="00FC51E0">
        <w:rPr>
          <w:rFonts w:ascii="Book Antiqua" w:hAnsi="Book Antiqua"/>
          <w:szCs w:val="24"/>
        </w:rPr>
        <w:t xml:space="preserve">explore strategies to directly </w:t>
      </w:r>
      <w:r w:rsidR="00D31C03" w:rsidRPr="00FC51E0">
        <w:rPr>
          <w:rFonts w:ascii="Book Antiqua" w:hAnsi="Book Antiqua"/>
          <w:szCs w:val="24"/>
        </w:rPr>
        <w:t xml:space="preserve">and/or indirectly </w:t>
      </w:r>
      <w:r w:rsidR="004112ED" w:rsidRPr="00FC51E0">
        <w:rPr>
          <w:rFonts w:ascii="Book Antiqua" w:hAnsi="Book Antiqua"/>
          <w:szCs w:val="24"/>
        </w:rPr>
        <w:t xml:space="preserve">reprogram somatic cells to </w:t>
      </w:r>
      <w:r w:rsidR="00B37444" w:rsidRPr="00FC51E0">
        <w:rPr>
          <w:rFonts w:ascii="Book Antiqua" w:hAnsi="Book Antiqua"/>
          <w:szCs w:val="24"/>
        </w:rPr>
        <w:t>kidne</w:t>
      </w:r>
      <w:r w:rsidR="00AF6237" w:rsidRPr="00FC51E0">
        <w:rPr>
          <w:rFonts w:ascii="Book Antiqua" w:hAnsi="Book Antiqua"/>
          <w:szCs w:val="24"/>
        </w:rPr>
        <w:t>y stem/progenitor cells</w:t>
      </w:r>
      <w:r w:rsidR="00B37444" w:rsidRPr="00FC51E0">
        <w:rPr>
          <w:rFonts w:ascii="Book Antiqua" w:hAnsi="Book Antiqua"/>
          <w:szCs w:val="24"/>
        </w:rPr>
        <w:t xml:space="preserve"> to regenerate</w:t>
      </w:r>
      <w:r w:rsidR="00FD4AC8" w:rsidRPr="00FC51E0">
        <w:rPr>
          <w:rFonts w:ascii="Book Antiqua" w:hAnsi="Book Antiqua"/>
          <w:szCs w:val="24"/>
        </w:rPr>
        <w:t xml:space="preserve"> the kidney.</w:t>
      </w:r>
    </w:p>
    <w:p w14:paraId="0B0581FE" w14:textId="77777777" w:rsidR="00594644" w:rsidRPr="00FC51E0" w:rsidRDefault="00594644" w:rsidP="00815FD4">
      <w:pPr>
        <w:spacing w:line="360" w:lineRule="auto"/>
        <w:rPr>
          <w:rFonts w:ascii="Book Antiqua" w:hAnsi="Book Antiqua"/>
          <w:szCs w:val="24"/>
        </w:rPr>
      </w:pPr>
    </w:p>
    <w:p w14:paraId="25CE1489" w14:textId="5CF127FB" w:rsidR="00FB3975" w:rsidRPr="00FC51E0" w:rsidRDefault="00C87F3B" w:rsidP="00815FD4">
      <w:pPr>
        <w:spacing w:line="360" w:lineRule="auto"/>
        <w:rPr>
          <w:rFonts w:ascii="Book Antiqua" w:hAnsi="Book Antiqua"/>
          <w:b/>
          <w:szCs w:val="24"/>
        </w:rPr>
      </w:pPr>
      <w:r w:rsidRPr="00FC51E0">
        <w:rPr>
          <w:rFonts w:ascii="Book Antiqua" w:hAnsi="Book Antiqua"/>
          <w:b/>
          <w:szCs w:val="24"/>
        </w:rPr>
        <w:t>REFERENCES</w:t>
      </w:r>
    </w:p>
    <w:p w14:paraId="656A822C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proofErr w:type="gramStart"/>
      <w:r w:rsidRPr="00AF32E6">
        <w:rPr>
          <w:rFonts w:ascii="Book Antiqua" w:hAnsi="Book Antiqua" w:cs="宋体"/>
          <w:color w:val="000000"/>
          <w:lang w:eastAsia="zh-CN"/>
        </w:rPr>
        <w:t>1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Morrison SJ</w:t>
      </w:r>
      <w:r w:rsidRPr="00AF32E6">
        <w:rPr>
          <w:rFonts w:ascii="Book Antiqua" w:hAnsi="Book Antiqua" w:cs="宋体"/>
          <w:color w:val="000000"/>
          <w:lang w:eastAsia="zh-CN"/>
        </w:rPr>
        <w:t>, Shah NM, Anderson DJ.</w:t>
      </w:r>
      <w:proofErr w:type="gramEnd"/>
      <w:r w:rsidRPr="00AF32E6">
        <w:rPr>
          <w:rFonts w:ascii="Book Antiqua" w:hAnsi="Book Antiqua" w:cs="宋体"/>
          <w:color w:val="000000"/>
          <w:lang w:eastAsia="zh-CN"/>
        </w:rPr>
        <w:t xml:space="preserve"> </w:t>
      </w:r>
      <w:proofErr w:type="gramStart"/>
      <w:r w:rsidRPr="00AF32E6">
        <w:rPr>
          <w:rFonts w:ascii="Book Antiqua" w:hAnsi="Book Antiqua" w:cs="宋体"/>
          <w:color w:val="000000"/>
          <w:lang w:eastAsia="zh-CN"/>
        </w:rPr>
        <w:t>Regulatory mechanisms in stem cell biology.</w:t>
      </w:r>
      <w:proofErr w:type="gramEnd"/>
      <w:r w:rsidRPr="00AF32E6">
        <w:rPr>
          <w:rFonts w:ascii="Book Antiqua" w:hAnsi="Book Antiqua" w:cs="宋体"/>
          <w:color w:val="000000"/>
          <w:lang w:eastAsia="zh-CN"/>
        </w:rPr>
        <w:t>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</w:t>
      </w:r>
      <w:r w:rsidRPr="00AF32E6">
        <w:rPr>
          <w:rFonts w:ascii="Book Antiqua" w:hAnsi="Book Antiqua" w:cs="宋体"/>
          <w:color w:val="000000"/>
          <w:lang w:eastAsia="zh-CN"/>
        </w:rPr>
        <w:t> 1997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88</w:t>
      </w:r>
      <w:r w:rsidRPr="00AF32E6">
        <w:rPr>
          <w:rFonts w:ascii="Book Antiqua" w:hAnsi="Book Antiqua" w:cs="宋体"/>
          <w:color w:val="000000"/>
          <w:lang w:eastAsia="zh-CN"/>
        </w:rPr>
        <w:t>: 287-298 [PMID: 9039255]</w:t>
      </w:r>
    </w:p>
    <w:p w14:paraId="4210BDBB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Jiang Y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aesse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nvi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lacksta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Reyes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erfailli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M. Multipotent progenitor cells can be isolated from postnatal murine bone marrow, muscle, and brain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Exp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Hemat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0</w:t>
      </w:r>
      <w:r w:rsidRPr="00AF32E6">
        <w:rPr>
          <w:rFonts w:ascii="Book Antiqua" w:hAnsi="Book Antiqua" w:cs="宋体"/>
          <w:color w:val="000000"/>
          <w:lang w:eastAsia="zh-CN"/>
        </w:rPr>
        <w:t>: 896-904 [PMID: 12160841]</w:t>
      </w:r>
    </w:p>
    <w:p w14:paraId="174B906B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Schäffler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üchl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. Concise review: adipose tissue-derived stromal cells--basic and clinical implications for novel cell-based therapie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07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5</w:t>
      </w:r>
      <w:r w:rsidRPr="00AF32E6">
        <w:rPr>
          <w:rFonts w:ascii="Book Antiqua" w:hAnsi="Book Antiqua" w:cs="宋体"/>
          <w:color w:val="000000"/>
          <w:lang w:eastAsia="zh-CN"/>
        </w:rPr>
        <w:t>: 818-827 [PMID: 17420225 DOI: 10.1634/stemcells.2006-0589]</w:t>
      </w:r>
    </w:p>
    <w:p w14:paraId="48F01869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Kobayashi 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aleri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ugfor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W, Carroll TJ, Self M, Oliver G, McMahon AP. Six2 defines and regulates a multipotent self-renewing nephron progenitor population throughout mammalian kidney development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 Stem Cell</w:t>
      </w:r>
      <w:r w:rsidRPr="00AF32E6">
        <w:rPr>
          <w:rFonts w:ascii="Book Antiqua" w:hAnsi="Book Antiqua" w:cs="宋体"/>
          <w:color w:val="000000"/>
          <w:lang w:eastAsia="zh-CN"/>
        </w:rPr>
        <w:t> 2008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</w:t>
      </w:r>
      <w:r w:rsidRPr="00AF32E6">
        <w:rPr>
          <w:rFonts w:ascii="Book Antiqua" w:hAnsi="Book Antiqua" w:cs="宋体"/>
          <w:color w:val="000000"/>
          <w:lang w:eastAsia="zh-CN"/>
        </w:rPr>
        <w:t>: 169-181 [PMID: 18682239 DOI: 10.1016/j.stem.2008.05.020]</w:t>
      </w:r>
    </w:p>
    <w:p w14:paraId="3DE54F2F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Reidy KJ</w:t>
      </w:r>
      <w:r w:rsidRPr="00AF32E6">
        <w:rPr>
          <w:rFonts w:ascii="Book Antiqua" w:hAnsi="Book Antiqua" w:cs="宋体"/>
          <w:color w:val="000000"/>
          <w:lang w:eastAsia="zh-CN"/>
        </w:rPr>
        <w:t xml:space="preserve">, Rosenblum ND. </w:t>
      </w:r>
      <w:proofErr w:type="gramStart"/>
      <w:r w:rsidRPr="00AF32E6">
        <w:rPr>
          <w:rFonts w:ascii="Book Antiqua" w:hAnsi="Book Antiqua" w:cs="宋体"/>
          <w:color w:val="000000"/>
          <w:lang w:eastAsia="zh-CN"/>
        </w:rPr>
        <w:t>Cell and molecular biology of kidney development.</w:t>
      </w:r>
      <w:proofErr w:type="gramEnd"/>
      <w:r w:rsidRPr="00AF32E6">
        <w:rPr>
          <w:rFonts w:ascii="Book Antiqua" w:hAnsi="Book Antiqua" w:cs="宋体"/>
          <w:color w:val="000000"/>
          <w:lang w:eastAsia="zh-CN"/>
        </w:rPr>
        <w:t>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emin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9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9</w:t>
      </w:r>
      <w:r w:rsidRPr="00AF32E6">
        <w:rPr>
          <w:rFonts w:ascii="Book Antiqua" w:hAnsi="Book Antiqua" w:cs="宋体"/>
          <w:color w:val="000000"/>
          <w:lang w:eastAsia="zh-CN"/>
        </w:rPr>
        <w:t>: 321-337 [PMID: 19615554 DOI: 10.1016/j.semnephrol.2009.03.009]</w:t>
      </w:r>
    </w:p>
    <w:p w14:paraId="211B8C27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Maeshim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Yamashita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ojim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Y. Identification of renal progenitor-like tubular cells that participate in the regeneration processes of the kidne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4</w:t>
      </w:r>
      <w:r w:rsidRPr="00AF32E6">
        <w:rPr>
          <w:rFonts w:ascii="Book Antiqua" w:hAnsi="Book Antiqua" w:cs="宋体"/>
          <w:color w:val="000000"/>
          <w:lang w:eastAsia="zh-CN"/>
        </w:rPr>
        <w:t>: 3138-3146 [PMID: 14638912]</w:t>
      </w:r>
    </w:p>
    <w:p w14:paraId="38DC71FC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Maeshim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Sakurai H, Nigam SK. Adult kidney tubular cell population showing phenotypic plasticity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ubulogenic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apacity, and integration capability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into developing kidne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7</w:t>
      </w:r>
      <w:r w:rsidRPr="00AF32E6">
        <w:rPr>
          <w:rFonts w:ascii="Book Antiqua" w:hAnsi="Book Antiqua" w:cs="宋体"/>
          <w:color w:val="000000"/>
          <w:lang w:eastAsia="zh-CN"/>
        </w:rPr>
        <w:t>: 188-198 [PMID: 16338966 DOI: 10.1681/ASN.2005040370]</w:t>
      </w:r>
    </w:p>
    <w:p w14:paraId="7C0DA4C3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proofErr w:type="gramStart"/>
      <w:r w:rsidRPr="00AF32E6">
        <w:rPr>
          <w:rFonts w:ascii="Book Antiqua" w:hAnsi="Book Antiqua" w:cs="宋体"/>
          <w:color w:val="000000"/>
          <w:lang w:eastAsia="zh-CN"/>
        </w:rPr>
        <w:t>8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Oliver J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arouf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O, Cheema FH, Martens TP, Al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wqa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Q.</w:t>
      </w:r>
      <w:proofErr w:type="gramEnd"/>
      <w:r w:rsidRPr="00AF32E6">
        <w:rPr>
          <w:rFonts w:ascii="Book Antiqua" w:hAnsi="Book Antiqua" w:cs="宋体"/>
          <w:color w:val="000000"/>
          <w:lang w:eastAsia="zh-CN"/>
        </w:rPr>
        <w:t xml:space="preserve"> The renal papilla is a niche for adult kidney stem cell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lin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Invest</w:t>
      </w:r>
      <w:r w:rsidRPr="00AF32E6">
        <w:rPr>
          <w:rFonts w:ascii="Book Antiqua" w:hAnsi="Book Antiqua" w:cs="宋体"/>
          <w:color w:val="000000"/>
          <w:lang w:eastAsia="zh-CN"/>
        </w:rPr>
        <w:t> 200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14</w:t>
      </w:r>
      <w:r w:rsidRPr="00AF32E6">
        <w:rPr>
          <w:rFonts w:ascii="Book Antiqua" w:hAnsi="Book Antiqua" w:cs="宋体"/>
          <w:color w:val="000000"/>
          <w:lang w:eastAsia="zh-CN"/>
        </w:rPr>
        <w:t>: 795-804 [PMID: 15372103 DOI: 10.1172/JCI20921]</w:t>
      </w:r>
    </w:p>
    <w:p w14:paraId="3276D356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9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Zhou S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huetz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D, Bunting K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lapietr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ampat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, Morris JJ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aguti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I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rosvel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Osaw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akauch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H, Sorrentino BP. The ABC transporter Bcrp1/ABCG2 is expressed in a wide variety of stem cells and is a molecular determinant of the side-population phenotype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Nat Med</w:t>
      </w:r>
      <w:r w:rsidRPr="00AF32E6">
        <w:rPr>
          <w:rFonts w:ascii="Book Antiqua" w:hAnsi="Book Antiqua" w:cs="宋体"/>
          <w:color w:val="000000"/>
          <w:lang w:eastAsia="zh-CN"/>
        </w:rPr>
        <w:t> 200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7</w:t>
      </w:r>
      <w:r w:rsidRPr="00AF32E6">
        <w:rPr>
          <w:rFonts w:ascii="Book Antiqua" w:hAnsi="Book Antiqua" w:cs="宋体"/>
          <w:color w:val="000000"/>
          <w:lang w:eastAsia="zh-CN"/>
        </w:rPr>
        <w:t>: 1028-1034 [PMID: 11533706 DOI: 10.1038/nm0901-1028]</w:t>
      </w:r>
    </w:p>
    <w:p w14:paraId="139665E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10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Iwatani H</w:t>
      </w:r>
      <w:r w:rsidRPr="00AF32E6">
        <w:rPr>
          <w:rFonts w:ascii="Book Antiqua" w:hAnsi="Book Antiqua" w:cs="宋体"/>
          <w:color w:val="000000"/>
          <w:lang w:eastAsia="zh-CN"/>
        </w:rPr>
        <w:t xml:space="preserve">, Ito T, Imai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tsuzak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Y, Suzuki A, Yamato M, Okabe M, Hori M. Hematopoietic and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onhematopoietic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otentials of Hoechst(low)/side population cells isolated from adult rat kidne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Kidney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In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65</w:t>
      </w:r>
      <w:r w:rsidRPr="00AF32E6">
        <w:rPr>
          <w:rFonts w:ascii="Book Antiqua" w:hAnsi="Book Antiqua" w:cs="宋体"/>
          <w:color w:val="000000"/>
          <w:lang w:eastAsia="zh-CN"/>
        </w:rPr>
        <w:t>: 1604-1614 [PMID: 15086898 DOI: 10.1111/j.1523-1755.2004.00561.x]</w:t>
      </w:r>
    </w:p>
    <w:p w14:paraId="0BCF4833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11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Hishikaw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K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rum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Miura S, Nakanishi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tsuzak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Y, Shibata 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chiyanag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ohik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H, Komori T, Takahashi I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akas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O, Imai N, Yoshikawa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now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Hayashi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akak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akauch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H, Okano H, Fujita T.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usculi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/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yo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is expressed in kidney side population cells and can regulate their function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Cell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Bi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5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69</w:t>
      </w:r>
      <w:r w:rsidRPr="00AF32E6">
        <w:rPr>
          <w:rFonts w:ascii="Book Antiqua" w:hAnsi="Book Antiqua" w:cs="宋体"/>
          <w:color w:val="000000"/>
          <w:lang w:eastAsia="zh-CN"/>
        </w:rPr>
        <w:t>: 921-928 [PMID: 15967813 DOI: 10.1083/jcb.200412167]</w:t>
      </w:r>
    </w:p>
    <w:p w14:paraId="2A118FBD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proofErr w:type="gramStart"/>
      <w:r w:rsidRPr="00AF32E6">
        <w:rPr>
          <w:rFonts w:ascii="Book Antiqua" w:hAnsi="Book Antiqua" w:cs="宋体"/>
          <w:color w:val="000000"/>
          <w:lang w:eastAsia="zh-CN"/>
        </w:rPr>
        <w:t>12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Challen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G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ertoncell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I, Deane JA, Ricardo SD, Little MH.</w:t>
      </w:r>
      <w:proofErr w:type="gramEnd"/>
      <w:r w:rsidRPr="00AF32E6">
        <w:rPr>
          <w:rFonts w:ascii="Book Antiqua" w:hAnsi="Book Antiqua" w:cs="宋体"/>
          <w:color w:val="000000"/>
          <w:lang w:eastAsia="zh-CN"/>
        </w:rPr>
        <w:t xml:space="preserve"> Kidney side population reveals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ultilineag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otential and renal functional capacity but also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cellular heterogeneit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7</w:t>
      </w:r>
      <w:r w:rsidRPr="00AF32E6">
        <w:rPr>
          <w:rFonts w:ascii="Book Antiqua" w:hAnsi="Book Antiqua" w:cs="宋体"/>
          <w:color w:val="000000"/>
          <w:lang w:eastAsia="zh-CN"/>
        </w:rPr>
        <w:t>: 1896-1912 [PMID: 16707564 DOI: 10.1681/ASN.2005111228]</w:t>
      </w:r>
    </w:p>
    <w:p w14:paraId="7EC41CE0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13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Hristov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r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W, Weber PC. Endothelial progenitor cells: mobilization, differentiation, and homing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Arterioscler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Thromb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Vas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Bi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3</w:t>
      </w:r>
      <w:r w:rsidRPr="00AF32E6">
        <w:rPr>
          <w:rFonts w:ascii="Book Antiqua" w:hAnsi="Book Antiqua" w:cs="宋体"/>
          <w:color w:val="000000"/>
          <w:lang w:eastAsia="zh-CN"/>
        </w:rPr>
        <w:t>: 1185-1189 [PMID: 12714439 DOI: 10.1161/01.ATV.0000073832.49290.B5]</w:t>
      </w:r>
    </w:p>
    <w:p w14:paraId="4494A7B3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14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Bidlingmaier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S</w:t>
      </w:r>
      <w:r w:rsidRPr="00AF32E6">
        <w:rPr>
          <w:rFonts w:ascii="Book Antiqua" w:hAnsi="Book Antiqua" w:cs="宋体"/>
          <w:color w:val="000000"/>
          <w:lang w:eastAsia="zh-CN"/>
        </w:rPr>
        <w:t>, Zhu X, Liu B. The utility and limitations of glycosylated human CD133 epitopes in defining cancer stem cell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M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Med (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Ber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>)</w:t>
      </w:r>
      <w:r w:rsidRPr="00AF32E6">
        <w:rPr>
          <w:rFonts w:ascii="Book Antiqua" w:hAnsi="Book Antiqua" w:cs="宋体"/>
          <w:color w:val="000000"/>
          <w:lang w:eastAsia="zh-CN"/>
        </w:rPr>
        <w:t> 2008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86</w:t>
      </w:r>
      <w:r w:rsidRPr="00AF32E6">
        <w:rPr>
          <w:rFonts w:ascii="Book Antiqua" w:hAnsi="Book Antiqua" w:cs="宋体"/>
          <w:color w:val="000000"/>
          <w:lang w:eastAsia="zh-CN"/>
        </w:rPr>
        <w:t>: 1025-1032 [PMID: 18535813 DOI: 10.1007/s00109-008-0357-8]</w:t>
      </w:r>
    </w:p>
    <w:p w14:paraId="15F24E47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15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Bussolat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B</w:t>
      </w:r>
      <w:r w:rsidRPr="00AF32E6">
        <w:rPr>
          <w:rFonts w:ascii="Book Antiqua" w:hAnsi="Book Antiqua" w:cs="宋体"/>
          <w:color w:val="000000"/>
          <w:lang w:eastAsia="zh-CN"/>
        </w:rPr>
        <w:t xml:space="preserve">, Bruno S, Grange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ttiglier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eregib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ntin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muss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Isolation of renal progenitor cells from adult human kidne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ath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5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66</w:t>
      </w:r>
      <w:r w:rsidRPr="00AF32E6">
        <w:rPr>
          <w:rFonts w:ascii="Book Antiqua" w:hAnsi="Book Antiqua" w:cs="宋体"/>
          <w:color w:val="000000"/>
          <w:lang w:eastAsia="zh-CN"/>
        </w:rPr>
        <w:t>: 545-555 [PMID: 15681837 DOI: 10.1016/S0002-9440(10)62276-6]</w:t>
      </w:r>
    </w:p>
    <w:p w14:paraId="0BB1C1E1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16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Sagrinat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C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et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zzingh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azzer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Liotta F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rosa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nco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e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acc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quecc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r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esuald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ranc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Maggi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nnunziat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asag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Serio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magna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magna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. Isolation and characterization of multipotent progenitor cells from the Bowman's capsule of adult human kidney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7</w:t>
      </w:r>
      <w:r w:rsidRPr="00AF32E6">
        <w:rPr>
          <w:rFonts w:ascii="Book Antiqua" w:hAnsi="Book Antiqua" w:cs="宋体"/>
          <w:color w:val="000000"/>
          <w:lang w:eastAsia="zh-CN"/>
        </w:rPr>
        <w:t>: 2443-2456 [PMID: 16885410 DOI: 10.1681/ASN.2006010089]</w:t>
      </w:r>
    </w:p>
    <w:p w14:paraId="3D677E2D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17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Dekel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B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ang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heze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Reich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elig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ventov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-Friedman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atch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H, Jacob-Hirsch J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marigli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chav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rgali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isn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Y. Isolation and characterization of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ontubula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ca-1+lin- multipotent stem/progenitor cells from adult mouse kidne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7</w:t>
      </w:r>
      <w:r w:rsidRPr="00AF32E6">
        <w:rPr>
          <w:rFonts w:ascii="Book Antiqua" w:hAnsi="Book Antiqua" w:cs="宋体"/>
          <w:color w:val="000000"/>
          <w:lang w:eastAsia="zh-CN"/>
        </w:rPr>
        <w:t>: 3300-3314 [PMID: 17093069 DOI: 10.1681/ASN.2005020195]</w:t>
      </w:r>
    </w:p>
    <w:p w14:paraId="466048FB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lastRenderedPageBreak/>
        <w:t>18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Gupta S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erfailli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hmielewsk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e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id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nnair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Hereman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Y, Lund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lacksta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Jiang Y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uttu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Rosenberg ME. </w:t>
      </w:r>
      <w:proofErr w:type="gramStart"/>
      <w:r w:rsidRPr="00AF32E6">
        <w:rPr>
          <w:rFonts w:ascii="Book Antiqua" w:hAnsi="Book Antiqua" w:cs="宋体"/>
          <w:color w:val="000000"/>
          <w:lang w:eastAsia="zh-CN"/>
        </w:rPr>
        <w:t>Isolation and characterization of kidney-derived stem cells.</w:t>
      </w:r>
      <w:proofErr w:type="gramEnd"/>
      <w:r w:rsidRPr="00AF32E6">
        <w:rPr>
          <w:rFonts w:ascii="Book Antiqua" w:hAnsi="Book Antiqua" w:cs="宋体"/>
          <w:color w:val="000000"/>
          <w:lang w:eastAsia="zh-CN"/>
        </w:rPr>
        <w:t>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7</w:t>
      </w:r>
      <w:r w:rsidRPr="00AF32E6">
        <w:rPr>
          <w:rFonts w:ascii="Book Antiqua" w:hAnsi="Book Antiqua" w:cs="宋体"/>
          <w:color w:val="000000"/>
          <w:lang w:eastAsia="zh-CN"/>
        </w:rPr>
        <w:t>: 3028-3040 [PMID: 16988061 DOI: 10.1681/ASN.2006030275]</w:t>
      </w:r>
    </w:p>
    <w:p w14:paraId="76DCADB5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19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Humphreys BD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aleri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T, Kobayashi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ugfor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W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oeung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Duffield JS, McMahon AP, Bonventre JV. Intrinsic epithelial cells repair the kidney after injur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 Stem Cell</w:t>
      </w:r>
      <w:r w:rsidRPr="00AF32E6">
        <w:rPr>
          <w:rFonts w:ascii="Book Antiqua" w:hAnsi="Book Antiqua" w:cs="宋体"/>
          <w:color w:val="000000"/>
          <w:lang w:eastAsia="zh-CN"/>
        </w:rPr>
        <w:t> 2008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</w:t>
      </w:r>
      <w:r w:rsidRPr="00AF32E6">
        <w:rPr>
          <w:rFonts w:ascii="Book Antiqua" w:hAnsi="Book Antiqua" w:cs="宋体"/>
          <w:color w:val="000000"/>
          <w:lang w:eastAsia="zh-CN"/>
        </w:rPr>
        <w:t>: 284-291 [PMID: 18371453 DOI: 10.1016/j.stem.2008.01.014]</w:t>
      </w:r>
    </w:p>
    <w:p w14:paraId="0B00E18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0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Kusab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T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al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aman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Kobayashi A, Humphreys BD. Differentiated kidney epithelial cells repair injured proximal tubule. </w:t>
      </w:r>
      <w:r>
        <w:rPr>
          <w:rFonts w:ascii="Book Antiqua" w:hAnsi="Book Antiqua" w:cs="宋体"/>
          <w:i/>
          <w:iCs/>
          <w:color w:val="000000"/>
          <w:lang w:eastAsia="zh-CN"/>
        </w:rPr>
        <w:t xml:space="preserve">Proc Natl </w:t>
      </w:r>
      <w:proofErr w:type="spellStart"/>
      <w:r>
        <w:rPr>
          <w:rFonts w:ascii="Book Antiqua" w:hAnsi="Book Antiqua" w:cs="宋体"/>
          <w:i/>
          <w:iCs/>
          <w:color w:val="000000"/>
          <w:lang w:eastAsia="zh-CN"/>
        </w:rPr>
        <w:t>Acad</w:t>
      </w:r>
      <w:proofErr w:type="spellEnd"/>
      <w:r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>
        <w:rPr>
          <w:rFonts w:ascii="Book Antiqua" w:hAnsi="Book Antiqua" w:cs="宋体"/>
          <w:i/>
          <w:iCs/>
          <w:color w:val="000000"/>
          <w:lang w:eastAsia="zh-CN"/>
        </w:rPr>
        <w:t>Sci</w:t>
      </w:r>
      <w:proofErr w:type="spellEnd"/>
      <w:r>
        <w:rPr>
          <w:rFonts w:ascii="Book Antiqua" w:hAnsi="Book Antiqua" w:cs="宋体"/>
          <w:i/>
          <w:iCs/>
          <w:color w:val="000000"/>
          <w:lang w:eastAsia="zh-CN"/>
        </w:rPr>
        <w:t xml:space="preserve"> US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A</w:t>
      </w:r>
      <w:r w:rsidRPr="00AF32E6">
        <w:rPr>
          <w:rFonts w:ascii="Book Antiqua" w:hAnsi="Book Antiqua" w:cs="宋体"/>
          <w:color w:val="000000"/>
          <w:lang w:eastAsia="zh-CN"/>
        </w:rPr>
        <w:t> 201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11</w:t>
      </w:r>
      <w:r w:rsidRPr="00AF32E6">
        <w:rPr>
          <w:rFonts w:ascii="Book Antiqua" w:hAnsi="Book Antiqua" w:cs="宋体"/>
          <w:color w:val="000000"/>
          <w:lang w:eastAsia="zh-CN"/>
        </w:rPr>
        <w:t>: 1527-1532 [PMID: 24127583 DOI: 10.1073/pnas.1310653110]</w:t>
      </w:r>
    </w:p>
    <w:p w14:paraId="3BD7E94E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1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Roncon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E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agrina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ngelot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azzer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zzingh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aller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arent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echerucc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acc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r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Maggi E, Serio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annel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asag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magna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magna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. Regeneration of glomerular podocytes by human renal progenitor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9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0</w:t>
      </w:r>
      <w:r w:rsidRPr="00AF32E6">
        <w:rPr>
          <w:rFonts w:ascii="Book Antiqua" w:hAnsi="Book Antiqua" w:cs="宋体"/>
          <w:color w:val="000000"/>
          <w:lang w:eastAsia="zh-CN"/>
        </w:rPr>
        <w:t>: 322-332 [PMID: 19092120 DOI: 10.1681/ASN.2008070709]</w:t>
      </w:r>
    </w:p>
    <w:p w14:paraId="651E2E33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2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Herrera MB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ssola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Bruno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onsat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mana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muss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Mesenchymal stem cells contribute to the renal repair of acute tubular epithelial injury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Int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M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Med</w:t>
      </w:r>
      <w:r w:rsidRPr="00AF32E6">
        <w:rPr>
          <w:rFonts w:ascii="Book Antiqua" w:hAnsi="Book Antiqua" w:cs="宋体"/>
          <w:color w:val="000000"/>
          <w:lang w:eastAsia="zh-CN"/>
        </w:rPr>
        <w:t> 200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4</w:t>
      </w:r>
      <w:r w:rsidRPr="00AF32E6">
        <w:rPr>
          <w:rFonts w:ascii="Book Antiqua" w:hAnsi="Book Antiqua" w:cs="宋体"/>
          <w:color w:val="000000"/>
          <w:lang w:eastAsia="zh-CN"/>
        </w:rPr>
        <w:t>: 1035-1041 [PMID: 15547670]</w:t>
      </w:r>
    </w:p>
    <w:p w14:paraId="51DF44B3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3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Morig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mber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oj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r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omaso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Abbate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tto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ngiolet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Benigni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eric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, Alison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Mesenchymal stem cells are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notropic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, helping to repair the kidney and improve function in acute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renal failure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5</w:t>
      </w:r>
      <w:r w:rsidRPr="00AF32E6">
        <w:rPr>
          <w:rFonts w:ascii="Book Antiqua" w:hAnsi="Book Antiqua" w:cs="宋体"/>
          <w:color w:val="000000"/>
          <w:lang w:eastAsia="zh-CN"/>
        </w:rPr>
        <w:t>: 1794-1804 [PMID: 15213267]</w:t>
      </w:r>
    </w:p>
    <w:p w14:paraId="7D5B6FA0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4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Lange C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öge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ttric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H, Clayton F, Nolte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rnsting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Zander A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Westenfeld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. Administered mesenchymal stem cells enhance recovery from ischemia/reperfusion-induced acute renal failure in rat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Kidney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In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5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68</w:t>
      </w:r>
      <w:r w:rsidRPr="00AF32E6">
        <w:rPr>
          <w:rFonts w:ascii="Book Antiqua" w:hAnsi="Book Antiqua" w:cs="宋体"/>
          <w:color w:val="000000"/>
          <w:lang w:eastAsia="zh-CN"/>
        </w:rPr>
        <w:t>: 1613-1617 [PMID: 16164638 DOI: 10.1111/j.1523-1755.2005.00573.x]</w:t>
      </w:r>
    </w:p>
    <w:p w14:paraId="37D63CD8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5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Morig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ntro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mber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r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Abbate M, Rota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tto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Benigni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eric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oj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ambald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Human bone marrow mesenchymal stem cells accelerate recovery of acute renal injury and prolong survival in mice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08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6</w:t>
      </w:r>
      <w:r w:rsidRPr="00AF32E6">
        <w:rPr>
          <w:rFonts w:ascii="Book Antiqua" w:hAnsi="Book Antiqua" w:cs="宋体"/>
          <w:color w:val="000000"/>
          <w:lang w:eastAsia="zh-CN"/>
        </w:rPr>
        <w:t>: 2075-2082 [PMID: 18499895 DOI: 10.1634/stemcells.2007-0795]</w:t>
      </w:r>
    </w:p>
    <w:p w14:paraId="30E8FDB7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6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Reis L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Borges F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imõe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J, Borges A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inigagli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-Coimbra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ho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. Bone marrow-derived mesenchymal stem cells repaired but did not prevent gentamicin-induced acute kidney injury through paracrine effects in rats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LoS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One</w:t>
      </w:r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7</w:t>
      </w:r>
      <w:r w:rsidRPr="00AF32E6">
        <w:rPr>
          <w:rFonts w:ascii="Book Antiqua" w:hAnsi="Book Antiqua" w:cs="宋体"/>
          <w:color w:val="000000"/>
          <w:lang w:eastAsia="zh-CN"/>
        </w:rPr>
        <w:t>: e44092 [PMID: 22970165 DOI: 10.1371/journal.pone.0044092]</w:t>
      </w:r>
    </w:p>
    <w:p w14:paraId="755A27C0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7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Zoj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C</w:t>
      </w:r>
      <w:r w:rsidRPr="00AF32E6">
        <w:rPr>
          <w:rFonts w:ascii="Book Antiqua" w:hAnsi="Book Antiqua" w:cs="宋体"/>
          <w:color w:val="000000"/>
          <w:lang w:eastAsia="zh-CN"/>
        </w:rPr>
        <w:t xml:space="preserve">, Garcia PB, Rota C, Conti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agliard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r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anch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ig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, Benigni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rig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. Mesenchymal stem cell therapy promotes renal repair by limiting glomerular podocyte and progenitor cell dysfunction in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driamyci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-induced nephropath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Renal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03</w:t>
      </w:r>
      <w:r w:rsidRPr="00AF32E6">
        <w:rPr>
          <w:rFonts w:ascii="Book Antiqua" w:hAnsi="Book Antiqua" w:cs="宋体"/>
          <w:color w:val="000000"/>
          <w:lang w:eastAsia="zh-CN"/>
        </w:rPr>
        <w:t>: F1370-F1381 [PMID: 22952284 DOI: 10.1152/ajprenal.00057.2012]</w:t>
      </w:r>
    </w:p>
    <w:p w14:paraId="1EB3DB86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8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Kunter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U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ng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juric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Z, Boor P, Müller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ewe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Yu 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loeg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. Transplanted mesenchymal stem cells accelerate glomerular healing in experimental glomerulonephriti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7</w:t>
      </w:r>
      <w:r w:rsidRPr="00AF32E6">
        <w:rPr>
          <w:rFonts w:ascii="Book Antiqua" w:hAnsi="Book Antiqua" w:cs="宋体"/>
          <w:color w:val="000000"/>
          <w:lang w:eastAsia="zh-CN"/>
        </w:rPr>
        <w:t xml:space="preserve">: 2202-2212 [PMID: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16790513 DOI: 10.1681/ASN.2005080815]</w:t>
      </w:r>
    </w:p>
    <w:p w14:paraId="74F9775F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29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Ninichuk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V</w:t>
      </w:r>
      <w:r w:rsidRPr="00AF32E6">
        <w:rPr>
          <w:rFonts w:ascii="Book Antiqua" w:hAnsi="Book Antiqua" w:cs="宋体"/>
          <w:color w:val="000000"/>
          <w:lang w:eastAsia="zh-CN"/>
        </w:rPr>
        <w:t xml:space="preserve">, Gross O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eger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Hoffmann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adomsk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chstall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Huss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ki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hlöndorff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Anders HJ. Multipotent mesenchymal stem cells reduce interstitial fibrosis but do not delay progression of chronic kidney disease in collagen4A3-deficient mice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Kidney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In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70</w:t>
      </w:r>
      <w:r w:rsidRPr="00AF32E6">
        <w:rPr>
          <w:rFonts w:ascii="Book Antiqua" w:hAnsi="Book Antiqua" w:cs="宋体"/>
          <w:color w:val="000000"/>
          <w:lang w:eastAsia="zh-CN"/>
        </w:rPr>
        <w:t>: 121-129 [PMID: 16723981 DOI: 10.1038/sj.ki.5001521]</w:t>
      </w:r>
    </w:p>
    <w:p w14:paraId="21657398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0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Wong CY</w:t>
      </w:r>
      <w:r w:rsidRPr="00AF32E6">
        <w:rPr>
          <w:rFonts w:ascii="Book Antiqua" w:hAnsi="Book Antiqua" w:cs="宋体"/>
          <w:color w:val="000000"/>
          <w:lang w:eastAsia="zh-CN"/>
        </w:rPr>
        <w:t xml:space="preserve">, Cheong S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L, Leong CF. Differentiation of human mesenchymal stem cells into mesangial cells in post-glomerular injury murine model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Pathology</w:t>
      </w:r>
      <w:r w:rsidRPr="00AF32E6">
        <w:rPr>
          <w:rFonts w:ascii="Book Antiqua" w:hAnsi="Book Antiqua" w:cs="宋体"/>
          <w:color w:val="000000"/>
          <w:lang w:eastAsia="zh-CN"/>
        </w:rPr>
        <w:t> 2008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40</w:t>
      </w:r>
      <w:r w:rsidRPr="00AF32E6">
        <w:rPr>
          <w:rFonts w:ascii="Book Antiqua" w:hAnsi="Book Antiqua" w:cs="宋体"/>
          <w:color w:val="000000"/>
          <w:lang w:eastAsia="zh-CN"/>
        </w:rPr>
        <w:t>: 52-57 [PMID: 18038316 DOI: 10.1080/00313020701716367]</w:t>
      </w:r>
    </w:p>
    <w:p w14:paraId="4C106044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1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Semedo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P</w:t>
      </w:r>
      <w:r w:rsidRPr="00AF32E6">
        <w:rPr>
          <w:rFonts w:ascii="Book Antiqua" w:hAnsi="Book Antiqua" w:cs="宋体"/>
          <w:color w:val="000000"/>
          <w:lang w:eastAsia="zh-CN"/>
        </w:rPr>
        <w:t xml:space="preserve">, Correa-Costa M, Antonio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enedez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Maria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vanc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osta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lheiro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Antonia dos Reis M, Shimizu MH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egur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C, Pacheco-Silva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araiv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mar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O. Mesenchymal stem cells attenuate renal fibrosis through immune modulation and remodeling properties in a rat remnant kidney model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09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7</w:t>
      </w:r>
      <w:r w:rsidRPr="00AF32E6">
        <w:rPr>
          <w:rFonts w:ascii="Book Antiqua" w:hAnsi="Book Antiqua" w:cs="宋体"/>
          <w:color w:val="000000"/>
          <w:lang w:eastAsia="zh-CN"/>
        </w:rPr>
        <w:t>: 3063-3073 [PMID: 19750536 DOI: 10.1002/stem.214]</w:t>
      </w:r>
    </w:p>
    <w:p w14:paraId="2B49E693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2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Franques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Herrero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orra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, Ripoll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laqu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omà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lobera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nego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I, Cruzado J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rinyó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Herrero-Fresned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I. Mesenchymal stem cell therapy prevents interstitial fibrosis and tubular atrophy in a rat kidney allograft model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 Dev</w:t>
      </w:r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1</w:t>
      </w:r>
      <w:r w:rsidRPr="00AF32E6">
        <w:rPr>
          <w:rFonts w:ascii="Book Antiqua" w:hAnsi="Book Antiqua" w:cs="宋体"/>
          <w:color w:val="000000"/>
          <w:lang w:eastAsia="zh-CN"/>
        </w:rPr>
        <w:t>: 3125-3135 [PMID: 22494435 DOI: 10.1089/scd.2012.0096]</w:t>
      </w:r>
    </w:p>
    <w:p w14:paraId="4D1F4F06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3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Duffield JS</w:t>
      </w:r>
      <w:r w:rsidRPr="00AF32E6">
        <w:rPr>
          <w:rFonts w:ascii="Book Antiqua" w:hAnsi="Book Antiqua" w:cs="宋体"/>
          <w:color w:val="000000"/>
          <w:lang w:eastAsia="zh-CN"/>
        </w:rPr>
        <w:t xml:space="preserve">, Park KM, Hsiao LL, Kelley V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adde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chimur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Bonventre JV. Restoration of tubular epithelial cells during repair of the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lastRenderedPageBreak/>
        <w:t>postischemic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idney occurs independently of bone marrow-derived stem cell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lin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Invest</w:t>
      </w:r>
      <w:r w:rsidRPr="00AF32E6">
        <w:rPr>
          <w:rFonts w:ascii="Book Antiqua" w:hAnsi="Book Antiqua" w:cs="宋体"/>
          <w:color w:val="000000"/>
          <w:lang w:eastAsia="zh-CN"/>
        </w:rPr>
        <w:t> 2005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15</w:t>
      </w:r>
      <w:r w:rsidRPr="00AF32E6">
        <w:rPr>
          <w:rFonts w:ascii="Book Antiqua" w:hAnsi="Book Antiqua" w:cs="宋体"/>
          <w:color w:val="000000"/>
          <w:lang w:eastAsia="zh-CN"/>
        </w:rPr>
        <w:t>: 1743-1755 [PMID: 16007251 DOI: 10.1172/JCI22593]</w:t>
      </w:r>
    </w:p>
    <w:p w14:paraId="452766CE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4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Tögel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F</w:t>
      </w:r>
      <w:r w:rsidRPr="00AF32E6">
        <w:rPr>
          <w:rFonts w:ascii="Book Antiqua" w:hAnsi="Book Antiqua" w:cs="宋体"/>
          <w:color w:val="000000"/>
          <w:lang w:eastAsia="zh-CN"/>
        </w:rPr>
        <w:t xml:space="preserve">, Hu Z, Weiss K, Isaac J, Lange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Westenfeld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. Administered mesenchymal stem cells protect against ischemic acute renal failure through differentiation-independent mechanism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Renal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5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89</w:t>
      </w:r>
      <w:r w:rsidRPr="00AF32E6">
        <w:rPr>
          <w:rFonts w:ascii="Book Antiqua" w:hAnsi="Book Antiqua" w:cs="宋体"/>
          <w:color w:val="000000"/>
          <w:lang w:eastAsia="zh-CN"/>
        </w:rPr>
        <w:t>: F31-F42 [PMID: 15713913 DOI: 10.1152/ajprenal.00007.2005]</w:t>
      </w:r>
    </w:p>
    <w:p w14:paraId="139FCD9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5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Tögel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F</w:t>
      </w:r>
      <w:r w:rsidRPr="00AF32E6">
        <w:rPr>
          <w:rFonts w:ascii="Book Antiqua" w:hAnsi="Book Antiqua" w:cs="宋体"/>
          <w:color w:val="000000"/>
          <w:lang w:eastAsia="zh-CN"/>
        </w:rPr>
        <w:t xml:space="preserve">, Weiss K, Yang Y, Hu Z, Zhang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Westenfeld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.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asculotropic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, paracrine actions of infused mesenchymal stem cells are important to the recovery from acute kidney injur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Renal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7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92</w:t>
      </w:r>
      <w:r w:rsidRPr="00AF32E6">
        <w:rPr>
          <w:rFonts w:ascii="Book Antiqua" w:hAnsi="Book Antiqua" w:cs="宋体"/>
          <w:color w:val="000000"/>
          <w:lang w:eastAsia="zh-CN"/>
        </w:rPr>
        <w:t>: F1626-F1635 [PMID: 17213465 DOI: 10.1152/ajprenal.00339.2006]</w:t>
      </w:r>
    </w:p>
    <w:p w14:paraId="749E209E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6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Imbert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B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rig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omaso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Rota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r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ongaret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tto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, Valsecchi F, Benigni A, Wang J, Abbate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oj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Insulin-like growth factor-1 sustains stem cell mediated renal repair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7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8</w:t>
      </w:r>
      <w:r w:rsidRPr="00AF32E6">
        <w:rPr>
          <w:rFonts w:ascii="Book Antiqua" w:hAnsi="Book Antiqua" w:cs="宋体"/>
          <w:color w:val="000000"/>
          <w:lang w:eastAsia="zh-CN"/>
        </w:rPr>
        <w:t>: 2921-2928 [PMID: 17942965 DOI: 10.1681/ASN.2006121318]</w:t>
      </w:r>
    </w:p>
    <w:p w14:paraId="715651A5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7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Terada N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Hamazak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Oka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Hok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stalerz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M, Nakano Y, Meyer EM, Morel L, Petersen BE, Scott EW. Bone marrow cells adopt the phenotype of other cells by spontaneous cell fusion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Nature</w:t>
      </w:r>
      <w:r w:rsidRPr="00AF32E6">
        <w:rPr>
          <w:rFonts w:ascii="Book Antiqua" w:hAnsi="Book Antiqua" w:cs="宋体"/>
          <w:color w:val="000000"/>
          <w:lang w:eastAsia="zh-CN"/>
        </w:rPr>
        <w:t> 200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416</w:t>
      </w:r>
      <w:r w:rsidRPr="00AF32E6">
        <w:rPr>
          <w:rFonts w:ascii="Book Antiqua" w:hAnsi="Book Antiqua" w:cs="宋体"/>
          <w:color w:val="000000"/>
          <w:lang w:eastAsia="zh-CN"/>
        </w:rPr>
        <w:t>: 542-545 [PMID: 11932747 DOI: 10.1038/nature730]</w:t>
      </w:r>
    </w:p>
    <w:p w14:paraId="178717B6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38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Alvarez-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Dolado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arda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Garcia-Verdugo J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ik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R, Lee HO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feff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, Lois C, Morrison SJ, Alvarez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yll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. Fusion of bone-marrow-derived cells with Purkinje neurons, cardiomyocytes and hepatocyte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Nature</w:t>
      </w:r>
      <w:r w:rsidRPr="00AF32E6">
        <w:rPr>
          <w:rFonts w:ascii="Book Antiqua" w:hAnsi="Book Antiqua" w:cs="宋体"/>
          <w:color w:val="000000"/>
          <w:lang w:eastAsia="zh-CN"/>
        </w:rPr>
        <w:t> 200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425</w:t>
      </w:r>
      <w:r w:rsidRPr="00AF32E6">
        <w:rPr>
          <w:rFonts w:ascii="Book Antiqua" w:hAnsi="Book Antiqua" w:cs="宋体"/>
          <w:color w:val="000000"/>
          <w:lang w:eastAsia="zh-CN"/>
        </w:rPr>
        <w:t>: 968-973 [PMID: 14555960 DOI: 10.1038/nature02069]</w:t>
      </w:r>
    </w:p>
    <w:p w14:paraId="34A562D5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lastRenderedPageBreak/>
        <w:t>39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Tögel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FE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Westenfeld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. Mesenchymal stem cells: a new therapeutic tool for AKI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Nat Rev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0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6</w:t>
      </w:r>
      <w:r w:rsidRPr="00AF32E6">
        <w:rPr>
          <w:rFonts w:ascii="Book Antiqua" w:hAnsi="Book Antiqua" w:cs="宋体"/>
          <w:color w:val="000000"/>
          <w:lang w:eastAsia="zh-CN"/>
        </w:rPr>
        <w:t>: 179-183 [PMID: 20186233 DOI: 10.1038/nrneph.2009.229]</w:t>
      </w:r>
    </w:p>
    <w:p w14:paraId="47CD445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0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Chen YT</w:t>
      </w:r>
      <w:r w:rsidRPr="00AF32E6">
        <w:rPr>
          <w:rFonts w:ascii="Book Antiqua" w:hAnsi="Book Antiqua" w:cs="宋体"/>
          <w:color w:val="000000"/>
          <w:lang w:eastAsia="zh-CN"/>
        </w:rPr>
        <w:t xml:space="preserve">, Sun CK, Lin YC, Chang LT, Chen YL, Tsai TH, Chung SY, Chua S, Kao YH, Yen CH, Shao PL, Chang K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u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Yip HK. Adipose-derived mesenchymal stem cell protects kidneys against ischemia-reperfusion injury through suppressing oxidative stress and inflammatory reaction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Trans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Med</w:t>
      </w:r>
      <w:r w:rsidRPr="00AF32E6">
        <w:rPr>
          <w:rFonts w:ascii="Book Antiqua" w:hAnsi="Book Antiqua" w:cs="宋体"/>
          <w:color w:val="000000"/>
          <w:lang w:eastAsia="zh-CN"/>
        </w:rPr>
        <w:t> 201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9</w:t>
      </w:r>
      <w:r w:rsidRPr="00AF32E6">
        <w:rPr>
          <w:rFonts w:ascii="Book Antiqua" w:hAnsi="Book Antiqua" w:cs="宋体"/>
          <w:color w:val="000000"/>
          <w:lang w:eastAsia="zh-CN"/>
        </w:rPr>
        <w:t>: 51 [PMID: 21545725 DOI: 10.1186/1479-5876-9-51]</w:t>
      </w:r>
    </w:p>
    <w:p w14:paraId="28C2C77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1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Kim JH</w:t>
      </w:r>
      <w:r w:rsidRPr="00AF32E6">
        <w:rPr>
          <w:rFonts w:ascii="Book Antiqua" w:hAnsi="Book Antiqua" w:cs="宋体"/>
          <w:color w:val="000000"/>
          <w:lang w:eastAsia="zh-CN"/>
        </w:rPr>
        <w:t xml:space="preserve">, Park DJ, Yun JC, Jung MH, Yeo HD, Kim HJ, Kim DW, Yang JI, Lee GW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Jeong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H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S, Chang SH. Human adipose tissue-derived mesenchymal stem cells protect kidneys from cisplatin nephrotoxicity in rat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Renal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02</w:t>
      </w:r>
      <w:r w:rsidRPr="00AF32E6">
        <w:rPr>
          <w:rFonts w:ascii="Book Antiqua" w:hAnsi="Book Antiqua" w:cs="宋体"/>
          <w:color w:val="000000"/>
          <w:lang w:eastAsia="zh-CN"/>
        </w:rPr>
        <w:t>: F1141-F1150 [PMID: 22205231 DOI: 10.1152/ajprenal.00060.2011]</w:t>
      </w:r>
    </w:p>
    <w:p w14:paraId="536A2918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2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Katsuno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T</w:t>
      </w:r>
      <w:r w:rsidRPr="00AF32E6">
        <w:rPr>
          <w:rFonts w:ascii="Book Antiqua" w:hAnsi="Book Antiqua" w:cs="宋体"/>
          <w:color w:val="000000"/>
          <w:lang w:eastAsia="zh-CN"/>
        </w:rPr>
        <w:t xml:space="preserve">, Ozaki T, Saka Y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uruhash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, Kim H, Yasuda K, Yamamoto T, Sato W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subo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, Mizuno M, Ito Y, Imai E, Matsuo S, Maruyama S. Low serum cultured adipose tissue-derived stromal cells ameliorate acute kidney injury in rat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 Transplant</w:t>
      </w:r>
      <w:r w:rsidRPr="00AF32E6">
        <w:rPr>
          <w:rFonts w:ascii="Book Antiqua" w:hAnsi="Book Antiqua" w:cs="宋体"/>
          <w:color w:val="000000"/>
          <w:lang w:eastAsia="zh-CN"/>
        </w:rPr>
        <w:t> 201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2</w:t>
      </w:r>
      <w:r w:rsidRPr="00AF32E6">
        <w:rPr>
          <w:rFonts w:ascii="Book Antiqua" w:hAnsi="Book Antiqua" w:cs="宋体"/>
          <w:color w:val="000000"/>
          <w:lang w:eastAsia="zh-CN"/>
        </w:rPr>
        <w:t>: 287-297 [PMID: 22963874 DOI: 10.3727/096368912X655019]</w:t>
      </w:r>
    </w:p>
    <w:p w14:paraId="2AB75EE7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3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Furuhash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K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subo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, Shimizu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atsun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Kim H, Saka Y, Ozaki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ad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Y, Imai E, Matsuo S, Maruyama S. Serum-starved adipose-derived stromal cells ameliorate crescentic GN by promoting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mmunoregulatory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acrophage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4</w:t>
      </w:r>
      <w:r w:rsidRPr="00AF32E6">
        <w:rPr>
          <w:rFonts w:ascii="Book Antiqua" w:hAnsi="Book Antiqua" w:cs="宋体"/>
          <w:color w:val="000000"/>
          <w:lang w:eastAsia="zh-CN"/>
        </w:rPr>
        <w:t xml:space="preserve">: 587-603 [PMID: 23471196 DOI: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10.1681/ASN.2012030264]</w:t>
      </w:r>
    </w:p>
    <w:p w14:paraId="57C08DF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4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Eirin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Zhu XY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i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D, Tang H, Jordan KL, Grande J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exto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O. Adipose tissue-derived mesenchymal stem cells improve revascularization outcomes to restore renal function in swine atherosclerotic renal artery stenosi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0</w:t>
      </w:r>
      <w:r w:rsidRPr="00AF32E6">
        <w:rPr>
          <w:rFonts w:ascii="Book Antiqua" w:hAnsi="Book Antiqua" w:cs="宋体"/>
          <w:color w:val="000000"/>
          <w:lang w:eastAsia="zh-CN"/>
        </w:rPr>
        <w:t>: 1030-1041 [PMID: 22290832 DOI: 10.1002/stem.1047]</w:t>
      </w:r>
    </w:p>
    <w:p w14:paraId="11126870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5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Zhu XY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Urbiet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-Caceres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i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exto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O. Mesenchymal stem cells and endothelial progenitor cells decrease renal injury in experimental swine renal artery stenosis through different mechanism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1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1</w:t>
      </w:r>
      <w:r w:rsidRPr="00AF32E6">
        <w:rPr>
          <w:rFonts w:ascii="Book Antiqua" w:hAnsi="Book Antiqua" w:cs="宋体"/>
          <w:color w:val="000000"/>
          <w:lang w:eastAsia="zh-CN"/>
        </w:rPr>
        <w:t>: 117-125 [PMID: 23097349 DOI: 10.1002/stem.1263]</w:t>
      </w:r>
    </w:p>
    <w:p w14:paraId="0A3D5D45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6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Ebrahim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B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iri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Li Z, Zhu XY, Zhang X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exto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O. Mesenchymal stem cells improve medullary inflammation and fibrosis after revascularization of swine atherosclerotic renal artery stenosis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LoS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One</w:t>
      </w:r>
      <w:r w:rsidRPr="00AF32E6">
        <w:rPr>
          <w:rFonts w:ascii="Book Antiqua" w:hAnsi="Book Antiqua" w:cs="宋体"/>
          <w:color w:val="000000"/>
          <w:lang w:eastAsia="zh-CN"/>
        </w:rPr>
        <w:t> 201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8</w:t>
      </w:r>
      <w:r w:rsidRPr="00AF32E6">
        <w:rPr>
          <w:rFonts w:ascii="Book Antiqua" w:hAnsi="Book Antiqua" w:cs="宋体"/>
          <w:color w:val="000000"/>
          <w:lang w:eastAsia="zh-CN"/>
        </w:rPr>
        <w:t>: e67474 [PMID: 23844014 DOI: 10.1371/journal.pone.0067474]</w:t>
      </w:r>
    </w:p>
    <w:p w14:paraId="6F2FC59A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7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Donizetti-Oliveira C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emed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, Burgos-Silva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enedez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lheiro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M, Reis MA, Pacheco-Silva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âmar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O. Adipose tissue-derived stem cell treatment prevents renal disease progression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 Transplant</w:t>
      </w:r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1</w:t>
      </w:r>
      <w:r w:rsidRPr="00AF32E6">
        <w:rPr>
          <w:rFonts w:ascii="Book Antiqua" w:hAnsi="Book Antiqua" w:cs="宋体"/>
          <w:color w:val="000000"/>
          <w:lang w:eastAsia="zh-CN"/>
        </w:rPr>
        <w:t>: 1727-1741 [PMID: 22305061 DOI: 10.3727/096368911X623925]</w:t>
      </w:r>
    </w:p>
    <w:p w14:paraId="16BCA53A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8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Asahar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T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urohar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Sullivan A, Silver M, van der Zee R, Li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Witzenbichl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hatte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sn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M. Isolation of putative progenitor endothelial cells for angiogenesi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cience</w:t>
      </w:r>
      <w:r w:rsidRPr="00AF32E6">
        <w:rPr>
          <w:rFonts w:ascii="Book Antiqua" w:hAnsi="Book Antiqua" w:cs="宋体"/>
          <w:color w:val="000000"/>
          <w:lang w:eastAsia="zh-CN"/>
        </w:rPr>
        <w:t> 1997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75</w:t>
      </w:r>
      <w:r w:rsidRPr="00AF32E6">
        <w:rPr>
          <w:rFonts w:ascii="Book Antiqua" w:hAnsi="Book Antiqua" w:cs="宋体"/>
          <w:color w:val="000000"/>
          <w:lang w:eastAsia="zh-CN"/>
        </w:rPr>
        <w:t>: 964-967 [PMID: 9020076]</w:t>
      </w:r>
    </w:p>
    <w:p w14:paraId="5E1B5458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49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Patschan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D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upincz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atsch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Zhang Z, Hamby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oligorsky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S.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Dynamics of mobilization and homing of endothelial progenitor cells after acute renal ischemia: modulation by ischemic preconditioning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Renal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hysi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91</w:t>
      </w:r>
      <w:r w:rsidRPr="00AF32E6">
        <w:rPr>
          <w:rFonts w:ascii="Book Antiqua" w:hAnsi="Book Antiqua" w:cs="宋体"/>
          <w:color w:val="000000"/>
          <w:lang w:eastAsia="zh-CN"/>
        </w:rPr>
        <w:t>: F176-F185 [PMID: 16478972 DOI: 10.1152/ajprenal.00454.2005]</w:t>
      </w:r>
    </w:p>
    <w:p w14:paraId="597FAF99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0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Chade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AR</w:t>
      </w:r>
      <w:r w:rsidRPr="00AF32E6">
        <w:rPr>
          <w:rFonts w:ascii="Book Antiqua" w:hAnsi="Book Antiqua" w:cs="宋体"/>
          <w:color w:val="000000"/>
          <w:lang w:eastAsia="zh-CN"/>
        </w:rPr>
        <w:t xml:space="preserve">, Zhu X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av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i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D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islaru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imar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D, Napoli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O. Endothelial progenitor cells restore renal function in chronic experimental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novascula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isease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irculation</w:t>
      </w:r>
      <w:r w:rsidRPr="00AF32E6">
        <w:rPr>
          <w:rFonts w:ascii="Book Antiqua" w:hAnsi="Book Antiqua" w:cs="宋体"/>
          <w:color w:val="000000"/>
          <w:lang w:eastAsia="zh-CN"/>
        </w:rPr>
        <w:t> 2009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19</w:t>
      </w:r>
      <w:r w:rsidRPr="00AF32E6">
        <w:rPr>
          <w:rFonts w:ascii="Book Antiqua" w:hAnsi="Book Antiqua" w:cs="宋体"/>
          <w:color w:val="000000"/>
          <w:lang w:eastAsia="zh-CN"/>
        </w:rPr>
        <w:t>: 547-557 [PMID: 19153272 DOI: 10.1161/CIRCULATIONAHA.108.788653]</w:t>
      </w:r>
    </w:p>
    <w:p w14:paraId="1280758C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1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Chade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AR</w:t>
      </w:r>
      <w:r w:rsidRPr="00AF32E6">
        <w:rPr>
          <w:rFonts w:ascii="Book Antiqua" w:hAnsi="Book Antiqua" w:cs="宋体"/>
          <w:color w:val="000000"/>
          <w:lang w:eastAsia="zh-CN"/>
        </w:rPr>
        <w:t xml:space="preserve">, Zhu XY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i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D, Jordan K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exto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C, Grande J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m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O. Endothelial progenitor cells homing and renal repair in experimental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novascula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isease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10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8</w:t>
      </w:r>
      <w:r w:rsidRPr="00AF32E6">
        <w:rPr>
          <w:rFonts w:ascii="Book Antiqua" w:hAnsi="Book Antiqua" w:cs="宋体"/>
          <w:color w:val="000000"/>
          <w:lang w:eastAsia="zh-CN"/>
        </w:rPr>
        <w:t>: 1039-1047 [PMID: 20506499 DOI: 10.1002/stem.426]</w:t>
      </w:r>
    </w:p>
    <w:p w14:paraId="652A4417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2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Jie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KE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aikov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ergevoe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W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Westerwee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astmanes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lankestij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J, Boer WH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raam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erhaa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C. Progenitor cells and vascular function are impaired in patients with chronic kidney disease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Dial Transplant</w:t>
      </w:r>
      <w:r w:rsidRPr="00AF32E6">
        <w:rPr>
          <w:rFonts w:ascii="Book Antiqua" w:hAnsi="Book Antiqua" w:cs="宋体"/>
          <w:color w:val="000000"/>
          <w:lang w:eastAsia="zh-CN"/>
        </w:rPr>
        <w:t> 2010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5</w:t>
      </w:r>
      <w:r w:rsidRPr="00AF32E6">
        <w:rPr>
          <w:rFonts w:ascii="Book Antiqua" w:hAnsi="Book Antiqua" w:cs="宋体"/>
          <w:color w:val="000000"/>
          <w:lang w:eastAsia="zh-CN"/>
        </w:rPr>
        <w:t>: 1875-1882 [PMID: 20083473 DOI: 10.1093/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d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/gfp749]</w:t>
      </w:r>
    </w:p>
    <w:p w14:paraId="21830418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3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Morig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Rota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ntemurr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ntelatic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Lo Cicero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mber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Abbate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oj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Cassis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ongaret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bull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ntro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pel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Benigni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azzar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. Life-sparing effect of human cord blood-mesenchymal stem cells in experimental acute kidney injur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10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8</w:t>
      </w:r>
      <w:r w:rsidRPr="00AF32E6">
        <w:rPr>
          <w:rFonts w:ascii="Book Antiqua" w:hAnsi="Book Antiqua" w:cs="宋体"/>
          <w:color w:val="000000"/>
          <w:lang w:eastAsia="zh-CN"/>
        </w:rPr>
        <w:t>: 513-522 [PMID: 20049901 DOI: 10.1002/stem.293]</w:t>
      </w:r>
    </w:p>
    <w:p w14:paraId="3A40C91D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4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Shalaby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RH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ashe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smaai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dkou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lwakee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H.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Hematopoietic stem cells derived from human umbilical cord ameliorate cisplatin-induced acute renal failure in rat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Am J Stem Cells</w:t>
      </w:r>
      <w:r w:rsidRPr="00AF32E6">
        <w:rPr>
          <w:rFonts w:ascii="Book Antiqua" w:hAnsi="Book Antiqua" w:cs="宋体"/>
          <w:color w:val="000000"/>
          <w:lang w:eastAsia="zh-CN"/>
        </w:rPr>
        <w:t> 201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</w:t>
      </w:r>
      <w:r w:rsidRPr="00AF32E6">
        <w:rPr>
          <w:rFonts w:ascii="Book Antiqua" w:hAnsi="Book Antiqua" w:cs="宋体"/>
          <w:color w:val="000000"/>
          <w:lang w:eastAsia="zh-CN"/>
        </w:rPr>
        <w:t>: 83-96 [PMID: 25232508]</w:t>
      </w:r>
    </w:p>
    <w:p w14:paraId="6270207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5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Panepucc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R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iuf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L, Silva WA, Proto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iquier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ed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Orellana M, Rocha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va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ag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A. Comparison of gene expression of umbilical cord vein and bone marrow-derived mesenchymal stem cell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0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2</w:t>
      </w:r>
      <w:r w:rsidRPr="00AF32E6">
        <w:rPr>
          <w:rFonts w:ascii="Book Antiqua" w:hAnsi="Book Antiqua" w:cs="宋体"/>
          <w:color w:val="000000"/>
          <w:lang w:eastAsia="zh-CN"/>
        </w:rPr>
        <w:t>: 1263-1278 [PMID: 15579645 DOI: 10.1634/stemcells.2004-0024]</w:t>
      </w:r>
    </w:p>
    <w:p w14:paraId="02999720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6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Hauser PV</w:t>
      </w:r>
      <w:r w:rsidRPr="00AF32E6">
        <w:rPr>
          <w:rFonts w:ascii="Book Antiqua" w:hAnsi="Book Antiqua" w:cs="宋体"/>
          <w:color w:val="000000"/>
          <w:lang w:eastAsia="zh-CN"/>
        </w:rPr>
        <w:t xml:space="preserve">, De Fazio R, Bruno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de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Grange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ssola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Benedetto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muss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Stem cells derived from human amniotic fluid contribute to acute kidney injury recover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Am 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ath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0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77</w:t>
      </w:r>
      <w:r w:rsidRPr="00AF32E6">
        <w:rPr>
          <w:rFonts w:ascii="Book Antiqua" w:hAnsi="Book Antiqua" w:cs="宋体"/>
          <w:color w:val="000000"/>
          <w:lang w:eastAsia="zh-CN"/>
        </w:rPr>
        <w:t>: 2011-2021 [PMID: 20724594 DOI: 10.2353/ajpath.2010.091245]</w:t>
      </w:r>
    </w:p>
    <w:p w14:paraId="594754B4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7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Rota C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mber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ozzobo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icco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De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pp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tal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agliardi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Xinari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Benedetti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abrici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quarci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Abbate M, Benigni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rig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. Human amniotic fluid stem cell preconditioning improves their regenerative potential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 Dev</w:t>
      </w:r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1</w:t>
      </w:r>
      <w:r w:rsidRPr="00AF32E6">
        <w:rPr>
          <w:rFonts w:ascii="Book Antiqua" w:hAnsi="Book Antiqua" w:cs="宋体"/>
          <w:color w:val="000000"/>
          <w:lang w:eastAsia="zh-CN"/>
        </w:rPr>
        <w:t>: 1911-1923 [PMID: 22066606 DOI: 10.1089/scd.2011.0333]</w:t>
      </w:r>
    </w:p>
    <w:p w14:paraId="2089726F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8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Takahashi K</w:t>
      </w:r>
      <w:r w:rsidRPr="00AF32E6">
        <w:rPr>
          <w:rFonts w:ascii="Book Antiqua" w:hAnsi="Book Antiqua" w:cs="宋体"/>
          <w:color w:val="000000"/>
          <w:lang w:eastAsia="zh-CN"/>
        </w:rPr>
        <w:t>, Yamanaka S. Induction of pluripotent stem cells from mouse embryonic and adult fibroblast cultures by defined factor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</w:t>
      </w:r>
      <w:r w:rsidRPr="00AF32E6">
        <w:rPr>
          <w:rFonts w:ascii="Book Antiqua" w:hAnsi="Book Antiqua" w:cs="宋体"/>
          <w:color w:val="000000"/>
          <w:lang w:eastAsia="zh-CN"/>
        </w:rPr>
        <w:t> 2006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26</w:t>
      </w:r>
      <w:r w:rsidRPr="00AF32E6">
        <w:rPr>
          <w:rFonts w:ascii="Book Antiqua" w:hAnsi="Book Antiqua" w:cs="宋体"/>
          <w:color w:val="000000"/>
          <w:lang w:eastAsia="zh-CN"/>
        </w:rPr>
        <w:t>: 663-676 [PMID: 16904174 DOI: 10.1016/j.cell.2006.07.024]</w:t>
      </w:r>
    </w:p>
    <w:p w14:paraId="53F7CC2A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59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Takahashi K</w:t>
      </w:r>
      <w:r w:rsidRPr="00AF32E6">
        <w:rPr>
          <w:rFonts w:ascii="Book Antiqua" w:hAnsi="Book Antiqua" w:cs="宋体"/>
          <w:color w:val="000000"/>
          <w:lang w:eastAsia="zh-CN"/>
        </w:rPr>
        <w:t xml:space="preserve">, Tanabe 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Ohnuk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Narita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chisak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omod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, Yamanaka S. Induction of pluripotent stem cells from adult human fibroblasts by defined factor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</w:t>
      </w:r>
      <w:r w:rsidRPr="00AF32E6">
        <w:rPr>
          <w:rFonts w:ascii="Book Antiqua" w:hAnsi="Book Antiqua" w:cs="宋体"/>
          <w:color w:val="000000"/>
          <w:lang w:eastAsia="zh-CN"/>
        </w:rPr>
        <w:t> 2007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31</w:t>
      </w:r>
      <w:r w:rsidRPr="00AF32E6">
        <w:rPr>
          <w:rFonts w:ascii="Book Antiqua" w:hAnsi="Book Antiqua" w:cs="宋体"/>
          <w:color w:val="000000"/>
          <w:lang w:eastAsia="zh-CN"/>
        </w:rPr>
        <w:t xml:space="preserve">: 861-872 [PMID: 18035408 DOI: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10.1016/j.cell.2007.11.019]</w:t>
      </w:r>
    </w:p>
    <w:p w14:paraId="646037CE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0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Araok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T</w:t>
      </w:r>
      <w:r w:rsidRPr="00AF32E6">
        <w:rPr>
          <w:rFonts w:ascii="Book Antiqua" w:hAnsi="Book Antiqua" w:cs="宋体"/>
          <w:color w:val="000000"/>
          <w:lang w:eastAsia="zh-CN"/>
        </w:rPr>
        <w:t xml:space="preserve">, Mae S, Kurose Y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Uesug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Oht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Yamanaka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Osafun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. Efficient and rapid induction of human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PSC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/ESCs into nephrogenic intermediate mesoderm using small molecule-based differentiation methods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LoS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One</w:t>
      </w:r>
      <w:r w:rsidRPr="00AF32E6">
        <w:rPr>
          <w:rFonts w:ascii="Book Antiqua" w:hAnsi="Book Antiqua" w:cs="宋体"/>
          <w:color w:val="000000"/>
          <w:lang w:eastAsia="zh-CN"/>
        </w:rPr>
        <w:t> 201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9</w:t>
      </w:r>
      <w:r w:rsidRPr="00AF32E6">
        <w:rPr>
          <w:rFonts w:ascii="Book Antiqua" w:hAnsi="Book Antiqua" w:cs="宋体"/>
          <w:color w:val="000000"/>
          <w:lang w:eastAsia="zh-CN"/>
        </w:rPr>
        <w:t>: e84881 [PMID: 24454758 DOI: 10.1371/journal.pone.0084881]</w:t>
      </w:r>
    </w:p>
    <w:p w14:paraId="5A49BDCA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1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Lam AQ</w:t>
      </w:r>
      <w:r w:rsidRPr="00AF32E6">
        <w:rPr>
          <w:rFonts w:ascii="Book Antiqua" w:hAnsi="Book Antiqua" w:cs="宋体"/>
          <w:color w:val="000000"/>
          <w:lang w:eastAsia="zh-CN"/>
        </w:rPr>
        <w:t xml:space="preserve">, Freedman B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rizan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erou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H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aleri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T, Bonventre JV. </w:t>
      </w:r>
      <w:proofErr w:type="gramStart"/>
      <w:r w:rsidRPr="00AF32E6">
        <w:rPr>
          <w:rFonts w:ascii="Book Antiqua" w:hAnsi="Book Antiqua" w:cs="宋体"/>
          <w:color w:val="000000"/>
          <w:lang w:eastAsia="zh-CN"/>
        </w:rPr>
        <w:t>Rapid and efficient differentiation of human pluripotent stem cells into intermediate mesoderm that forms tubules expressing kidney proximal tubular markers.</w:t>
      </w:r>
      <w:proofErr w:type="gramEnd"/>
      <w:r w:rsidRPr="00AF32E6">
        <w:rPr>
          <w:rFonts w:ascii="Book Antiqua" w:hAnsi="Book Antiqua" w:cs="宋体"/>
          <w:color w:val="000000"/>
          <w:lang w:eastAsia="zh-CN"/>
        </w:rPr>
        <w:t>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5</w:t>
      </w:r>
      <w:r w:rsidRPr="00AF32E6">
        <w:rPr>
          <w:rFonts w:ascii="Book Antiqua" w:hAnsi="Book Antiqua" w:cs="宋体"/>
          <w:color w:val="000000"/>
          <w:lang w:eastAsia="zh-CN"/>
        </w:rPr>
        <w:t>: 1211-1225 [PMID: 24357672 DOI: 10.1681/ASN.2013080831]</w:t>
      </w:r>
    </w:p>
    <w:p w14:paraId="5A02D40F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2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Mae S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hon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hiot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Yasun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ajiwar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otod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-Nishimura N, Arai S, Sato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Otub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Toyoda T, Takahashi K, Nakayama N, Cowan C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o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Ogawa S, McMahon AP, Yamanaka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Osafun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. Monitoring and robust induction of nephrogenic intermediate mesoderm from human pluripotent stem cell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Nat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ommu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4</w:t>
      </w:r>
      <w:r w:rsidRPr="00AF32E6">
        <w:rPr>
          <w:rFonts w:ascii="Book Antiqua" w:hAnsi="Book Antiqua" w:cs="宋体"/>
          <w:color w:val="000000"/>
          <w:lang w:eastAsia="zh-CN"/>
        </w:rPr>
        <w:t>: 1367 [PMID: 23340407 DOI: 10.1038/ncomms2378]</w:t>
      </w:r>
    </w:p>
    <w:p w14:paraId="398E2FF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3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Hendry CE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anslambrouc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neso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uhaim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N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akasat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Rae F, Little MH. Direct transcriptional reprogramming of adult cells to embryonic nephron progenitor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4</w:t>
      </w:r>
      <w:r w:rsidRPr="00AF32E6">
        <w:rPr>
          <w:rFonts w:ascii="Book Antiqua" w:hAnsi="Book Antiqua" w:cs="宋体"/>
          <w:color w:val="000000"/>
          <w:lang w:eastAsia="zh-CN"/>
        </w:rPr>
        <w:t>: 1424-1434 [PMID: 23766537 DOI: 10.1681/ASN.2012121143]</w:t>
      </w:r>
    </w:p>
    <w:p w14:paraId="1ED2315B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4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Papadimou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E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rig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atropoulo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Xinari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omaso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Benedetti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lastRenderedPageBreak/>
        <w:t>Longaret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Rota C, Todeschini M, Rizzo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ntro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razi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e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imo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oligorsky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S, Benigni A. Direct reprogramming of human bone marrow stromal cells into functional renal cells using cell-free extract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 Reports</w:t>
      </w:r>
      <w:r w:rsidRPr="00AF32E6">
        <w:rPr>
          <w:rFonts w:ascii="Book Antiqua" w:hAnsi="Book Antiqua" w:cs="宋体"/>
          <w:color w:val="000000"/>
          <w:lang w:eastAsia="zh-CN"/>
        </w:rPr>
        <w:t> 2015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4</w:t>
      </w:r>
      <w:r w:rsidRPr="00AF32E6">
        <w:rPr>
          <w:rFonts w:ascii="Book Antiqua" w:hAnsi="Book Antiqua" w:cs="宋体"/>
          <w:color w:val="000000"/>
          <w:lang w:eastAsia="zh-CN"/>
        </w:rPr>
        <w:t>: 685-698 [PMID: 25754206 DOI: 10.1016/j.stemcr.2015.02.002]</w:t>
      </w:r>
    </w:p>
    <w:p w14:paraId="00BC2CC1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5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Hu Q</w:t>
      </w:r>
      <w:r w:rsidRPr="00AF32E6">
        <w:rPr>
          <w:rFonts w:ascii="Book Antiqua" w:hAnsi="Book Antiqua" w:cs="宋体"/>
          <w:color w:val="000000"/>
          <w:lang w:eastAsia="zh-CN"/>
        </w:rPr>
        <w:t xml:space="preserve">, Friedrich AM, Johnson LV, Clegg DO. Memory in induced pluripotent stem cells: reprogrammed human retinal-pigmented epithelial cells show tendency for spontaneous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differentiatio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</w:t>
      </w:r>
      <w:r w:rsidRPr="00AF32E6">
        <w:rPr>
          <w:rFonts w:ascii="Book Antiqua" w:hAnsi="Book Antiqua" w:cs="宋体"/>
          <w:color w:val="000000"/>
          <w:lang w:eastAsia="zh-CN"/>
        </w:rPr>
        <w:t> 2010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8</w:t>
      </w:r>
      <w:r w:rsidRPr="00AF32E6">
        <w:rPr>
          <w:rFonts w:ascii="Book Antiqua" w:hAnsi="Book Antiqua" w:cs="宋体"/>
          <w:color w:val="000000"/>
          <w:lang w:eastAsia="zh-CN"/>
        </w:rPr>
        <w:t>: 1981-1991 [PMID: 20882530 DOI: 10.1002/stem.531]</w:t>
      </w:r>
    </w:p>
    <w:p w14:paraId="4E0DA089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6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Polo J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Liu S, Figueroa M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ulaler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W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min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Tan KY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postolou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tadtfel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Li Y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hiod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atesa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Wagers AJ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elnic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Evans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Hochedling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. Cell type of origin influences the molecular and functional properties of mouse induced pluripotent stem cell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Nat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Biotechn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0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8</w:t>
      </w:r>
      <w:r w:rsidRPr="00AF32E6">
        <w:rPr>
          <w:rFonts w:ascii="Book Antiqua" w:hAnsi="Book Antiqua" w:cs="宋体"/>
          <w:color w:val="000000"/>
          <w:lang w:eastAsia="zh-CN"/>
        </w:rPr>
        <w:t>: 848-855 [PMID: 20644536 DOI: 10.1038/nbt.1667]</w:t>
      </w:r>
    </w:p>
    <w:p w14:paraId="7BD478FD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7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Quattrocell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alazzol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Floris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höffsk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, Anastasia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Orlacchi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andendriessch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hua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ssu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Verfailli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ampaoles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. Intrinsic cell memory reinforces myogenic commitment of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ericyt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-derived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PSC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ath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23</w:t>
      </w:r>
      <w:r w:rsidRPr="00AF32E6">
        <w:rPr>
          <w:rFonts w:ascii="Book Antiqua" w:hAnsi="Book Antiqua" w:cs="宋体"/>
          <w:color w:val="000000"/>
          <w:lang w:eastAsia="zh-CN"/>
        </w:rPr>
        <w:t>: 593-603 [PMID: 21341275 DOI: 10.1002/path.2845]</w:t>
      </w:r>
    </w:p>
    <w:p w14:paraId="213289AF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8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György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B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zabó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ásztó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á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Z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isjá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rad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ászló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álling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Pap E, Kittel A, Nagy G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al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zá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I. Membrane vesicles, current state-of-the-art: emerging role of extracellular vesicle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Cell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M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Life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c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68</w:t>
      </w:r>
      <w:r w:rsidRPr="00AF32E6">
        <w:rPr>
          <w:rFonts w:ascii="Book Antiqua" w:hAnsi="Book Antiqua" w:cs="宋体"/>
          <w:color w:val="000000"/>
          <w:lang w:eastAsia="zh-CN"/>
        </w:rPr>
        <w:t>: 2667-2688 [PMID: 21560073 DOI: 10.1007/s00018-011-0689-3]</w:t>
      </w:r>
    </w:p>
    <w:p w14:paraId="2AD8B726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69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Ambros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V</w:t>
      </w:r>
      <w:r w:rsidRPr="00AF32E6">
        <w:rPr>
          <w:rFonts w:ascii="Book Antiqua" w:hAnsi="Book Antiqua" w:cs="宋体"/>
          <w:color w:val="000000"/>
          <w:lang w:eastAsia="zh-CN"/>
        </w:rPr>
        <w:t>. microRNAs: tiny regulators with great potential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</w:t>
      </w:r>
      <w:r w:rsidRPr="00AF32E6">
        <w:rPr>
          <w:rFonts w:ascii="Book Antiqua" w:hAnsi="Book Antiqua" w:cs="宋体"/>
          <w:color w:val="000000"/>
          <w:lang w:eastAsia="zh-CN"/>
        </w:rPr>
        <w:t> 200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07</w:t>
      </w:r>
      <w:r w:rsidRPr="00AF32E6">
        <w:rPr>
          <w:rFonts w:ascii="Book Antiqua" w:hAnsi="Book Antiqua" w:cs="宋体"/>
          <w:color w:val="000000"/>
          <w:lang w:eastAsia="zh-CN"/>
        </w:rPr>
        <w:t xml:space="preserve">: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823-826 [PMID: 11779458]</w:t>
      </w:r>
    </w:p>
    <w:p w14:paraId="56F6E599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proofErr w:type="gramStart"/>
      <w:r w:rsidRPr="00AF32E6">
        <w:rPr>
          <w:rFonts w:ascii="Book Antiqua" w:hAnsi="Book Antiqua" w:cs="宋体"/>
          <w:color w:val="000000"/>
          <w:lang w:eastAsia="zh-CN"/>
        </w:rPr>
        <w:t>70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Bartel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DP</w:t>
      </w:r>
      <w:r w:rsidRPr="00AF32E6">
        <w:rPr>
          <w:rFonts w:ascii="Book Antiqua" w:hAnsi="Book Antiqua" w:cs="宋体"/>
          <w:color w:val="000000"/>
          <w:lang w:eastAsia="zh-CN"/>
        </w:rPr>
        <w:t>.</w:t>
      </w:r>
      <w:proofErr w:type="gramEnd"/>
      <w:r w:rsidRPr="00AF32E6">
        <w:rPr>
          <w:rFonts w:ascii="Book Antiqua" w:hAnsi="Book Antiqua" w:cs="宋体"/>
          <w:color w:val="000000"/>
          <w:lang w:eastAsia="zh-CN"/>
        </w:rPr>
        <w:t xml:space="preserve"> MicroRNAs: genomics, biogenesis, mechanism, and function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Cell</w:t>
      </w:r>
      <w:r w:rsidRPr="00AF32E6">
        <w:rPr>
          <w:rFonts w:ascii="Book Antiqua" w:hAnsi="Book Antiqua" w:cs="宋体"/>
          <w:color w:val="000000"/>
          <w:lang w:eastAsia="zh-CN"/>
        </w:rPr>
        <w:t> 200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16</w:t>
      </w:r>
      <w:r w:rsidRPr="00AF32E6">
        <w:rPr>
          <w:rFonts w:ascii="Book Antiqua" w:hAnsi="Book Antiqua" w:cs="宋体"/>
          <w:color w:val="000000"/>
          <w:lang w:eastAsia="zh-CN"/>
        </w:rPr>
        <w:t>: 281-297 [PMID: 14744438]</w:t>
      </w:r>
    </w:p>
    <w:p w14:paraId="58D312A5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1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Bruno S</w:t>
      </w:r>
      <w:r w:rsidRPr="00AF32E6">
        <w:rPr>
          <w:rFonts w:ascii="Book Antiqua" w:hAnsi="Book Antiqua" w:cs="宋体"/>
          <w:color w:val="000000"/>
          <w:lang w:eastAsia="zh-CN"/>
        </w:rPr>
        <w:t xml:space="preserve">, Grange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eregib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loger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avio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llin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Morando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sc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ald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ssola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ett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muss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Mesenchymal stem cell-derived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icrovesicle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rotect against acute tubular injury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J Am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So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09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0</w:t>
      </w:r>
      <w:r w:rsidRPr="00AF32E6">
        <w:rPr>
          <w:rFonts w:ascii="Book Antiqua" w:hAnsi="Book Antiqua" w:cs="宋体"/>
          <w:color w:val="000000"/>
          <w:lang w:eastAsia="zh-CN"/>
        </w:rPr>
        <w:t>: 1053-1067 [PMID: 19389847 DOI: 10.1681/ASN.2008070798]</w:t>
      </w:r>
    </w:p>
    <w:p w14:paraId="347F2BA5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2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Gatt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S</w:t>
      </w:r>
      <w:r w:rsidRPr="00AF32E6">
        <w:rPr>
          <w:rFonts w:ascii="Book Antiqua" w:hAnsi="Book Antiqua" w:cs="宋体"/>
          <w:color w:val="000000"/>
          <w:lang w:eastAsia="zh-CN"/>
        </w:rPr>
        <w:t xml:space="preserve">, Bruno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eregib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ord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ntalupp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ett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muss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icrovesicle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erived from human adult mesenchymal stem cells protect against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schaemi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-reperfusion-induced acute and chronic kidney injury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Dial Transplant</w:t>
      </w:r>
      <w:r w:rsidRPr="00AF32E6">
        <w:rPr>
          <w:rFonts w:ascii="Book Antiqua" w:hAnsi="Book Antiqua" w:cs="宋体"/>
          <w:color w:val="000000"/>
          <w:lang w:eastAsia="zh-CN"/>
        </w:rPr>
        <w:t> 201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6</w:t>
      </w:r>
      <w:r w:rsidRPr="00AF32E6">
        <w:rPr>
          <w:rFonts w:ascii="Book Antiqua" w:hAnsi="Book Antiqua" w:cs="宋体"/>
          <w:color w:val="000000"/>
          <w:lang w:eastAsia="zh-CN"/>
        </w:rPr>
        <w:t>: 1474-1483 [PMID: 21324974 DOI: 10.1093/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d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/gfr015]</w:t>
      </w:r>
    </w:p>
    <w:p w14:paraId="0DBA1B68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3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Bruno S</w:t>
      </w:r>
      <w:r w:rsidRPr="00AF32E6">
        <w:rPr>
          <w:rFonts w:ascii="Book Antiqua" w:hAnsi="Book Antiqua" w:cs="宋体"/>
          <w:color w:val="000000"/>
          <w:lang w:eastAsia="zh-CN"/>
        </w:rPr>
        <w:t xml:space="preserve">, Grange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llin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eregib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ntalupp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V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iancon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ett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muss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.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icrovesicle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erived from mesenchymal stem cells enhance survival in a lethal model of acute kidney injury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LoS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One</w:t>
      </w:r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7</w:t>
      </w:r>
      <w:r w:rsidRPr="00AF32E6">
        <w:rPr>
          <w:rFonts w:ascii="Book Antiqua" w:hAnsi="Book Antiqua" w:cs="宋体"/>
          <w:color w:val="000000"/>
          <w:lang w:eastAsia="zh-CN"/>
        </w:rPr>
        <w:t>: e33115 [PMID: 22431999 DOI: 10.1371/journal.pone.0033115]</w:t>
      </w:r>
    </w:p>
    <w:p w14:paraId="37BA1CAE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4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Tomasoni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S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ongaret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, Rota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rig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Conti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ot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apel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ntron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emuzz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G, Benigni A. Transfer of growth factor receptor mRNA via exosomes unravels the regenerative effect of mesenchymal stem cell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Stem Cells Dev</w:t>
      </w:r>
      <w:r w:rsidRPr="00AF32E6">
        <w:rPr>
          <w:rFonts w:ascii="Book Antiqua" w:hAnsi="Book Antiqua" w:cs="宋体"/>
          <w:color w:val="000000"/>
          <w:lang w:eastAsia="zh-CN"/>
        </w:rPr>
        <w:t> 201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2</w:t>
      </w:r>
      <w:r w:rsidRPr="00AF32E6">
        <w:rPr>
          <w:rFonts w:ascii="Book Antiqua" w:hAnsi="Book Antiqua" w:cs="宋体"/>
          <w:color w:val="000000"/>
          <w:lang w:eastAsia="zh-CN"/>
        </w:rPr>
        <w:t>: 772-780 [PMID: 23082760 DOI: 10.1089/scd.2012.0266]</w:t>
      </w:r>
    </w:p>
    <w:p w14:paraId="79EB0604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5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Zhou Y</w:t>
      </w:r>
      <w:r w:rsidRPr="00AF32E6">
        <w:rPr>
          <w:rFonts w:ascii="Book Antiqua" w:hAnsi="Book Antiqua" w:cs="宋体"/>
          <w:color w:val="000000"/>
          <w:lang w:eastAsia="zh-CN"/>
        </w:rPr>
        <w:t xml:space="preserve">, Xu H, Xu W, Wang B, Wu H, Tao Y, Zhang B, Wang M, Mao F, Yan Y, Gao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Gu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H, Zhu W, Qian H. Exosomes released by human umbilical cord mesenchymal stem cells protect against cisplatin-induced renal oxidative stress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and apoptosis in vivo and in vitro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Stem Cell Res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Th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3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4</w:t>
      </w:r>
      <w:r w:rsidRPr="00AF32E6">
        <w:rPr>
          <w:rFonts w:ascii="Book Antiqua" w:hAnsi="Book Antiqua" w:cs="宋体"/>
          <w:color w:val="000000"/>
          <w:lang w:eastAsia="zh-CN"/>
        </w:rPr>
        <w:t>: 34 [PMID: 23618405 DOI: 10.1186/scrt194]</w:t>
      </w:r>
    </w:p>
    <w:p w14:paraId="4852BA3E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6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Tateishi-Yuyama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E</w:t>
      </w:r>
      <w:r w:rsidRPr="00AF32E6">
        <w:rPr>
          <w:rFonts w:ascii="Book Antiqua" w:hAnsi="Book Antiqua" w:cs="宋体"/>
          <w:color w:val="000000"/>
          <w:lang w:eastAsia="zh-CN"/>
        </w:rPr>
        <w:t xml:space="preserve">, Matsubara H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urohar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Ikeda U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hintan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Masaki H, Amano 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ishimoto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Y, Yoshimoto K, Akashi H, Shimada 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wasak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maizum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. Therapeutic angiogenesis for patients with limb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schaemi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y autologous transplantation of bone-marrow cells: a pilot study and a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andomise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ontrolled trial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Lancet</w:t>
      </w:r>
      <w:r w:rsidRPr="00AF32E6">
        <w:rPr>
          <w:rFonts w:ascii="Book Antiqua" w:hAnsi="Book Antiqua" w:cs="宋体"/>
          <w:color w:val="000000"/>
          <w:lang w:eastAsia="zh-CN"/>
        </w:rPr>
        <w:t> 200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60</w:t>
      </w:r>
      <w:r w:rsidRPr="00AF32E6">
        <w:rPr>
          <w:rFonts w:ascii="Book Antiqua" w:hAnsi="Book Antiqua" w:cs="宋体"/>
          <w:color w:val="000000"/>
          <w:lang w:eastAsia="zh-CN"/>
        </w:rPr>
        <w:t>: 427-435 [PMID: 12241713 DOI: 10.1016/S0140-6736(02)09670-8]</w:t>
      </w:r>
    </w:p>
    <w:p w14:paraId="28BFC0DB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7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Abdel-Latif A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oll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leyje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I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ontor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V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eri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Hornung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uba-Surm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K, Al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lla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Dawn B. Adult bone marrow-derived cells for cardiac repair: a systematic review and meta-analysis. </w:t>
      </w:r>
      <w:r w:rsidRPr="00AF32E6">
        <w:rPr>
          <w:rFonts w:ascii="Book Antiqua" w:hAnsi="Book Antiqua" w:cs="宋体"/>
          <w:i/>
          <w:iCs/>
          <w:color w:val="000000"/>
          <w:lang w:eastAsia="zh-CN"/>
        </w:rPr>
        <w:t>Arch Intern Med</w:t>
      </w:r>
      <w:r w:rsidRPr="00AF32E6">
        <w:rPr>
          <w:rFonts w:ascii="Book Antiqua" w:hAnsi="Book Antiqua" w:cs="宋体"/>
          <w:color w:val="000000"/>
          <w:lang w:eastAsia="zh-CN"/>
        </w:rPr>
        <w:t> 2007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67</w:t>
      </w:r>
      <w:r w:rsidRPr="00AF32E6">
        <w:rPr>
          <w:rFonts w:ascii="Book Antiqua" w:hAnsi="Book Antiqua" w:cs="宋体"/>
          <w:color w:val="000000"/>
          <w:lang w:eastAsia="zh-CN"/>
        </w:rPr>
        <w:t>: 989-997 [PMID: 17533201 DOI: 10.1001/archinte.167.10.989]</w:t>
      </w:r>
    </w:p>
    <w:p w14:paraId="5F564D5A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8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Assmus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B</w:t>
      </w:r>
      <w:r w:rsidRPr="00AF32E6">
        <w:rPr>
          <w:rFonts w:ascii="Book Antiqua" w:hAnsi="Book Antiqua" w:cs="宋体"/>
          <w:color w:val="000000"/>
          <w:lang w:eastAsia="zh-CN"/>
        </w:rPr>
        <w:t xml:space="preserve">, Rolf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rb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Elsäss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Haberbosc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W, Hambrecht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illmann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H, Yu J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Corti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they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DG, Hamm CW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üselbec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on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immel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Dill T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eih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häching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V. Clinical outcome 2 years after intracoronary administration of bone marrow-derived progenitor cells in acute myocardial infarction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ir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Heart Fail</w:t>
      </w:r>
      <w:r w:rsidRPr="00AF32E6">
        <w:rPr>
          <w:rFonts w:ascii="Book Antiqua" w:hAnsi="Book Antiqua" w:cs="宋体"/>
          <w:color w:val="000000"/>
          <w:lang w:eastAsia="zh-CN"/>
        </w:rPr>
        <w:t> 2010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3</w:t>
      </w:r>
      <w:r w:rsidRPr="00AF32E6">
        <w:rPr>
          <w:rFonts w:ascii="Book Antiqua" w:hAnsi="Book Antiqua" w:cs="宋体"/>
          <w:color w:val="000000"/>
          <w:lang w:eastAsia="zh-CN"/>
        </w:rPr>
        <w:t>: 89-96 [PMID: 19996415 DOI: 10.1161/CIRCHEARTFAILURE.108.843243]</w:t>
      </w:r>
    </w:p>
    <w:p w14:paraId="0CE24D97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79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Leistner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DM</w:t>
      </w:r>
      <w:r w:rsidRPr="00AF32E6">
        <w:rPr>
          <w:rFonts w:ascii="Book Antiqua" w:hAnsi="Book Antiqua" w:cs="宋体"/>
          <w:color w:val="000000"/>
          <w:lang w:eastAsia="zh-CN"/>
        </w:rPr>
        <w:t>, Fischer-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asoka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U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Honold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, Seeger FH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häching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V, Lehmann R, Martin H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rc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I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Urbic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immel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eih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Assmus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. Transplantation of progenitor cells and regeneration enhancement in acute myocardial infarction (TOPCARE-AMI): final 5-year results suggest long-term </w:t>
      </w:r>
      <w:r w:rsidRPr="00AF32E6">
        <w:rPr>
          <w:rFonts w:ascii="Book Antiqua" w:hAnsi="Book Antiqua" w:cs="宋体"/>
          <w:color w:val="000000"/>
          <w:lang w:eastAsia="zh-CN"/>
        </w:rPr>
        <w:lastRenderedPageBreak/>
        <w:t>safety and efficacy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lin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Res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ardi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00</w:t>
      </w:r>
      <w:r w:rsidRPr="00AF32E6">
        <w:rPr>
          <w:rFonts w:ascii="Book Antiqua" w:hAnsi="Book Antiqua" w:cs="宋体"/>
          <w:color w:val="000000"/>
          <w:lang w:eastAsia="zh-CN"/>
        </w:rPr>
        <w:t>: 925-934 [PMID: 21633921 DOI: 10.1007/s00392-011-0327-y]</w:t>
      </w:r>
    </w:p>
    <w:p w14:paraId="60C74FCD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80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Walter DH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ankenberg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H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alz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O, Kalka C, Baumgartner I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chlüt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Ton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T, Seeger F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immel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Lindhoff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-Last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eih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M.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Intraarteria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dministration of bone marrow mononuclear cells in patients with critical limb ischemia: a randomized-start, placebo-controlled pilot trial (PROVASA)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ir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ardiovas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Interv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4</w:t>
      </w:r>
      <w:r w:rsidRPr="00AF32E6">
        <w:rPr>
          <w:rFonts w:ascii="Book Antiqua" w:hAnsi="Book Antiqua" w:cs="宋体"/>
          <w:color w:val="000000"/>
          <w:lang w:eastAsia="zh-CN"/>
        </w:rPr>
        <w:t>: 26-37 [PMID: 21205939 DOI: 10.1161/CIRCINTERVENTIONS.110.958348]</w:t>
      </w:r>
    </w:p>
    <w:p w14:paraId="594D6348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81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Jeong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JO</w:t>
      </w:r>
      <w:r w:rsidRPr="00AF32E6">
        <w:rPr>
          <w:rFonts w:ascii="Book Antiqua" w:hAnsi="Book Antiqua" w:cs="宋体"/>
          <w:color w:val="000000"/>
          <w:lang w:eastAsia="zh-CN"/>
        </w:rPr>
        <w:t>, Han JW, Kim JM, Cho HJ, Park C, Lee N, Kim DW, Yoon YS. Malignant tumor formation after transplantation of short-term cultured bone marrow mesenchymal stem cells in experimental myocardial infarction and diabetic neuropathy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Circ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Res</w:t>
      </w:r>
      <w:r w:rsidRPr="00AF32E6">
        <w:rPr>
          <w:rFonts w:ascii="Book Antiqua" w:hAnsi="Book Antiqua" w:cs="宋体"/>
          <w:color w:val="000000"/>
          <w:lang w:eastAsia="zh-CN"/>
        </w:rPr>
        <w:t> 2011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108</w:t>
      </w:r>
      <w:r w:rsidRPr="00AF32E6">
        <w:rPr>
          <w:rFonts w:ascii="Book Antiqua" w:hAnsi="Book Antiqua" w:cs="宋体"/>
          <w:color w:val="000000"/>
          <w:lang w:eastAsia="zh-CN"/>
        </w:rPr>
        <w:t>: 1340-1347 [PMID: 21493893 DOI: 10.1161/CIRCRESAHA.110.239848]</w:t>
      </w:r>
    </w:p>
    <w:p w14:paraId="08E6AC02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82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Noh H</w:t>
      </w:r>
      <w:r w:rsidRPr="00AF32E6">
        <w:rPr>
          <w:rFonts w:ascii="Book Antiqua" w:hAnsi="Book Antiqua" w:cs="宋体"/>
          <w:color w:val="000000"/>
          <w:lang w:eastAsia="zh-CN"/>
        </w:rPr>
        <w:t xml:space="preserve">, Yu MR, Kim HJ, Jeon JS, Kwon SH, Jin SY, Lee J, Jang J, Park JO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iyadeh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F, Han DC, Lee HB. Uremia induces functional incompetence of bone marrow-derived stromal cells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Nephr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Dial Transplant</w:t>
      </w:r>
      <w:r w:rsidRPr="00AF32E6">
        <w:rPr>
          <w:rFonts w:ascii="Book Antiqua" w:hAnsi="Book Antiqua" w:cs="宋体"/>
          <w:color w:val="000000"/>
          <w:lang w:eastAsia="zh-CN"/>
        </w:rPr>
        <w:t> 2012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27</w:t>
      </w:r>
      <w:r w:rsidRPr="00AF32E6">
        <w:rPr>
          <w:rFonts w:ascii="Book Antiqua" w:hAnsi="Book Antiqua" w:cs="宋体"/>
          <w:color w:val="000000"/>
          <w:lang w:eastAsia="zh-CN"/>
        </w:rPr>
        <w:t>: 218-225 [PMID: 21622994 DOI: 10.1093/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ndt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/gfr267]</w:t>
      </w:r>
    </w:p>
    <w:p w14:paraId="14617CF4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83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Idziak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ędzisz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rdzińsk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Gala 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Pącze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L. Uremic toxins impair human bone marrow-derived mesenchymal stem cells functionality in vitro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Exp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Toxicol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athol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> 201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66</w:t>
      </w:r>
      <w:r w:rsidRPr="00AF32E6">
        <w:rPr>
          <w:rFonts w:ascii="Book Antiqua" w:hAnsi="Book Antiqua" w:cs="宋体"/>
          <w:color w:val="000000"/>
          <w:lang w:eastAsia="zh-CN"/>
        </w:rPr>
        <w:t>: 187-194 [PMID: 24548687 DOI: 10.1016/j.etp.2014.01.003]</w:t>
      </w:r>
    </w:p>
    <w:p w14:paraId="7B036744" w14:textId="77777777" w:rsidR="00E46D13" w:rsidRPr="00AF32E6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  <w:r w:rsidRPr="00AF32E6">
        <w:rPr>
          <w:rFonts w:ascii="Book Antiqua" w:hAnsi="Book Antiqua" w:cs="宋体"/>
          <w:color w:val="000000"/>
          <w:lang w:eastAsia="zh-CN"/>
        </w:rPr>
        <w:t>84 </w:t>
      </w:r>
      <w:proofErr w:type="spellStart"/>
      <w:r w:rsidRPr="00AF32E6">
        <w:rPr>
          <w:rFonts w:ascii="Book Antiqua" w:hAnsi="Book Antiqua" w:cs="宋体"/>
          <w:b/>
          <w:bCs/>
          <w:color w:val="000000"/>
          <w:lang w:eastAsia="zh-CN"/>
        </w:rPr>
        <w:t>Klinkhammer</w:t>
      </w:r>
      <w:proofErr w:type="spellEnd"/>
      <w:r w:rsidRPr="00AF32E6">
        <w:rPr>
          <w:rFonts w:ascii="Book Antiqua" w:hAnsi="Book Antiqua" w:cs="宋体"/>
          <w:b/>
          <w:bCs/>
          <w:color w:val="000000"/>
          <w:lang w:eastAsia="zh-CN"/>
        </w:rPr>
        <w:t xml:space="preserve"> BM</w:t>
      </w:r>
      <w:r w:rsidRPr="00AF32E6">
        <w:rPr>
          <w:rFonts w:ascii="Book Antiqua" w:hAnsi="Book Antiqua" w:cs="宋体"/>
          <w:color w:val="000000"/>
          <w:lang w:eastAsia="zh-CN"/>
        </w:rPr>
        <w:t xml:space="preserve">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raman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llau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M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Makowsk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A, van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Roeye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CR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lastRenderedPageBreak/>
        <w:t>Rong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Buech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B, Boor P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ovacova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K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Zok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Deneck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B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Stuettge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E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Otten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S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Floege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J, </w:t>
      </w:r>
      <w:proofErr w:type="spellStart"/>
      <w:r w:rsidRPr="00AF32E6">
        <w:rPr>
          <w:rFonts w:ascii="Book Antiqua" w:hAnsi="Book Antiqua" w:cs="宋体"/>
          <w:color w:val="000000"/>
          <w:lang w:eastAsia="zh-CN"/>
        </w:rPr>
        <w:t>Kunter</w:t>
      </w:r>
      <w:proofErr w:type="spellEnd"/>
      <w:r w:rsidRPr="00AF32E6">
        <w:rPr>
          <w:rFonts w:ascii="Book Antiqua" w:hAnsi="Book Antiqua" w:cs="宋体"/>
          <w:color w:val="000000"/>
          <w:lang w:eastAsia="zh-CN"/>
        </w:rPr>
        <w:t xml:space="preserve"> U. Mesenchymal stem cells from rats with chronic kidney disease exhibit premature senescence and loss of regenerative potential. </w:t>
      </w:r>
      <w:proofErr w:type="spellStart"/>
      <w:r w:rsidRPr="00AF32E6">
        <w:rPr>
          <w:rFonts w:ascii="Book Antiqua" w:hAnsi="Book Antiqua" w:cs="宋体"/>
          <w:i/>
          <w:iCs/>
          <w:color w:val="000000"/>
          <w:lang w:eastAsia="zh-CN"/>
        </w:rPr>
        <w:t>PLoS</w:t>
      </w:r>
      <w:proofErr w:type="spellEnd"/>
      <w:r w:rsidRPr="00AF32E6">
        <w:rPr>
          <w:rFonts w:ascii="Book Antiqua" w:hAnsi="Book Antiqua" w:cs="宋体"/>
          <w:i/>
          <w:iCs/>
          <w:color w:val="000000"/>
          <w:lang w:eastAsia="zh-CN"/>
        </w:rPr>
        <w:t xml:space="preserve"> One</w:t>
      </w:r>
      <w:r w:rsidRPr="00AF32E6">
        <w:rPr>
          <w:rFonts w:ascii="Book Antiqua" w:hAnsi="Book Antiqua" w:cs="宋体"/>
          <w:color w:val="000000"/>
          <w:lang w:eastAsia="zh-CN"/>
        </w:rPr>
        <w:t> 2014; </w:t>
      </w:r>
      <w:r w:rsidRPr="00AF32E6">
        <w:rPr>
          <w:rFonts w:ascii="Book Antiqua" w:hAnsi="Book Antiqua" w:cs="宋体"/>
          <w:b/>
          <w:bCs/>
          <w:color w:val="000000"/>
          <w:lang w:eastAsia="zh-CN"/>
        </w:rPr>
        <w:t>9</w:t>
      </w:r>
      <w:r w:rsidRPr="00AF32E6">
        <w:rPr>
          <w:rFonts w:ascii="Book Antiqua" w:hAnsi="Book Antiqua" w:cs="宋体"/>
          <w:color w:val="000000"/>
          <w:lang w:eastAsia="zh-CN"/>
        </w:rPr>
        <w:t>: e92115 [PMID: 24667162 DOI: 10.1371/journal.pone.0092115]</w:t>
      </w:r>
    </w:p>
    <w:p w14:paraId="4C9D989C" w14:textId="77777777" w:rsidR="00E46D13" w:rsidRPr="00C43213" w:rsidRDefault="00E46D13" w:rsidP="00E46D13">
      <w:pPr>
        <w:spacing w:line="360" w:lineRule="auto"/>
        <w:rPr>
          <w:rFonts w:ascii="Book Antiqua" w:hAnsi="Book Antiqua" w:cs="宋体"/>
          <w:color w:val="000000"/>
          <w:lang w:eastAsia="zh-CN"/>
        </w:rPr>
      </w:pPr>
    </w:p>
    <w:p w14:paraId="368831F5" w14:textId="77777777" w:rsidR="00E44FF5" w:rsidRDefault="00E46D13" w:rsidP="00E46D13">
      <w:pPr>
        <w:pStyle w:val="PlainText"/>
        <w:wordWrap w:val="0"/>
        <w:spacing w:line="360" w:lineRule="auto"/>
        <w:jc w:val="right"/>
        <w:rPr>
          <w:rFonts w:ascii="Book Antiqua" w:hAnsi="Book Antiqua"/>
          <w:sz w:val="24"/>
          <w:szCs w:val="24"/>
        </w:rPr>
      </w:pPr>
      <w:bookmarkStart w:id="10" w:name="OLE_LINK176"/>
      <w:r w:rsidRPr="00B01D72">
        <w:rPr>
          <w:rFonts w:ascii="Book Antiqua" w:hAnsi="Book Antiqua"/>
          <w:b/>
          <w:sz w:val="24"/>
          <w:szCs w:val="24"/>
        </w:rPr>
        <w:t>P-Reviewer:</w:t>
      </w:r>
      <w:r w:rsidRPr="00E46D1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E46D13">
        <w:rPr>
          <w:rFonts w:ascii="Book Antiqua" w:hAnsi="Book Antiqua"/>
          <w:sz w:val="24"/>
          <w:szCs w:val="24"/>
        </w:rPr>
        <w:t>Arash</w:t>
      </w:r>
      <w:proofErr w:type="spellEnd"/>
      <w:r w:rsidRPr="00E46D13">
        <w:rPr>
          <w:rFonts w:ascii="Book Antiqua" w:hAnsi="Book Antiqua" w:hint="eastAsia"/>
          <w:sz w:val="24"/>
          <w:szCs w:val="24"/>
        </w:rPr>
        <w:t xml:space="preserve"> Z, </w:t>
      </w:r>
      <w:proofErr w:type="spellStart"/>
      <w:r w:rsidRPr="00E46D13">
        <w:rPr>
          <w:rFonts w:ascii="Book Antiqua" w:hAnsi="Book Antiqua"/>
          <w:sz w:val="24"/>
          <w:szCs w:val="24"/>
        </w:rPr>
        <w:t>Gharaee-Kermani</w:t>
      </w:r>
      <w:proofErr w:type="spellEnd"/>
      <w:r w:rsidRPr="00E46D13">
        <w:rPr>
          <w:rFonts w:ascii="Book Antiqua" w:hAnsi="Book Antiqua" w:hint="eastAsia"/>
          <w:sz w:val="24"/>
          <w:szCs w:val="24"/>
        </w:rPr>
        <w:t xml:space="preserve"> </w:t>
      </w:r>
      <w:r w:rsidRPr="00E46D13">
        <w:rPr>
          <w:rFonts w:ascii="Book Antiqua" w:hAnsi="Book Antiqua"/>
          <w:sz w:val="24"/>
          <w:szCs w:val="24"/>
        </w:rPr>
        <w:t>M</w:t>
      </w:r>
      <w:r w:rsidRPr="00E46D13">
        <w:rPr>
          <w:rFonts w:ascii="Book Antiqua" w:hAnsi="Book Antiqua" w:hint="eastAsia"/>
          <w:sz w:val="24"/>
          <w:szCs w:val="24"/>
        </w:rPr>
        <w:t xml:space="preserve">, </w:t>
      </w:r>
      <w:proofErr w:type="spellStart"/>
      <w:r w:rsidRPr="00E46D13">
        <w:rPr>
          <w:rFonts w:ascii="Book Antiqua" w:hAnsi="Book Antiqua"/>
          <w:sz w:val="24"/>
          <w:szCs w:val="24"/>
        </w:rPr>
        <w:t>Phinney</w:t>
      </w:r>
      <w:proofErr w:type="spellEnd"/>
      <w:r w:rsidRPr="00E46D13">
        <w:rPr>
          <w:rFonts w:ascii="Book Antiqua" w:hAnsi="Book Antiqua" w:hint="eastAsia"/>
          <w:sz w:val="24"/>
          <w:szCs w:val="24"/>
        </w:rPr>
        <w:t xml:space="preserve"> </w:t>
      </w:r>
      <w:r w:rsidRPr="00E46D13">
        <w:rPr>
          <w:rFonts w:ascii="Book Antiqua" w:hAnsi="Book Antiqua"/>
          <w:sz w:val="24"/>
          <w:szCs w:val="24"/>
        </w:rPr>
        <w:t>DG</w:t>
      </w:r>
      <w:r w:rsidRPr="00E46D13">
        <w:rPr>
          <w:rFonts w:ascii="Book Antiqua" w:hAnsi="Book Antiqua" w:hint="eastAsia"/>
          <w:sz w:val="24"/>
          <w:szCs w:val="24"/>
        </w:rPr>
        <w:t xml:space="preserve"> </w:t>
      </w:r>
    </w:p>
    <w:p w14:paraId="3FAEEAB6" w14:textId="21F151C8" w:rsidR="00E46D13" w:rsidRPr="00B01D72" w:rsidRDefault="00E46D13" w:rsidP="00E44FF5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B01D72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>
        <w:rPr>
          <w:rFonts w:ascii="Book Antiqua" w:hAnsi="Book Antiqua" w:hint="eastAsia"/>
          <w:sz w:val="24"/>
          <w:szCs w:val="24"/>
        </w:rPr>
        <w:t>Qiu</w:t>
      </w:r>
      <w:proofErr w:type="spellEnd"/>
      <w:r>
        <w:rPr>
          <w:rFonts w:ascii="Book Antiqua" w:hAnsi="Book Antiqua" w:hint="eastAsia"/>
          <w:sz w:val="24"/>
          <w:szCs w:val="24"/>
        </w:rPr>
        <w:t xml:space="preserve"> S</w:t>
      </w:r>
      <w:r w:rsidRPr="00B01D72">
        <w:rPr>
          <w:rFonts w:ascii="Book Antiqua" w:hAnsi="Book Antiqua"/>
          <w:b/>
          <w:sz w:val="24"/>
          <w:szCs w:val="24"/>
        </w:rPr>
        <w:t xml:space="preserve"> L-Editor: E-Editor:</w:t>
      </w:r>
      <w:bookmarkEnd w:id="10"/>
    </w:p>
    <w:p w14:paraId="1BED37D4" w14:textId="54ABFF35" w:rsidR="00FB2743" w:rsidRPr="00E46D13" w:rsidRDefault="00FB2743" w:rsidP="00815FD4">
      <w:pPr>
        <w:spacing w:line="360" w:lineRule="auto"/>
        <w:rPr>
          <w:rFonts w:ascii="Book Antiqua" w:hAnsi="Book Antiqua"/>
          <w:szCs w:val="24"/>
        </w:rPr>
      </w:pPr>
    </w:p>
    <w:p w14:paraId="4B0C31BA" w14:textId="77777777" w:rsidR="00B43378" w:rsidRPr="00FC51E0" w:rsidRDefault="00B43378" w:rsidP="00815FD4">
      <w:pPr>
        <w:widowControl/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br w:type="page"/>
      </w:r>
    </w:p>
    <w:p w14:paraId="49E256B2" w14:textId="5BD9191E" w:rsidR="00706BE9" w:rsidRPr="00FC51E0" w:rsidRDefault="00EE4B0E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FC51E0">
        <w:rPr>
          <w:rFonts w:ascii="Book Antiqua" w:hAnsi="Book Antiqua"/>
          <w:b/>
          <w:szCs w:val="24"/>
        </w:rPr>
        <w:lastRenderedPageBreak/>
        <w:t>Table 1</w:t>
      </w:r>
      <w:r w:rsidR="00212816" w:rsidRPr="00FC51E0">
        <w:rPr>
          <w:rFonts w:ascii="Book Antiqua" w:hAnsi="Book Antiqua"/>
          <w:b/>
          <w:szCs w:val="24"/>
        </w:rPr>
        <w:t xml:space="preserve"> A summary of </w:t>
      </w:r>
      <w:r w:rsidR="00BA0FD1" w:rsidRPr="00FC51E0">
        <w:rPr>
          <w:rFonts w:ascii="Book Antiqua" w:hAnsi="Book Antiqua"/>
          <w:b/>
          <w:szCs w:val="24"/>
        </w:rPr>
        <w:t xml:space="preserve">the </w:t>
      </w:r>
      <w:r w:rsidR="00212816" w:rsidRPr="00FC51E0">
        <w:rPr>
          <w:rFonts w:ascii="Book Antiqua" w:hAnsi="Book Antiqua"/>
          <w:b/>
          <w:szCs w:val="24"/>
        </w:rPr>
        <w:t xml:space="preserve">results </w:t>
      </w:r>
      <w:r w:rsidR="00BA0FD1" w:rsidRPr="00FC51E0">
        <w:rPr>
          <w:rFonts w:ascii="Book Antiqua" w:hAnsi="Book Antiqua"/>
          <w:b/>
          <w:szCs w:val="24"/>
        </w:rPr>
        <w:t xml:space="preserve">of </w:t>
      </w:r>
      <w:r w:rsidR="00212816" w:rsidRPr="00FC51E0">
        <w:rPr>
          <w:rFonts w:ascii="Book Antiqua" w:hAnsi="Book Antiqua"/>
          <w:b/>
          <w:szCs w:val="24"/>
        </w:rPr>
        <w:t>isolating</w:t>
      </w:r>
      <w:r w:rsidR="00A9129E" w:rsidRPr="00FC51E0">
        <w:rPr>
          <w:rFonts w:ascii="Book Antiqua" w:hAnsi="Book Antiqua"/>
          <w:b/>
          <w:szCs w:val="24"/>
        </w:rPr>
        <w:t xml:space="preserve"> s</w:t>
      </w:r>
      <w:r w:rsidRPr="00FC51E0">
        <w:rPr>
          <w:rFonts w:ascii="Book Antiqua" w:hAnsi="Book Antiqua"/>
          <w:b/>
          <w:szCs w:val="24"/>
        </w:rPr>
        <w:t>tem cells from the adult kidney</w:t>
      </w:r>
    </w:p>
    <w:tbl>
      <w:tblPr>
        <w:tblW w:w="9357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008"/>
        <w:gridCol w:w="1600"/>
        <w:gridCol w:w="1560"/>
        <w:gridCol w:w="1801"/>
        <w:gridCol w:w="1417"/>
        <w:gridCol w:w="1971"/>
      </w:tblGrid>
      <w:tr w:rsidR="009F1441" w:rsidRPr="00FC51E0" w14:paraId="040729C5" w14:textId="77777777" w:rsidTr="00AF6778">
        <w:trPr>
          <w:trHeight w:val="120"/>
        </w:trPr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B3CDEA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EF5FF3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40D43B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1AA4F1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366C4C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</w:p>
        </w:tc>
        <w:tc>
          <w:tcPr>
            <w:tcW w:w="1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E562AC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</w:p>
        </w:tc>
      </w:tr>
      <w:tr w:rsidR="009F1441" w:rsidRPr="00FC51E0" w14:paraId="117F4B36" w14:textId="77777777" w:rsidTr="00AF6778">
        <w:trPr>
          <w:trHeight w:val="434"/>
        </w:trPr>
        <w:tc>
          <w:tcPr>
            <w:tcW w:w="1008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21DA106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b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b/>
                <w:kern w:val="0"/>
                <w:szCs w:val="24"/>
              </w:rPr>
              <w:t>Species</w:t>
            </w:r>
          </w:p>
        </w:tc>
        <w:tc>
          <w:tcPr>
            <w:tcW w:w="160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45B43535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b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b/>
                <w:kern w:val="0"/>
                <w:szCs w:val="24"/>
              </w:rPr>
              <w:t>Isolation method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2D69FA6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b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b/>
                <w:kern w:val="0"/>
                <w:szCs w:val="24"/>
              </w:rPr>
              <w:t>Stem cell markers</w:t>
            </w:r>
          </w:p>
        </w:tc>
        <w:tc>
          <w:tcPr>
            <w:tcW w:w="180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55B864E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b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b/>
                <w:kern w:val="0"/>
                <w:szCs w:val="24"/>
              </w:rPr>
              <w:t>Location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1E042586" w14:textId="61335305" w:rsidR="00470A97" w:rsidRPr="00FC51E0" w:rsidRDefault="00C44F12" w:rsidP="00815FD4">
            <w:pPr>
              <w:widowControl/>
              <w:spacing w:line="360" w:lineRule="auto"/>
              <w:rPr>
                <w:rFonts w:ascii="Book Antiqua" w:eastAsia="MS PGothic" w:hAnsi="Book Antiqua"/>
                <w:b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b/>
                <w:kern w:val="0"/>
                <w:szCs w:val="24"/>
              </w:rPr>
              <w:t>Incorporation</w:t>
            </w:r>
            <w:r w:rsidR="00470A97" w:rsidRPr="00FC51E0">
              <w:rPr>
                <w:rFonts w:ascii="Book Antiqua" w:eastAsia="MS PGothic" w:hAnsi="Book Antiqua"/>
                <w:b/>
                <w:kern w:val="0"/>
                <w:szCs w:val="24"/>
              </w:rPr>
              <w:t xml:space="preserve"> into kidney tubules</w:t>
            </w:r>
          </w:p>
        </w:tc>
        <w:tc>
          <w:tcPr>
            <w:tcW w:w="197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20204838" w14:textId="1B423787" w:rsidR="00470A97" w:rsidRPr="00FC51E0" w:rsidRDefault="00470A97" w:rsidP="00FC51E0">
            <w:pPr>
              <w:widowControl/>
              <w:spacing w:line="360" w:lineRule="auto"/>
              <w:rPr>
                <w:rFonts w:ascii="Book Antiqua" w:eastAsia="宋体" w:hAnsi="Book Antiqua"/>
                <w:b/>
                <w:kern w:val="0"/>
                <w:szCs w:val="24"/>
                <w:lang w:eastAsia="zh-CN"/>
              </w:rPr>
            </w:pPr>
            <w:r w:rsidRPr="00FC51E0">
              <w:rPr>
                <w:rFonts w:ascii="Book Antiqua" w:eastAsia="MS PGothic" w:hAnsi="Book Antiqua"/>
                <w:b/>
                <w:kern w:val="0"/>
                <w:szCs w:val="24"/>
              </w:rPr>
              <w:t>Ref</w:t>
            </w:r>
            <w:r w:rsidR="00FC51E0">
              <w:rPr>
                <w:rFonts w:ascii="Book Antiqua" w:eastAsia="宋体" w:hAnsi="Book Antiqua" w:hint="eastAsia"/>
                <w:b/>
                <w:kern w:val="0"/>
                <w:szCs w:val="24"/>
                <w:lang w:eastAsia="zh-CN"/>
              </w:rPr>
              <w:t>.</w:t>
            </w:r>
          </w:p>
        </w:tc>
      </w:tr>
      <w:tr w:rsidR="009F1441" w:rsidRPr="00FC51E0" w14:paraId="18A74DD6" w14:textId="77777777" w:rsidTr="00100CCC">
        <w:trPr>
          <w:trHeight w:val="447"/>
        </w:trPr>
        <w:tc>
          <w:tcPr>
            <w:tcW w:w="100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B75194D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6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6589223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EB2985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EA4C73C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27BFC46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7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989DB1A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1A8CB343" w14:textId="77777777" w:rsidTr="00100CCC">
        <w:trPr>
          <w:trHeight w:val="447"/>
        </w:trPr>
        <w:tc>
          <w:tcPr>
            <w:tcW w:w="100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561D8F7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6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5CD6DD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4FBE9CF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0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F458B3C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9FB38E4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7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C2503A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7BB03165" w14:textId="77777777" w:rsidTr="00100CCC">
        <w:trPr>
          <w:trHeight w:val="3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5E44A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3A14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Label retaining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F1C0C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3F0D7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Proximal tubul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B6B4F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Yes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06B45" w14:textId="14885BED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Maeshima</w:t>
            </w:r>
            <w:proofErr w:type="spellEnd"/>
            <w:r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6]</w:t>
            </w:r>
          </w:p>
        </w:tc>
      </w:tr>
      <w:tr w:rsidR="009F1441" w:rsidRPr="00FC51E0" w14:paraId="490F46F8" w14:textId="77777777" w:rsidTr="00100CCC">
        <w:trPr>
          <w:trHeight w:val="3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3EF25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A373B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Label retaining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5B5A4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61AF0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Papill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4322B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Yes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57250" w14:textId="4E3B5F13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Oliver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8]</w:t>
            </w:r>
          </w:p>
        </w:tc>
      </w:tr>
      <w:tr w:rsidR="009F1441" w:rsidRPr="00FC51E0" w14:paraId="3FAD8020" w14:textId="77777777" w:rsidTr="00100CCC">
        <w:trPr>
          <w:trHeight w:val="12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2851D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98E63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8588A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9612D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1DA4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FDB50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229EFD99" w14:textId="77777777" w:rsidTr="00100CCC">
        <w:trPr>
          <w:trHeight w:val="447"/>
        </w:trPr>
        <w:tc>
          <w:tcPr>
            <w:tcW w:w="100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193366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16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D5BFD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ide population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2DC1F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ca-1, CD45</w:t>
            </w:r>
          </w:p>
        </w:tc>
        <w:tc>
          <w:tcPr>
            <w:tcW w:w="180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7734A3" w14:textId="40C11A0B" w:rsidR="00470A97" w:rsidRPr="00FC51E0" w:rsidRDefault="00470A97" w:rsidP="00340C4A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ome were derived from</w:t>
            </w:r>
            <w:r w:rsidR="00340C4A">
              <w:rPr>
                <w:rFonts w:ascii="Book Antiqua" w:eastAsia="宋体" w:hAnsi="Book Antiqua" w:hint="eastAsia"/>
                <w:kern w:val="0"/>
                <w:szCs w:val="24"/>
                <w:lang w:eastAsia="zh-CN"/>
              </w:rPr>
              <w:t xml:space="preserve"> 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t>bone marrow</w:t>
            </w: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2B407D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No</w:t>
            </w:r>
          </w:p>
        </w:tc>
        <w:tc>
          <w:tcPr>
            <w:tcW w:w="197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55A4C5" w14:textId="56BB3CC9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Iwatani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10]</w:t>
            </w:r>
          </w:p>
        </w:tc>
      </w:tr>
      <w:tr w:rsidR="009F1441" w:rsidRPr="00FC51E0" w14:paraId="68B18484" w14:textId="77777777" w:rsidTr="00100CCC">
        <w:trPr>
          <w:trHeight w:val="447"/>
        </w:trPr>
        <w:tc>
          <w:tcPr>
            <w:tcW w:w="100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739CDD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6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55B2AA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B3D834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7A48CA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4737A2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7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2E4247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6E4B793B" w14:textId="77777777" w:rsidTr="00100CCC">
        <w:trPr>
          <w:trHeight w:val="3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5BD5A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ouse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E1A23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ide popul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D6EAE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ca-1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BEB5D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Interstitium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14D0B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NE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55505" w14:textId="4D669885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Hishikawa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11]</w:t>
            </w:r>
          </w:p>
        </w:tc>
      </w:tr>
      <w:tr w:rsidR="009F1441" w:rsidRPr="00FC51E0" w14:paraId="2337828F" w14:textId="77777777" w:rsidTr="00100CCC">
        <w:trPr>
          <w:trHeight w:val="3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6B32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ouse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406EF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ide popul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ACCE7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ca-1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377BB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Proximal tubul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53B85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Yes (Rare)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91716" w14:textId="2093490F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Challen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12]</w:t>
            </w:r>
          </w:p>
        </w:tc>
      </w:tr>
      <w:tr w:rsidR="009F1441" w:rsidRPr="00FC51E0" w14:paraId="2428031D" w14:textId="77777777" w:rsidTr="00100CCC">
        <w:trPr>
          <w:trHeight w:val="3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85A14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Huma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4789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arker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35C6C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CD133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D8914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Tubul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0A90B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Yes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1F099" w14:textId="2521E678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Bussolati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15]</w:t>
            </w:r>
          </w:p>
        </w:tc>
      </w:tr>
      <w:tr w:rsidR="009F1441" w:rsidRPr="00FC51E0" w14:paraId="6133ED92" w14:textId="77777777" w:rsidTr="00100CCC">
        <w:trPr>
          <w:trHeight w:val="12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C27CF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FF37D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CBA3C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14FA4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8F0C3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94CCC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109B0C69" w14:textId="77777777" w:rsidTr="00100CCC">
        <w:trPr>
          <w:trHeight w:val="447"/>
        </w:trPr>
        <w:tc>
          <w:tcPr>
            <w:tcW w:w="100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2DF47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Human</w:t>
            </w:r>
          </w:p>
        </w:tc>
        <w:tc>
          <w:tcPr>
            <w:tcW w:w="16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08982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arker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C1F3F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CD133, CD24</w:t>
            </w:r>
          </w:p>
        </w:tc>
        <w:tc>
          <w:tcPr>
            <w:tcW w:w="180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B96F34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Parietal epithelium in the Bowman's capsule</w:t>
            </w: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EBC5E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Yes</w:t>
            </w:r>
          </w:p>
        </w:tc>
        <w:tc>
          <w:tcPr>
            <w:tcW w:w="197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14089B" w14:textId="39ABBAB9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Sagrinati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16]</w:t>
            </w:r>
          </w:p>
        </w:tc>
      </w:tr>
      <w:tr w:rsidR="009F1441" w:rsidRPr="00FC51E0" w14:paraId="53C02AFC" w14:textId="77777777" w:rsidTr="00100CCC">
        <w:trPr>
          <w:trHeight w:val="447"/>
        </w:trPr>
        <w:tc>
          <w:tcPr>
            <w:tcW w:w="100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37D36A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6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B656FC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33D45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0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6602CB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8602E1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7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29697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636EF971" w14:textId="77777777" w:rsidTr="00100CCC">
        <w:trPr>
          <w:trHeight w:val="3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DF232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ouse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12A2C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arker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BDB29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ca-1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53936D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Papill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AD3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Yes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0F11E" w14:textId="5D2042B3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Dekel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17]</w:t>
            </w:r>
          </w:p>
        </w:tc>
      </w:tr>
      <w:tr w:rsidR="009F1441" w:rsidRPr="00FC51E0" w14:paraId="71B28024" w14:textId="77777777" w:rsidTr="00100CCC">
        <w:trPr>
          <w:trHeight w:val="38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45378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30041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Culture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D9966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Pax2, Oct4</w:t>
            </w: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2CB74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Proximal tubul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3DC1B" w14:textId="77777777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Yes</w:t>
            </w:r>
          </w:p>
        </w:tc>
        <w:tc>
          <w:tcPr>
            <w:tcW w:w="1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FF622" w14:textId="5ABB43AE" w:rsidR="00470A97" w:rsidRPr="00FC51E0" w:rsidRDefault="00470A9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Gupta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18]</w:t>
            </w:r>
          </w:p>
        </w:tc>
      </w:tr>
      <w:tr w:rsidR="009F1441" w:rsidRPr="00FC51E0" w14:paraId="7EC47C08" w14:textId="77777777" w:rsidTr="00100CCC">
        <w:trPr>
          <w:trHeight w:val="60"/>
        </w:trPr>
        <w:tc>
          <w:tcPr>
            <w:tcW w:w="10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EAE6C7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  <w:r w:rsidRPr="00FC51E0">
              <w:rPr>
                <w:rFonts w:ascii="MS PGothic" w:eastAsia="MS PGothic" w:hAnsi="MS PGothic" w:hint="eastAsia"/>
                <w:kern w:val="0"/>
                <w:szCs w:val="24"/>
              </w:rPr>
              <w:t xml:space="preserve">　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A44A51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  <w:r w:rsidRPr="00FC51E0">
              <w:rPr>
                <w:rFonts w:ascii="MS PGothic" w:eastAsia="MS PGothic" w:hAnsi="MS PGothic" w:hint="eastAsia"/>
                <w:kern w:val="0"/>
                <w:szCs w:val="24"/>
              </w:rPr>
              <w:t xml:space="preserve">　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C3E016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  <w:r w:rsidRPr="00FC51E0">
              <w:rPr>
                <w:rFonts w:ascii="MS PGothic" w:eastAsia="MS PGothic" w:hAnsi="MS PGothic" w:hint="eastAsia"/>
                <w:kern w:val="0"/>
                <w:szCs w:val="24"/>
              </w:rPr>
              <w:t xml:space="preserve">　</w:t>
            </w:r>
          </w:p>
        </w:tc>
        <w:tc>
          <w:tcPr>
            <w:tcW w:w="18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78A3F3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  <w:r w:rsidRPr="00FC51E0">
              <w:rPr>
                <w:rFonts w:ascii="MS PGothic" w:eastAsia="MS PGothic" w:hAnsi="MS PGothic" w:hint="eastAsia"/>
                <w:kern w:val="0"/>
                <w:szCs w:val="24"/>
              </w:rPr>
              <w:t xml:space="preserve">　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369A24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  <w:r w:rsidRPr="00FC51E0">
              <w:rPr>
                <w:rFonts w:ascii="MS PGothic" w:eastAsia="MS PGothic" w:hAnsi="MS PGothic" w:hint="eastAsia"/>
                <w:kern w:val="0"/>
                <w:szCs w:val="24"/>
              </w:rPr>
              <w:t xml:space="preserve">　</w:t>
            </w:r>
          </w:p>
        </w:tc>
        <w:tc>
          <w:tcPr>
            <w:tcW w:w="197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40A1A" w14:textId="77777777" w:rsidR="00470A97" w:rsidRPr="00FC51E0" w:rsidRDefault="00470A97" w:rsidP="00815FD4">
            <w:pPr>
              <w:widowControl/>
              <w:spacing w:line="360" w:lineRule="auto"/>
              <w:rPr>
                <w:rFonts w:ascii="MS PGothic" w:eastAsia="MS PGothic" w:hAnsi="MS PGothic"/>
                <w:kern w:val="0"/>
                <w:szCs w:val="24"/>
              </w:rPr>
            </w:pPr>
            <w:r w:rsidRPr="00FC51E0">
              <w:rPr>
                <w:rFonts w:ascii="MS PGothic" w:eastAsia="MS PGothic" w:hAnsi="MS PGothic" w:hint="eastAsia"/>
                <w:kern w:val="0"/>
                <w:szCs w:val="24"/>
              </w:rPr>
              <w:t xml:space="preserve">　</w:t>
            </w:r>
          </w:p>
        </w:tc>
      </w:tr>
    </w:tbl>
    <w:p w14:paraId="1CD297B1" w14:textId="77777777" w:rsidR="00706BE9" w:rsidRPr="00FC51E0" w:rsidRDefault="00706BE9" w:rsidP="00815FD4">
      <w:pPr>
        <w:spacing w:line="360" w:lineRule="auto"/>
        <w:rPr>
          <w:rFonts w:ascii="Book Antiqua" w:hAnsi="Book Antiqua"/>
          <w:szCs w:val="24"/>
        </w:rPr>
      </w:pPr>
    </w:p>
    <w:p w14:paraId="75A9B805" w14:textId="16A5F7E6" w:rsidR="00124269" w:rsidRPr="00FC51E0" w:rsidRDefault="00354732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lastRenderedPageBreak/>
        <w:t>N</w:t>
      </w:r>
      <w:r w:rsidR="00092C54" w:rsidRPr="00FC51E0">
        <w:rPr>
          <w:rFonts w:ascii="Book Antiqua" w:hAnsi="Book Antiqua"/>
          <w:szCs w:val="24"/>
        </w:rPr>
        <w:t>E</w:t>
      </w:r>
      <w:r w:rsidR="008A3256">
        <w:rPr>
          <w:rFonts w:ascii="Book Antiqua" w:eastAsia="宋体" w:hAnsi="Book Antiqua" w:hint="eastAsia"/>
          <w:szCs w:val="24"/>
          <w:lang w:eastAsia="zh-CN"/>
        </w:rPr>
        <w:t>:</w:t>
      </w:r>
      <w:r w:rsidR="00092C54" w:rsidRPr="00FC51E0">
        <w:rPr>
          <w:rFonts w:ascii="Book Antiqua" w:hAnsi="Book Antiqua"/>
          <w:szCs w:val="24"/>
        </w:rPr>
        <w:t xml:space="preserve"> </w:t>
      </w:r>
      <w:r w:rsidR="008A3256" w:rsidRPr="00FC51E0">
        <w:rPr>
          <w:rFonts w:ascii="Book Antiqua" w:hAnsi="Book Antiqua"/>
          <w:szCs w:val="24"/>
        </w:rPr>
        <w:t>N</w:t>
      </w:r>
      <w:r w:rsidR="00092C54" w:rsidRPr="00FC51E0">
        <w:rPr>
          <w:rFonts w:ascii="Book Antiqua" w:hAnsi="Book Antiqua"/>
          <w:szCs w:val="24"/>
        </w:rPr>
        <w:t>ot examined.</w:t>
      </w:r>
    </w:p>
    <w:p w14:paraId="352123AD" w14:textId="77777777" w:rsidR="00124269" w:rsidRPr="00FC51E0" w:rsidRDefault="00124269" w:rsidP="00815FD4">
      <w:pPr>
        <w:widowControl/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br w:type="page"/>
      </w:r>
    </w:p>
    <w:p w14:paraId="669122BF" w14:textId="6A2D3503" w:rsidR="00124269" w:rsidRPr="004943E8" w:rsidRDefault="004943E8" w:rsidP="00815FD4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4943E8">
        <w:rPr>
          <w:rFonts w:ascii="Book Antiqua" w:hAnsi="Book Antiqua"/>
          <w:b/>
          <w:szCs w:val="24"/>
        </w:rPr>
        <w:lastRenderedPageBreak/>
        <w:t>Table 2</w:t>
      </w:r>
      <w:r w:rsidR="00124269" w:rsidRPr="004943E8">
        <w:rPr>
          <w:rFonts w:ascii="Book Antiqua" w:hAnsi="Book Antiqua"/>
          <w:b/>
          <w:szCs w:val="24"/>
        </w:rPr>
        <w:t xml:space="preserve"> Effects o</w:t>
      </w:r>
      <w:r w:rsidRPr="004943E8">
        <w:rPr>
          <w:rFonts w:ascii="Book Antiqua" w:hAnsi="Book Antiqua"/>
          <w:b/>
          <w:szCs w:val="24"/>
        </w:rPr>
        <w:t>f Bone marrow mesenchymal stem cells on renal tissue repair</w:t>
      </w:r>
    </w:p>
    <w:tbl>
      <w:tblPr>
        <w:tblW w:w="9229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660"/>
        <w:gridCol w:w="2730"/>
        <w:gridCol w:w="3000"/>
        <w:gridCol w:w="1909"/>
      </w:tblGrid>
      <w:tr w:rsidR="009F1441" w:rsidRPr="00FC51E0" w14:paraId="324CCED1" w14:textId="77777777" w:rsidTr="00592F3C">
        <w:trPr>
          <w:trHeight w:val="380"/>
        </w:trPr>
        <w:tc>
          <w:tcPr>
            <w:tcW w:w="1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FF70EA" w14:textId="77777777" w:rsidR="00902347" w:rsidRPr="00C07634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b/>
                <w:kern w:val="0"/>
                <w:szCs w:val="24"/>
              </w:rPr>
            </w:pPr>
            <w:r w:rsidRPr="00C07634">
              <w:rPr>
                <w:rFonts w:ascii="Book Antiqua" w:eastAsia="MS PGothic" w:hAnsi="Book Antiqua"/>
                <w:b/>
                <w:kern w:val="0"/>
                <w:szCs w:val="24"/>
              </w:rPr>
              <w:t>Origin of stem cells</w:t>
            </w:r>
          </w:p>
        </w:tc>
        <w:tc>
          <w:tcPr>
            <w:tcW w:w="2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9BA87D" w14:textId="77777777" w:rsidR="00902347" w:rsidRPr="00C07634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b/>
                <w:kern w:val="0"/>
                <w:szCs w:val="24"/>
              </w:rPr>
            </w:pPr>
            <w:r w:rsidRPr="00C07634">
              <w:rPr>
                <w:rFonts w:ascii="Book Antiqua" w:eastAsia="MS PGothic" w:hAnsi="Book Antiqua"/>
                <w:b/>
                <w:kern w:val="0"/>
                <w:szCs w:val="24"/>
              </w:rPr>
              <w:t>Experimental model</w:t>
            </w:r>
          </w:p>
        </w:tc>
        <w:tc>
          <w:tcPr>
            <w:tcW w:w="30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9B70F7" w14:textId="77777777" w:rsidR="00902347" w:rsidRPr="00C07634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b/>
                <w:kern w:val="0"/>
                <w:szCs w:val="24"/>
              </w:rPr>
            </w:pPr>
            <w:r w:rsidRPr="00C07634">
              <w:rPr>
                <w:rFonts w:ascii="Book Antiqua" w:eastAsia="MS PGothic" w:hAnsi="Book Antiqua"/>
                <w:b/>
                <w:kern w:val="0"/>
                <w:szCs w:val="24"/>
              </w:rPr>
              <w:t>Effects</w:t>
            </w:r>
          </w:p>
        </w:tc>
        <w:tc>
          <w:tcPr>
            <w:tcW w:w="19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499E5A" w14:textId="1A4E7F4B" w:rsidR="00902347" w:rsidRPr="00C07634" w:rsidRDefault="00902347" w:rsidP="00C07634">
            <w:pPr>
              <w:widowControl/>
              <w:spacing w:line="360" w:lineRule="auto"/>
              <w:rPr>
                <w:rFonts w:ascii="Book Antiqua" w:eastAsia="宋体" w:hAnsi="Book Antiqua"/>
                <w:b/>
                <w:kern w:val="0"/>
                <w:szCs w:val="24"/>
                <w:lang w:eastAsia="zh-CN"/>
              </w:rPr>
            </w:pPr>
            <w:r w:rsidRPr="00C07634">
              <w:rPr>
                <w:rFonts w:ascii="Book Antiqua" w:eastAsia="MS PGothic" w:hAnsi="Book Antiqua"/>
                <w:b/>
                <w:kern w:val="0"/>
                <w:szCs w:val="24"/>
              </w:rPr>
              <w:t>Ref</w:t>
            </w:r>
            <w:r w:rsidR="00C07634" w:rsidRPr="00C07634">
              <w:rPr>
                <w:rFonts w:ascii="Book Antiqua" w:eastAsia="宋体" w:hAnsi="Book Antiqua" w:hint="eastAsia"/>
                <w:b/>
                <w:kern w:val="0"/>
                <w:szCs w:val="24"/>
                <w:lang w:eastAsia="zh-CN"/>
              </w:rPr>
              <w:t>.</w:t>
            </w:r>
          </w:p>
        </w:tc>
      </w:tr>
      <w:tr w:rsidR="009F1441" w:rsidRPr="00FC51E0" w14:paraId="3870E102" w14:textId="77777777" w:rsidTr="00592F3C">
        <w:trPr>
          <w:trHeight w:val="12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705E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9A6C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F63C0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29F9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125B7F88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74E74F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ouse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DABCE1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Glycerol-induced AKI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8CF54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Differentiation into tubular epithelial cells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A99F91" w14:textId="12DD9C20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Herrera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AC7A25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22]</w:t>
            </w:r>
          </w:p>
        </w:tc>
      </w:tr>
      <w:tr w:rsidR="009F1441" w:rsidRPr="00FC51E0" w14:paraId="7BD9519D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382FA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887901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96C759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6A6CB6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5389B179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1CE98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ouse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378C5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Cisplatin-induced AKI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0F3368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Differentiation into tubular epithelial cells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33DBF3" w14:textId="3C902EDB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Morigi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A511A7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23]</w:t>
            </w:r>
          </w:p>
        </w:tc>
      </w:tr>
      <w:tr w:rsidR="009F1441" w:rsidRPr="00FC51E0" w14:paraId="0C0716CA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6A51A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CABC8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AF202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70FF8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7E57001F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0200D4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Human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E67664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Glomerulonephropathy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induced by anti-mesangial cell serum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58CF12" w14:textId="3D97DD29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Differentiation into mesangial cells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0C9905" w14:textId="02625EDB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Wong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A511A7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30]</w:t>
            </w:r>
          </w:p>
        </w:tc>
      </w:tr>
      <w:tr w:rsidR="009F1441" w:rsidRPr="00FC51E0" w14:paraId="74084E7B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ACA50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43666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BBDF4C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723FDA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673C5A87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B7BF0A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28EB3B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I/R injury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D4EF00" w14:textId="1F2BD45A" w:rsidR="00902347" w:rsidRPr="00FC51E0" w:rsidRDefault="00CB7469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covery of</w:t>
            </w:r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renal function</w:t>
            </w:r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 xml:space="preserve">No </w:t>
            </w:r>
            <w:proofErr w:type="spellStart"/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t>transdifferentiation</w:t>
            </w:r>
            <w:proofErr w:type="spellEnd"/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into tubules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E1D887" w14:textId="44E266D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Lange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260A3F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24]</w:t>
            </w:r>
          </w:p>
        </w:tc>
      </w:tr>
      <w:tr w:rsidR="009F1441" w:rsidRPr="00FC51E0" w14:paraId="7F0CB919" w14:textId="77777777" w:rsidTr="00592F3C">
        <w:trPr>
          <w:trHeight w:val="504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69E2AF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2A0DCC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6003C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7CE93E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7EE6459B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260286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Human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3B8DB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Cisplatin-induced AKI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B7B649" w14:textId="5A2DF06D" w:rsidR="00902347" w:rsidRPr="00FC51E0" w:rsidRDefault="00CB7469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covery of</w:t>
            </w:r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renal function</w:t>
            </w:r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Improved survival</w:t>
            </w:r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 xml:space="preserve">No </w:t>
            </w:r>
            <w:proofErr w:type="spellStart"/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t>transdifferentiation</w:t>
            </w:r>
            <w:proofErr w:type="spellEnd"/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into tubules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D8F971" w14:textId="1F8ED086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Morigi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260A3F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25]</w:t>
            </w:r>
          </w:p>
        </w:tc>
      </w:tr>
      <w:tr w:rsidR="009F1441" w:rsidRPr="00FC51E0" w14:paraId="075FECA7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09382D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BD13B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A9B5CF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B0A2BD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0F37CEC9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067ACB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A17318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C9462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94DEE4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7F44EC1B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04B57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B22B70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Gentamicin-induced AKI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392AC1" w14:textId="16096E4A" w:rsidR="00902347" w:rsidRPr="00FC51E0" w:rsidRDefault="00CB7469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covery of </w:t>
            </w:r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t>renal function</w:t>
            </w:r>
            <w:r w:rsidR="00902347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Conditioned medium and exosomes were effective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29D108" w14:textId="203B573F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is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10A3D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26]</w:t>
            </w:r>
          </w:p>
        </w:tc>
      </w:tr>
      <w:tr w:rsidR="009F1441" w:rsidRPr="00FC51E0" w14:paraId="1DBDDDDC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22BD99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D05EBD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CF4F6E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26EF7A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7CE4C00E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F4FFCA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05AB1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809E57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475069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1418AD0B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A8D936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A1DDD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Adriamycin-induced nephropathy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C81FE8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duced podocyte injury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Increased VEGF production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7CAD7E" w14:textId="21A70A1A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Zoja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10A3D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27]</w:t>
            </w:r>
          </w:p>
        </w:tc>
      </w:tr>
      <w:tr w:rsidR="009F1441" w:rsidRPr="00FC51E0" w14:paraId="0A125023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B3498E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1975CC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C8E934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A73E6A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37287F7C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990A48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2C558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Thy1.1 GN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D91EAF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duced </w:t>
            </w: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mesangiolysis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lastRenderedPageBreak/>
              <w:t>Increased glomerular cell proliferation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Reduced proteinuria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Production of VEGF and TGF-</w:t>
            </w:r>
            <w:r w:rsidRPr="00FC51E0">
              <w:rPr>
                <w:rFonts w:ascii="Symbol" w:eastAsia="MS PGothic" w:hAnsi="Symbol"/>
                <w:kern w:val="0"/>
                <w:szCs w:val="24"/>
              </w:rPr>
              <w:t>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7B2432" w14:textId="7EDA8ED9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lastRenderedPageBreak/>
              <w:t>Kunter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10A3D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28]</w:t>
            </w:r>
          </w:p>
        </w:tc>
      </w:tr>
      <w:tr w:rsidR="009F1441" w:rsidRPr="00FC51E0" w14:paraId="4EA2A19B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AF926A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90A23C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AC9456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C39E74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027AEFD9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1E8C80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00F87F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49EC7E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0254C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11913B31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5008FC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758B6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71054B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E4EE27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53BE5EFB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98854B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3E547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3AC78B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0624CB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0515DE37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4E97DA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ouse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2469C6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CKD (Deficiency in collagen type IV, </w:t>
            </w:r>
            <w:r w:rsidRPr="00FC51E0">
              <w:rPr>
                <w:rFonts w:ascii="Symbol" w:eastAsia="MS PGothic" w:hAnsi="Symbol"/>
                <w:kern w:val="0"/>
                <w:szCs w:val="24"/>
              </w:rPr>
              <w:t>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t>-3 chain)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FABA20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duced fibrosis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Production of VEGF and BMP-7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C35EB9" w14:textId="1799B5A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Ninichuk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31777A" w:rsidRPr="00FC51E0">
              <w:rPr>
                <w:rFonts w:ascii="Book Antiqua" w:eastAsia="MS PGothic" w:hAnsi="Book Antiqua" w:hint="eastAsia"/>
                <w:kern w:val="0"/>
                <w:szCs w:val="24"/>
                <w:vertAlign w:val="superscript"/>
              </w:rPr>
              <w:t>[</w:t>
            </w:r>
            <w:r w:rsidR="008C738D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29]</w:t>
            </w:r>
          </w:p>
        </w:tc>
      </w:tr>
      <w:tr w:rsidR="009F1441" w:rsidRPr="00FC51E0" w14:paraId="25478E14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FA92F6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E4BCEF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31074C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F1CCB9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1BAAD448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2269EF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46D967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5/6 nephrectomy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0F2D9E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Improved renal function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Reduced fibrosis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Reduced expression of IL-6 and TNF-</w:t>
            </w:r>
            <w:r w:rsidRPr="00FC51E0">
              <w:rPr>
                <w:rFonts w:ascii="Symbol" w:eastAsia="MS PGothic" w:hAnsi="Symbol"/>
                <w:kern w:val="0"/>
                <w:szCs w:val="24"/>
              </w:rPr>
              <w:t>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55E124" w14:textId="721BE6C6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Semedo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8C738D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31]</w:t>
            </w:r>
          </w:p>
        </w:tc>
      </w:tr>
      <w:tr w:rsidR="009F1441" w:rsidRPr="00FC51E0" w14:paraId="55145FED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9E9C76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E50739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5303ED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CA7C6E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0D668322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B0EA6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1C5890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7E7789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BC99D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6A2A2522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C1617B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C5730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DA374D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882618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593F76B3" w14:textId="77777777" w:rsidTr="00592F3C">
        <w:trPr>
          <w:trHeight w:val="447"/>
        </w:trPr>
        <w:tc>
          <w:tcPr>
            <w:tcW w:w="16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6DDF85F2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26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33228874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Kidney allograft</w:t>
            </w:r>
          </w:p>
        </w:tc>
        <w:tc>
          <w:tcPr>
            <w:tcW w:w="300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4ED9A79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Improved renal function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Reduced fibrosis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Reduced expression of IL-6</w:t>
            </w:r>
          </w:p>
        </w:tc>
        <w:tc>
          <w:tcPr>
            <w:tcW w:w="190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0EFE9FA7" w14:textId="6817BF89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Franquesa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592F3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32]</w:t>
            </w:r>
          </w:p>
        </w:tc>
      </w:tr>
      <w:tr w:rsidR="009F1441" w:rsidRPr="00FC51E0" w14:paraId="2D1BEC59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2B9913C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4058D54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40BA3F5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D9DE30A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33AFC176" w14:textId="77777777" w:rsidTr="00592F3C">
        <w:trPr>
          <w:trHeight w:val="447"/>
        </w:trPr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346D399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F305013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3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B7CCB49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9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8F7606" w14:textId="77777777" w:rsidR="00902347" w:rsidRPr="00FC51E0" w:rsidRDefault="00902347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</w:tbl>
    <w:p w14:paraId="5891818E" w14:textId="77777777" w:rsidR="00E7739A" w:rsidRPr="00FC51E0" w:rsidRDefault="00E7739A" w:rsidP="00815FD4">
      <w:pPr>
        <w:spacing w:line="360" w:lineRule="auto"/>
        <w:rPr>
          <w:rFonts w:ascii="Book Antiqua" w:hAnsi="Book Antiqua"/>
          <w:szCs w:val="24"/>
        </w:rPr>
      </w:pPr>
    </w:p>
    <w:p w14:paraId="31D8D3D1" w14:textId="74F46E86" w:rsidR="00B2543E" w:rsidRPr="00FC51E0" w:rsidRDefault="00092C54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t>AK</w:t>
      </w:r>
      <w:r w:rsidR="00D8423D" w:rsidRPr="00FC51E0">
        <w:rPr>
          <w:rFonts w:ascii="Book Antiqua" w:hAnsi="Book Antiqua"/>
          <w:szCs w:val="24"/>
        </w:rPr>
        <w:t>I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D8423D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A</w:t>
      </w:r>
      <w:r w:rsidR="00D8423D" w:rsidRPr="00FC51E0">
        <w:rPr>
          <w:rFonts w:ascii="Book Antiqua" w:hAnsi="Book Antiqua"/>
          <w:szCs w:val="24"/>
        </w:rPr>
        <w:t>cute kidney injury; I/R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D8423D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I</w:t>
      </w:r>
      <w:r w:rsidR="00C46B8B" w:rsidRPr="00FC51E0">
        <w:rPr>
          <w:rFonts w:ascii="Book Antiqua" w:hAnsi="Book Antiqua"/>
          <w:szCs w:val="24"/>
        </w:rPr>
        <w:t>schemia reperfusion; GN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C46B8B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G</w:t>
      </w:r>
      <w:r w:rsidR="005E7B43" w:rsidRPr="00FC51E0">
        <w:rPr>
          <w:rFonts w:ascii="Book Antiqua" w:hAnsi="Book Antiqua"/>
          <w:szCs w:val="24"/>
        </w:rPr>
        <w:t>lomerulonephritis; CKD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5E7B43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C</w:t>
      </w:r>
      <w:r w:rsidR="005E7B43" w:rsidRPr="00FC51E0">
        <w:rPr>
          <w:rFonts w:ascii="Book Antiqua" w:hAnsi="Book Antiqua"/>
          <w:szCs w:val="24"/>
        </w:rPr>
        <w:t>hronic kidney disease</w:t>
      </w:r>
      <w:r w:rsidR="00DA089F" w:rsidRPr="00FC51E0">
        <w:rPr>
          <w:rFonts w:ascii="Book Antiqua" w:hAnsi="Book Antiqua"/>
          <w:szCs w:val="24"/>
        </w:rPr>
        <w:t xml:space="preserve">; </w:t>
      </w:r>
      <w:r w:rsidR="00DF257C" w:rsidRPr="00FC51E0">
        <w:rPr>
          <w:rFonts w:ascii="Book Antiqua" w:hAnsi="Book Antiqua"/>
          <w:szCs w:val="24"/>
        </w:rPr>
        <w:t>VEGF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DF257C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V</w:t>
      </w:r>
      <w:r w:rsidR="00DF257C" w:rsidRPr="00FC51E0">
        <w:rPr>
          <w:rFonts w:ascii="Book Antiqua" w:hAnsi="Book Antiqua"/>
          <w:szCs w:val="24"/>
        </w:rPr>
        <w:t>ascular endothelial growth factor</w:t>
      </w:r>
      <w:r w:rsidR="00574AC7" w:rsidRPr="00FC51E0">
        <w:rPr>
          <w:rFonts w:ascii="Book Antiqua" w:hAnsi="Book Antiqua"/>
          <w:szCs w:val="24"/>
        </w:rPr>
        <w:t>; TGF-</w:t>
      </w:r>
      <w:r w:rsidR="00574AC7" w:rsidRPr="00FC51E0">
        <w:rPr>
          <w:rFonts w:ascii="Symbol" w:hAnsi="Symbol"/>
          <w:szCs w:val="24"/>
        </w:rPr>
        <w:t>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574AC7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T</w:t>
      </w:r>
      <w:r w:rsidR="00574AC7" w:rsidRPr="00FC51E0">
        <w:rPr>
          <w:rFonts w:ascii="Book Antiqua" w:hAnsi="Book Antiqua"/>
          <w:szCs w:val="24"/>
        </w:rPr>
        <w:t xml:space="preserve">ransforming </w:t>
      </w:r>
      <w:r w:rsidR="0000472C" w:rsidRPr="00FC51E0">
        <w:rPr>
          <w:rFonts w:ascii="Book Antiqua" w:hAnsi="Book Antiqua"/>
          <w:szCs w:val="24"/>
        </w:rPr>
        <w:t>growth factor-</w:t>
      </w:r>
      <w:r w:rsidR="0000472C" w:rsidRPr="00FC51E0">
        <w:rPr>
          <w:rFonts w:ascii="Symbol" w:hAnsi="Symbol"/>
          <w:szCs w:val="24"/>
        </w:rPr>
        <w:t></w:t>
      </w:r>
      <w:r w:rsidR="0000472C" w:rsidRPr="00FC51E0">
        <w:rPr>
          <w:rFonts w:ascii="Book Antiqua" w:hAnsi="Book Antiqua"/>
          <w:szCs w:val="24"/>
        </w:rPr>
        <w:t>; BMP-7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AD1DAA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B</w:t>
      </w:r>
      <w:r w:rsidR="00353BE5" w:rsidRPr="00FC51E0">
        <w:rPr>
          <w:rFonts w:ascii="Book Antiqua" w:hAnsi="Book Antiqua"/>
          <w:szCs w:val="24"/>
        </w:rPr>
        <w:t xml:space="preserve">one </w:t>
      </w:r>
      <w:r w:rsidR="00CC40AB" w:rsidRPr="00FC51E0">
        <w:rPr>
          <w:rFonts w:ascii="Book Antiqua" w:hAnsi="Book Antiqua"/>
          <w:szCs w:val="24"/>
        </w:rPr>
        <w:t>morphogenetic protein-7; IL-6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CC40AB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I</w:t>
      </w:r>
      <w:r w:rsidR="007430AB" w:rsidRPr="00FC51E0">
        <w:rPr>
          <w:rFonts w:ascii="Book Antiqua" w:hAnsi="Book Antiqua"/>
          <w:szCs w:val="24"/>
        </w:rPr>
        <w:t>nterleukin-6; TNF-</w:t>
      </w:r>
      <w:r w:rsidR="007430AB" w:rsidRPr="00FC51E0">
        <w:rPr>
          <w:rFonts w:ascii="Symbol" w:hAnsi="Symbol"/>
          <w:szCs w:val="24"/>
        </w:rPr>
        <w:t></w:t>
      </w:r>
      <w:r w:rsidR="00DC61AA">
        <w:rPr>
          <w:rFonts w:ascii="Book Antiqua" w:eastAsia="宋体" w:hAnsi="Book Antiqua" w:hint="eastAsia"/>
          <w:szCs w:val="24"/>
          <w:lang w:eastAsia="zh-CN"/>
        </w:rPr>
        <w:t>:</w:t>
      </w:r>
      <w:r w:rsidR="007430AB" w:rsidRPr="00FC51E0">
        <w:rPr>
          <w:rFonts w:ascii="Book Antiqua" w:hAnsi="Book Antiqua"/>
          <w:szCs w:val="24"/>
        </w:rPr>
        <w:t xml:space="preserve"> </w:t>
      </w:r>
      <w:r w:rsidR="00DC61AA" w:rsidRPr="00FC51E0">
        <w:rPr>
          <w:rFonts w:ascii="Book Antiqua" w:hAnsi="Book Antiqua"/>
          <w:szCs w:val="24"/>
        </w:rPr>
        <w:t>T</w:t>
      </w:r>
      <w:r w:rsidR="007430AB" w:rsidRPr="00FC51E0">
        <w:rPr>
          <w:rFonts w:ascii="Book Antiqua" w:hAnsi="Book Antiqua"/>
          <w:szCs w:val="24"/>
        </w:rPr>
        <w:t xml:space="preserve">umor </w:t>
      </w:r>
      <w:r w:rsidR="00C17B23" w:rsidRPr="00FC51E0">
        <w:rPr>
          <w:rFonts w:ascii="Book Antiqua" w:hAnsi="Book Antiqua"/>
          <w:szCs w:val="24"/>
        </w:rPr>
        <w:t>necrosis factor</w:t>
      </w:r>
      <w:r w:rsidR="00E06CE5" w:rsidRPr="00FC51E0">
        <w:rPr>
          <w:rFonts w:ascii="Book Antiqua" w:hAnsi="Book Antiqua"/>
          <w:szCs w:val="24"/>
        </w:rPr>
        <w:t>-</w:t>
      </w:r>
      <w:r w:rsidR="00C17B23" w:rsidRPr="00FC51E0">
        <w:rPr>
          <w:rFonts w:ascii="Symbol" w:hAnsi="Symbol"/>
          <w:szCs w:val="24"/>
        </w:rPr>
        <w:t></w:t>
      </w:r>
      <w:r w:rsidR="00C17B23" w:rsidRPr="00FC51E0">
        <w:rPr>
          <w:rFonts w:ascii="Book Antiqua" w:hAnsi="Book Antiqua"/>
          <w:szCs w:val="24"/>
        </w:rPr>
        <w:t>.</w:t>
      </w:r>
    </w:p>
    <w:p w14:paraId="065C811F" w14:textId="0DF9A630" w:rsidR="00B2543E" w:rsidRPr="00FC3529" w:rsidRDefault="00B2543E" w:rsidP="00815FD4">
      <w:pPr>
        <w:widowControl/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FC51E0">
        <w:rPr>
          <w:rFonts w:ascii="Book Antiqua" w:hAnsi="Book Antiqua"/>
          <w:szCs w:val="24"/>
        </w:rPr>
        <w:br w:type="page"/>
      </w:r>
      <w:r w:rsidR="009F1441" w:rsidRPr="00B45B2E">
        <w:rPr>
          <w:rFonts w:ascii="Book Antiqua" w:hAnsi="Book Antiqua"/>
          <w:b/>
          <w:szCs w:val="24"/>
        </w:rPr>
        <w:lastRenderedPageBreak/>
        <w:t>Table 3</w:t>
      </w:r>
      <w:r w:rsidRPr="00B45B2E">
        <w:rPr>
          <w:rFonts w:ascii="Book Antiqua" w:hAnsi="Book Antiqua"/>
          <w:b/>
          <w:szCs w:val="24"/>
        </w:rPr>
        <w:t xml:space="preserve"> Effects of </w:t>
      </w:r>
      <w:r w:rsidR="00B45B2E" w:rsidRPr="00B45B2E">
        <w:rPr>
          <w:rFonts w:ascii="Book Antiqua" w:hAnsi="Book Antiqua"/>
          <w:b/>
          <w:szCs w:val="24"/>
        </w:rPr>
        <w:t xml:space="preserve">adipose tissue-derived </w:t>
      </w:r>
      <w:r w:rsidR="00B45B2E" w:rsidRPr="004943E8">
        <w:rPr>
          <w:rFonts w:ascii="Book Antiqua" w:hAnsi="Book Antiqua"/>
          <w:b/>
          <w:szCs w:val="24"/>
        </w:rPr>
        <w:t>mesenchymal stem cells</w:t>
      </w:r>
      <w:r w:rsidR="00FC3529">
        <w:rPr>
          <w:rFonts w:ascii="Book Antiqua" w:hAnsi="Book Antiqua"/>
          <w:b/>
          <w:szCs w:val="24"/>
        </w:rPr>
        <w:t xml:space="preserve"> on renal tissue repair</w:t>
      </w:r>
    </w:p>
    <w:tbl>
      <w:tblPr>
        <w:tblW w:w="8379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620"/>
        <w:gridCol w:w="2200"/>
        <w:gridCol w:w="2716"/>
        <w:gridCol w:w="1843"/>
      </w:tblGrid>
      <w:tr w:rsidR="009F1441" w:rsidRPr="00FC51E0" w14:paraId="77764523" w14:textId="77777777" w:rsidTr="009B727B">
        <w:trPr>
          <w:trHeight w:val="459"/>
        </w:trPr>
        <w:tc>
          <w:tcPr>
            <w:tcW w:w="16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15DB77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Origin of stem cells</w:t>
            </w:r>
          </w:p>
        </w:tc>
        <w:tc>
          <w:tcPr>
            <w:tcW w:w="22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912D82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Experimental model</w:t>
            </w:r>
          </w:p>
        </w:tc>
        <w:tc>
          <w:tcPr>
            <w:tcW w:w="271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8BC6CA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Effects</w:t>
            </w:r>
          </w:p>
        </w:tc>
        <w:tc>
          <w:tcPr>
            <w:tcW w:w="184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56292C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ferences</w:t>
            </w:r>
          </w:p>
        </w:tc>
      </w:tr>
      <w:tr w:rsidR="009F1441" w:rsidRPr="00FC51E0" w14:paraId="3C6A3CD5" w14:textId="77777777" w:rsidTr="009B727B">
        <w:trPr>
          <w:trHeight w:val="12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74CD9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BE17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6959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65EA9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2042EE87" w14:textId="77777777" w:rsidTr="009B727B">
        <w:trPr>
          <w:trHeight w:val="447"/>
        </w:trPr>
        <w:tc>
          <w:tcPr>
            <w:tcW w:w="16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AC7D23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22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4985A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I/R injury</w:t>
            </w:r>
          </w:p>
        </w:tc>
        <w:tc>
          <w:tcPr>
            <w:tcW w:w="271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9A0F26" w14:textId="7F0490D5" w:rsidR="006E5B30" w:rsidRPr="00FC51E0" w:rsidRDefault="00A44A7E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covery of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renal function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Reduction in oxidative stress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43DB5B" w14:textId="1D026C3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Chen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007414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4</w:t>
            </w:r>
            <w:r w:rsidR="00893D8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0</w:t>
            </w:r>
            <w:r w:rsidR="00007414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F1441" w:rsidRPr="00FC51E0" w14:paraId="17E86D9D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C57AEC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098D52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7F579B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50C6D3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305E33EB" w14:textId="77777777" w:rsidTr="009B727B">
        <w:trPr>
          <w:trHeight w:val="447"/>
        </w:trPr>
        <w:tc>
          <w:tcPr>
            <w:tcW w:w="16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C1D529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Human</w:t>
            </w:r>
          </w:p>
        </w:tc>
        <w:tc>
          <w:tcPr>
            <w:tcW w:w="22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1B576C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Cisplatin-induced AKI</w:t>
            </w:r>
          </w:p>
        </w:tc>
        <w:tc>
          <w:tcPr>
            <w:tcW w:w="271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F56F52" w14:textId="2D21E18D" w:rsidR="006E5B30" w:rsidRPr="00FC51E0" w:rsidRDefault="00A44A7E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covery of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renal function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Conditioned medium was effective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BC999E" w14:textId="00FE2FC8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Kim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4</w:t>
            </w:r>
            <w:r w:rsidR="00893D8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1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F1441" w:rsidRPr="00FC51E0" w14:paraId="548A5348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FA790B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025717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D3DAC1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7C104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6E807145" w14:textId="77777777" w:rsidTr="009B727B">
        <w:trPr>
          <w:trHeight w:val="447"/>
        </w:trPr>
        <w:tc>
          <w:tcPr>
            <w:tcW w:w="16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A9CDEB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Human</w:t>
            </w:r>
          </w:p>
        </w:tc>
        <w:tc>
          <w:tcPr>
            <w:tcW w:w="22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4D8543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Folic acid-induced AKI</w:t>
            </w:r>
          </w:p>
        </w:tc>
        <w:tc>
          <w:tcPr>
            <w:tcW w:w="271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FE53D3" w14:textId="51A56366" w:rsidR="006E5B30" w:rsidRPr="00FC51E0" w:rsidRDefault="00A44A7E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covery of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renal function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HGF and VEGF production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E2A27E" w14:textId="327BCF2B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Katsuno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4</w:t>
            </w:r>
            <w:r w:rsidR="00893D8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2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F1441" w:rsidRPr="00FC51E0" w14:paraId="70C32FFA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86586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FB682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D8559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599557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4408F363" w14:textId="77777777" w:rsidTr="009B727B">
        <w:trPr>
          <w:trHeight w:val="447"/>
        </w:trPr>
        <w:tc>
          <w:tcPr>
            <w:tcW w:w="16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146FF3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at</w:t>
            </w:r>
          </w:p>
        </w:tc>
        <w:tc>
          <w:tcPr>
            <w:tcW w:w="22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A1786E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Anti-GBM disease</w:t>
            </w:r>
          </w:p>
        </w:tc>
        <w:tc>
          <w:tcPr>
            <w:tcW w:w="271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A04781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duced renal injury and proteinuria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 xml:space="preserve">Conversion of macrophages to </w:t>
            </w: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immunoregulatory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cells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E4010C" w14:textId="52C77159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Furuhashi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4</w:t>
            </w:r>
            <w:r w:rsidR="00893D8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3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F1441" w:rsidRPr="00FC51E0" w14:paraId="6B6E39F5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6E087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486FFC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FD08D1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47ED7B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5333B1C1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B267A2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3EA6F8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9827FA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4257EA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0F4605A9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371BCC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321D0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91618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583DC1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78B83C48" w14:textId="77777777" w:rsidTr="009B727B">
        <w:trPr>
          <w:trHeight w:val="447"/>
        </w:trPr>
        <w:tc>
          <w:tcPr>
            <w:tcW w:w="16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53D148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wine</w:t>
            </w:r>
          </w:p>
        </w:tc>
        <w:tc>
          <w:tcPr>
            <w:tcW w:w="22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906311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nal artery stenosis</w:t>
            </w:r>
          </w:p>
        </w:tc>
        <w:tc>
          <w:tcPr>
            <w:tcW w:w="271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354795" w14:textId="31EC30A3" w:rsidR="006E5B30" w:rsidRPr="00FC51E0" w:rsidRDefault="00A44A7E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covery of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renal function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I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t>mproved angiogenesis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 xml:space="preserve">Increased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 xml:space="preserve">production of VEGF and </w:t>
            </w:r>
            <w:proofErr w:type="spellStart"/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bFGF</w:t>
            </w:r>
            <w:proofErr w:type="spellEnd"/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08191C" w14:textId="6474CED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Eirin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4</w:t>
            </w:r>
            <w:r w:rsidR="00893D8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4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F1441" w:rsidRPr="00FC51E0" w14:paraId="031A7B23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ED92B0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213F96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910236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0E853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12740456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F29880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D1357A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FD6509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19CA55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385AD9FF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D70879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6CCA65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9D669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76CB1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056E6013" w14:textId="77777777" w:rsidTr="009B727B">
        <w:trPr>
          <w:trHeight w:val="447"/>
        </w:trPr>
        <w:tc>
          <w:tcPr>
            <w:tcW w:w="16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069E9E6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Swine</w:t>
            </w:r>
          </w:p>
        </w:tc>
        <w:tc>
          <w:tcPr>
            <w:tcW w:w="22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3EE35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nal artery stenosis</w:t>
            </w:r>
          </w:p>
        </w:tc>
        <w:tc>
          <w:tcPr>
            <w:tcW w:w="271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A53336" w14:textId="5FFD1D2A" w:rsidR="006E5B30" w:rsidRPr="00FC51E0" w:rsidRDefault="00A44A7E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covery of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renal function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lastRenderedPageBreak/>
              <w:t>Improved angiogenesis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Decreased oxidative stress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AA82F3" w14:textId="485448AC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lastRenderedPageBreak/>
              <w:t xml:space="preserve">Zhu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4</w:t>
            </w:r>
            <w:r w:rsidR="00893D8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5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F1441" w:rsidRPr="00FC51E0" w14:paraId="608097D9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686A6E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C7F145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7F9D3C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BFF756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6FC03425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4E588B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A797E0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7A3BD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57CF80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4A485202" w14:textId="77777777" w:rsidTr="009B727B">
        <w:trPr>
          <w:trHeight w:val="447"/>
        </w:trPr>
        <w:tc>
          <w:tcPr>
            <w:tcW w:w="16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9D56B1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lastRenderedPageBreak/>
              <w:t>Swine</w:t>
            </w:r>
          </w:p>
        </w:tc>
        <w:tc>
          <w:tcPr>
            <w:tcW w:w="22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13A9D5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Renal artery stenosis</w:t>
            </w:r>
          </w:p>
        </w:tc>
        <w:tc>
          <w:tcPr>
            <w:tcW w:w="271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670893" w14:textId="25E14079" w:rsidR="006E5B30" w:rsidRPr="00FC51E0" w:rsidRDefault="00A44A7E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covery of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renal function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I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t>mproved angiogenesis</w:t>
            </w:r>
            <w:r w:rsidRPr="00FC51E0">
              <w:rPr>
                <w:rFonts w:ascii="Book Antiqua" w:eastAsia="MS PGothic" w:hAnsi="Book Antiqua"/>
                <w:kern w:val="0"/>
                <w:szCs w:val="24"/>
              </w:rPr>
              <w:br/>
              <w:t xml:space="preserve">Increased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production of VEGF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C0D215" w14:textId="702FFE92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FC51E0">
              <w:rPr>
                <w:rFonts w:ascii="Book Antiqua" w:eastAsia="MS PGothic" w:hAnsi="Book Antiqua"/>
                <w:kern w:val="0"/>
                <w:szCs w:val="24"/>
              </w:rPr>
              <w:t>Ebrahimi</w:t>
            </w:r>
            <w:proofErr w:type="spellEnd"/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4</w:t>
            </w:r>
            <w:r w:rsidR="00893D8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6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F1441" w:rsidRPr="00FC51E0" w14:paraId="5D55E46E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7F0386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B6FBA1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E0220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8779BB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4E23F7C1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294693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853D7C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948DD9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128277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7E4B2C54" w14:textId="77777777" w:rsidTr="009B727B">
        <w:trPr>
          <w:trHeight w:val="447"/>
        </w:trPr>
        <w:tc>
          <w:tcPr>
            <w:tcW w:w="16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hideMark/>
          </w:tcPr>
          <w:p w14:paraId="54E48FDD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>Mouse</w:t>
            </w:r>
          </w:p>
        </w:tc>
        <w:tc>
          <w:tcPr>
            <w:tcW w:w="220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5F6FE893" w14:textId="58A47476" w:rsidR="006E5B30" w:rsidRPr="00FC51E0" w:rsidRDefault="00A44A7E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nal fibrosis (Unilateral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clamping of the renal pedicle)</w:t>
            </w:r>
          </w:p>
        </w:tc>
        <w:tc>
          <w:tcPr>
            <w:tcW w:w="271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633A40B1" w14:textId="3F5466E6" w:rsidR="006E5B30" w:rsidRPr="00FC51E0" w:rsidRDefault="00A44A7E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Recovery of 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t>renal function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Reduced fibrosis</w:t>
            </w:r>
            <w:r w:rsidR="006E5B30" w:rsidRPr="00FC51E0">
              <w:rPr>
                <w:rFonts w:ascii="Book Antiqua" w:eastAsia="MS PGothic" w:hAnsi="Book Antiqua"/>
                <w:kern w:val="0"/>
                <w:szCs w:val="24"/>
              </w:rPr>
              <w:br/>
              <w:t>Decreased expression of IL6 and TNF</w:t>
            </w:r>
            <w:r w:rsidR="006E5B30" w:rsidRPr="00FC51E0">
              <w:rPr>
                <w:rFonts w:ascii="Symbol" w:eastAsia="MS PGothic" w:hAnsi="Symbol"/>
                <w:kern w:val="0"/>
                <w:szCs w:val="24"/>
              </w:rPr>
              <w:t></w:t>
            </w:r>
            <w:r w:rsidRPr="00FC51E0">
              <w:rPr>
                <w:rFonts w:ascii="Symbol" w:eastAsia="MS PGothic" w:hAnsi="Symbol"/>
                <w:kern w:val="0"/>
                <w:szCs w:val="24"/>
              </w:rPr>
              <w:t>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4CD0B8B7" w14:textId="7C46198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FC51E0">
              <w:rPr>
                <w:rFonts w:ascii="Book Antiqua" w:eastAsia="MS PGothic" w:hAnsi="Book Antiqua"/>
                <w:kern w:val="0"/>
                <w:szCs w:val="24"/>
              </w:rPr>
              <w:t xml:space="preserve">Donizetti-Oliveira </w:t>
            </w:r>
            <w:r w:rsidR="0031777A" w:rsidRPr="00FC51E0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4</w:t>
            </w:r>
            <w:r w:rsidR="00893D8C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7</w:t>
            </w:r>
            <w:r w:rsidR="009B727B" w:rsidRPr="00FC51E0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F1441" w:rsidRPr="00FC51E0" w14:paraId="46E66EA0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4F08947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ACF3EE3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BAC58FE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DDEC989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50C97A91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2ED282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C4E8BA9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C50A257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C70DC8A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  <w:tr w:rsidR="009F1441" w:rsidRPr="00FC51E0" w14:paraId="086C2E4B" w14:textId="77777777" w:rsidTr="009B727B">
        <w:trPr>
          <w:trHeight w:val="447"/>
        </w:trPr>
        <w:tc>
          <w:tcPr>
            <w:tcW w:w="1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C6FDDB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2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A9AD6C1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271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12D994F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D5F3475" w14:textId="77777777" w:rsidR="006E5B30" w:rsidRPr="00FC51E0" w:rsidRDefault="006E5B30" w:rsidP="00815FD4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</w:p>
        </w:tc>
      </w:tr>
    </w:tbl>
    <w:p w14:paraId="34D435FD" w14:textId="2EC2F80A" w:rsidR="00B80529" w:rsidRPr="00FC51E0" w:rsidRDefault="00E6471E" w:rsidP="00815FD4">
      <w:pPr>
        <w:spacing w:line="360" w:lineRule="auto"/>
        <w:rPr>
          <w:rFonts w:ascii="Book Antiqua" w:hAnsi="Book Antiqua"/>
          <w:szCs w:val="24"/>
        </w:rPr>
      </w:pPr>
      <w:r w:rsidRPr="00FC51E0">
        <w:rPr>
          <w:rFonts w:ascii="Book Antiqua" w:hAnsi="Book Antiqua"/>
          <w:szCs w:val="24"/>
        </w:rPr>
        <w:t>I/R</w:t>
      </w:r>
      <w:r w:rsidR="00FC3529">
        <w:rPr>
          <w:rFonts w:ascii="Book Antiqua" w:eastAsia="宋体" w:hAnsi="Book Antiqua" w:hint="eastAsia"/>
          <w:szCs w:val="24"/>
          <w:lang w:eastAsia="zh-CN"/>
        </w:rPr>
        <w:t>:</w:t>
      </w:r>
      <w:r w:rsidRPr="00FC51E0">
        <w:rPr>
          <w:rFonts w:ascii="Book Antiqua" w:hAnsi="Book Antiqua"/>
          <w:szCs w:val="24"/>
        </w:rPr>
        <w:t xml:space="preserve"> </w:t>
      </w:r>
      <w:r w:rsidR="00FC3529" w:rsidRPr="00FC51E0">
        <w:rPr>
          <w:rFonts w:ascii="Book Antiqua" w:hAnsi="Book Antiqua"/>
          <w:szCs w:val="24"/>
        </w:rPr>
        <w:t>I</w:t>
      </w:r>
      <w:r w:rsidRPr="00FC51E0">
        <w:rPr>
          <w:rFonts w:ascii="Book Antiqua" w:hAnsi="Book Antiqua"/>
          <w:szCs w:val="24"/>
        </w:rPr>
        <w:t xml:space="preserve">schemia reperfusion; </w:t>
      </w:r>
      <w:r w:rsidR="003B6667" w:rsidRPr="00FC51E0">
        <w:rPr>
          <w:rFonts w:ascii="Book Antiqua" w:hAnsi="Book Antiqua"/>
          <w:szCs w:val="24"/>
        </w:rPr>
        <w:t>AKI</w:t>
      </w:r>
      <w:r w:rsidR="00FC3529">
        <w:rPr>
          <w:rFonts w:ascii="Book Antiqua" w:eastAsia="宋体" w:hAnsi="Book Antiqua" w:hint="eastAsia"/>
          <w:szCs w:val="24"/>
          <w:lang w:eastAsia="zh-CN"/>
        </w:rPr>
        <w:t>:</w:t>
      </w:r>
      <w:r w:rsidR="003B6667" w:rsidRPr="00FC51E0">
        <w:rPr>
          <w:rFonts w:ascii="Book Antiqua" w:hAnsi="Book Antiqua"/>
          <w:szCs w:val="24"/>
        </w:rPr>
        <w:t xml:space="preserve"> </w:t>
      </w:r>
      <w:r w:rsidR="00FC3529" w:rsidRPr="00FC51E0">
        <w:rPr>
          <w:rFonts w:ascii="Book Antiqua" w:hAnsi="Book Antiqua"/>
          <w:szCs w:val="24"/>
        </w:rPr>
        <w:t>A</w:t>
      </w:r>
      <w:r w:rsidR="003B6667" w:rsidRPr="00FC51E0">
        <w:rPr>
          <w:rFonts w:ascii="Book Antiqua" w:hAnsi="Book Antiqua"/>
          <w:szCs w:val="24"/>
        </w:rPr>
        <w:t xml:space="preserve">cute kidney injury; </w:t>
      </w:r>
      <w:r w:rsidRPr="00FC51E0">
        <w:rPr>
          <w:rFonts w:ascii="Book Antiqua" w:hAnsi="Book Antiqua"/>
          <w:szCs w:val="24"/>
        </w:rPr>
        <w:t>GBM</w:t>
      </w:r>
      <w:r w:rsidR="00FC3529">
        <w:rPr>
          <w:rFonts w:ascii="Book Antiqua" w:eastAsia="宋体" w:hAnsi="Book Antiqua" w:hint="eastAsia"/>
          <w:szCs w:val="24"/>
          <w:lang w:eastAsia="zh-CN"/>
        </w:rPr>
        <w:t>:</w:t>
      </w:r>
      <w:r w:rsidRPr="00FC51E0">
        <w:rPr>
          <w:rFonts w:ascii="Book Antiqua" w:hAnsi="Book Antiqua"/>
          <w:szCs w:val="24"/>
        </w:rPr>
        <w:t xml:space="preserve"> </w:t>
      </w:r>
      <w:r w:rsidR="00FC3529" w:rsidRPr="00FC51E0">
        <w:rPr>
          <w:rFonts w:ascii="Book Antiqua" w:hAnsi="Book Antiqua"/>
          <w:szCs w:val="24"/>
        </w:rPr>
        <w:t>G</w:t>
      </w:r>
      <w:r w:rsidRPr="00FC51E0">
        <w:rPr>
          <w:rFonts w:ascii="Book Antiqua" w:hAnsi="Book Antiqua"/>
          <w:szCs w:val="24"/>
        </w:rPr>
        <w:t>lomerular baseme</w:t>
      </w:r>
      <w:r w:rsidR="00403925" w:rsidRPr="00FC51E0">
        <w:rPr>
          <w:rFonts w:ascii="Book Antiqua" w:hAnsi="Book Antiqua"/>
          <w:szCs w:val="24"/>
        </w:rPr>
        <w:t>nt membrane; HGF</w:t>
      </w:r>
      <w:r w:rsidR="00FC3529">
        <w:rPr>
          <w:rFonts w:ascii="Book Antiqua" w:eastAsia="宋体" w:hAnsi="Book Antiqua" w:hint="eastAsia"/>
          <w:szCs w:val="24"/>
          <w:lang w:eastAsia="zh-CN"/>
        </w:rPr>
        <w:t>:</w:t>
      </w:r>
      <w:r w:rsidR="00403925" w:rsidRPr="00FC51E0">
        <w:rPr>
          <w:rFonts w:ascii="Book Antiqua" w:hAnsi="Book Antiqua"/>
          <w:szCs w:val="24"/>
        </w:rPr>
        <w:t xml:space="preserve"> </w:t>
      </w:r>
      <w:r w:rsidR="00FC3529" w:rsidRPr="00FC51E0">
        <w:rPr>
          <w:rFonts w:ascii="Book Antiqua" w:hAnsi="Book Antiqua"/>
          <w:szCs w:val="24"/>
        </w:rPr>
        <w:t>H</w:t>
      </w:r>
      <w:r w:rsidR="00403925" w:rsidRPr="00FC51E0">
        <w:rPr>
          <w:rFonts w:ascii="Book Antiqua" w:hAnsi="Book Antiqua"/>
          <w:szCs w:val="24"/>
        </w:rPr>
        <w:t>epatocyte gro</w:t>
      </w:r>
      <w:r w:rsidR="00D45EF9" w:rsidRPr="00FC51E0">
        <w:rPr>
          <w:rFonts w:ascii="Book Antiqua" w:hAnsi="Book Antiqua"/>
          <w:szCs w:val="24"/>
        </w:rPr>
        <w:t xml:space="preserve">wth factor; </w:t>
      </w:r>
      <w:r w:rsidR="008F38FE" w:rsidRPr="00FC51E0">
        <w:rPr>
          <w:rFonts w:ascii="Book Antiqua" w:hAnsi="Book Antiqua"/>
          <w:szCs w:val="24"/>
        </w:rPr>
        <w:t>VEGF</w:t>
      </w:r>
      <w:r w:rsidR="00FC3529">
        <w:rPr>
          <w:rFonts w:ascii="Book Antiqua" w:eastAsia="宋体" w:hAnsi="Book Antiqua" w:hint="eastAsia"/>
          <w:szCs w:val="24"/>
          <w:lang w:eastAsia="zh-CN"/>
        </w:rPr>
        <w:t>:</w:t>
      </w:r>
      <w:r w:rsidR="008F38FE" w:rsidRPr="00FC51E0">
        <w:rPr>
          <w:rFonts w:ascii="Book Antiqua" w:hAnsi="Book Antiqua"/>
          <w:szCs w:val="24"/>
        </w:rPr>
        <w:t xml:space="preserve"> </w:t>
      </w:r>
      <w:r w:rsidR="00FC3529" w:rsidRPr="00FC51E0">
        <w:rPr>
          <w:rFonts w:ascii="Book Antiqua" w:hAnsi="Book Antiqua"/>
          <w:szCs w:val="24"/>
        </w:rPr>
        <w:t>V</w:t>
      </w:r>
      <w:r w:rsidR="008F38FE" w:rsidRPr="00FC51E0">
        <w:rPr>
          <w:rFonts w:ascii="Book Antiqua" w:hAnsi="Book Antiqua"/>
          <w:szCs w:val="24"/>
        </w:rPr>
        <w:t xml:space="preserve">ascular endothelial growth factor; </w:t>
      </w:r>
      <w:proofErr w:type="spellStart"/>
      <w:r w:rsidR="008F38FE" w:rsidRPr="00FC51E0">
        <w:rPr>
          <w:rFonts w:ascii="Book Antiqua" w:hAnsi="Book Antiqua"/>
          <w:szCs w:val="24"/>
        </w:rPr>
        <w:t>bFGF</w:t>
      </w:r>
      <w:proofErr w:type="spellEnd"/>
      <w:r w:rsidR="00FC3529">
        <w:rPr>
          <w:rFonts w:ascii="Book Antiqua" w:eastAsia="宋体" w:hAnsi="Book Antiqua" w:hint="eastAsia"/>
          <w:szCs w:val="24"/>
          <w:lang w:eastAsia="zh-CN"/>
        </w:rPr>
        <w:t>:</w:t>
      </w:r>
      <w:r w:rsidR="008F38FE" w:rsidRPr="00FC51E0">
        <w:rPr>
          <w:rFonts w:ascii="Book Antiqua" w:hAnsi="Book Antiqua"/>
          <w:szCs w:val="24"/>
        </w:rPr>
        <w:t xml:space="preserve"> </w:t>
      </w:r>
      <w:r w:rsidR="00FC3529" w:rsidRPr="00FC51E0">
        <w:rPr>
          <w:rFonts w:ascii="Book Antiqua" w:hAnsi="Book Antiqua"/>
          <w:szCs w:val="24"/>
        </w:rPr>
        <w:t>B</w:t>
      </w:r>
      <w:r w:rsidR="008F38FE" w:rsidRPr="00FC51E0">
        <w:rPr>
          <w:rFonts w:ascii="Book Antiqua" w:hAnsi="Book Antiqua"/>
          <w:szCs w:val="24"/>
        </w:rPr>
        <w:t>asic fibro</w:t>
      </w:r>
      <w:r w:rsidR="00B80529" w:rsidRPr="00FC51E0">
        <w:rPr>
          <w:rFonts w:ascii="Book Antiqua" w:hAnsi="Book Antiqua"/>
          <w:szCs w:val="24"/>
        </w:rPr>
        <w:t>blast growth factor; IL-6</w:t>
      </w:r>
      <w:r w:rsidR="00FC3529">
        <w:rPr>
          <w:rFonts w:ascii="Book Antiqua" w:eastAsia="宋体" w:hAnsi="Book Antiqua" w:hint="eastAsia"/>
          <w:szCs w:val="24"/>
          <w:lang w:eastAsia="zh-CN"/>
        </w:rPr>
        <w:t>:</w:t>
      </w:r>
      <w:r w:rsidR="00B80529" w:rsidRPr="00FC51E0">
        <w:rPr>
          <w:rFonts w:ascii="Book Antiqua" w:hAnsi="Book Antiqua"/>
          <w:szCs w:val="24"/>
        </w:rPr>
        <w:t xml:space="preserve"> </w:t>
      </w:r>
      <w:r w:rsidR="00FC3529" w:rsidRPr="00FC51E0">
        <w:rPr>
          <w:rFonts w:ascii="Book Antiqua" w:hAnsi="Book Antiqua"/>
          <w:szCs w:val="24"/>
        </w:rPr>
        <w:t>I</w:t>
      </w:r>
      <w:r w:rsidR="00B80529" w:rsidRPr="00FC51E0">
        <w:rPr>
          <w:rFonts w:ascii="Book Antiqua" w:hAnsi="Book Antiqua"/>
          <w:szCs w:val="24"/>
        </w:rPr>
        <w:t>nterleukin-6; TNF-</w:t>
      </w:r>
      <w:r w:rsidR="00B80529" w:rsidRPr="00FC51E0">
        <w:rPr>
          <w:rFonts w:ascii="Symbol" w:hAnsi="Symbol"/>
          <w:szCs w:val="24"/>
        </w:rPr>
        <w:t></w:t>
      </w:r>
      <w:r w:rsidR="00FC3529">
        <w:rPr>
          <w:rFonts w:ascii="Book Antiqua" w:eastAsia="宋体" w:hAnsi="Book Antiqua" w:hint="eastAsia"/>
          <w:szCs w:val="24"/>
          <w:lang w:eastAsia="zh-CN"/>
        </w:rPr>
        <w:t>:</w:t>
      </w:r>
      <w:r w:rsidR="00E113DF" w:rsidRPr="00FC51E0">
        <w:rPr>
          <w:rFonts w:ascii="Book Antiqua" w:hAnsi="Book Antiqua"/>
          <w:szCs w:val="24"/>
        </w:rPr>
        <w:t xml:space="preserve"> </w:t>
      </w:r>
      <w:r w:rsidR="00FC3529" w:rsidRPr="00FC51E0">
        <w:rPr>
          <w:rFonts w:ascii="Book Antiqua" w:hAnsi="Book Antiqua"/>
          <w:szCs w:val="24"/>
        </w:rPr>
        <w:t>T</w:t>
      </w:r>
      <w:r w:rsidR="00E113DF" w:rsidRPr="00FC51E0">
        <w:rPr>
          <w:rFonts w:ascii="Book Antiqua" w:hAnsi="Book Antiqua"/>
          <w:szCs w:val="24"/>
        </w:rPr>
        <w:t>umor necrosis factor-</w:t>
      </w:r>
      <w:r w:rsidR="00B80529" w:rsidRPr="00FC51E0">
        <w:rPr>
          <w:rFonts w:ascii="Symbol" w:hAnsi="Symbol"/>
          <w:szCs w:val="24"/>
        </w:rPr>
        <w:t></w:t>
      </w:r>
      <w:r w:rsidR="00B80529" w:rsidRPr="00FC51E0">
        <w:rPr>
          <w:rFonts w:ascii="Book Antiqua" w:hAnsi="Book Antiqua"/>
          <w:szCs w:val="24"/>
        </w:rPr>
        <w:t>.</w:t>
      </w:r>
    </w:p>
    <w:p w14:paraId="0E920C3F" w14:textId="3EDB96C4" w:rsidR="00B2543E" w:rsidRPr="00FC51E0" w:rsidRDefault="00B2543E" w:rsidP="00815FD4">
      <w:pPr>
        <w:widowControl/>
        <w:spacing w:line="360" w:lineRule="auto"/>
        <w:rPr>
          <w:rFonts w:ascii="Book Antiqua" w:hAnsi="Book Antiqua"/>
          <w:szCs w:val="24"/>
        </w:rPr>
      </w:pPr>
    </w:p>
    <w:sectPr w:rsidR="00B2543E" w:rsidRPr="00FC51E0">
      <w:footerReference w:type="even" r:id="rId10"/>
      <w:footerReference w:type="default" r:id="rId11"/>
      <w:pgSz w:w="11906" w:h="16838"/>
      <w:pgMar w:top="1985" w:right="1701" w:bottom="1701" w:left="1701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44E877E" w14:textId="77777777" w:rsidR="003A11CF" w:rsidRDefault="003A11CF" w:rsidP="007D7CA8">
      <w:r>
        <w:separator/>
      </w:r>
    </w:p>
  </w:endnote>
  <w:endnote w:type="continuationSeparator" w:id="0">
    <w:p w14:paraId="5B621903" w14:textId="77777777" w:rsidR="003A11CF" w:rsidRDefault="003A11CF" w:rsidP="007D7C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ヒラギノ角ゴ ProN W3">
    <w:charset w:val="4E"/>
    <w:family w:val="auto"/>
    <w:pitch w:val="variable"/>
    <w:sig w:usb0="E00002FF" w:usb1="7AC7FFFF" w:usb2="00000012" w:usb3="00000000" w:csb0="0002000D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MS PGothic">
    <w:altName w:val="ＭＳ Ｐゴシック"/>
    <w:charset w:val="80"/>
    <w:family w:val="swiss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E12C9A" w14:textId="77777777" w:rsidR="00E970B6" w:rsidRDefault="00E970B6" w:rsidP="00147C1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64B6EA9" w14:textId="77777777" w:rsidR="00E970B6" w:rsidRDefault="00E970B6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D0F51E" w14:textId="77777777" w:rsidR="00E970B6" w:rsidRDefault="00E970B6" w:rsidP="00147C1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91248">
      <w:rPr>
        <w:rStyle w:val="PageNumber"/>
        <w:noProof/>
      </w:rPr>
      <w:t>43</w:t>
    </w:r>
    <w:r>
      <w:rPr>
        <w:rStyle w:val="PageNumber"/>
      </w:rPr>
      <w:fldChar w:fldCharType="end"/>
    </w:r>
  </w:p>
  <w:p w14:paraId="41C23751" w14:textId="77777777" w:rsidR="00E970B6" w:rsidRDefault="00E970B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DD6C781" w14:textId="77777777" w:rsidR="003A11CF" w:rsidRDefault="003A11CF" w:rsidP="007D7CA8">
      <w:r>
        <w:separator/>
      </w:r>
    </w:p>
  </w:footnote>
  <w:footnote w:type="continuationSeparator" w:id="0">
    <w:p w14:paraId="05BDCE9B" w14:textId="77777777" w:rsidR="003A11CF" w:rsidRDefault="003A11CF" w:rsidP="007D7CA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933645"/>
    <w:multiLevelType w:val="hybridMultilevel"/>
    <w:tmpl w:val="30C45636"/>
    <w:lvl w:ilvl="0" w:tplc="5A76D6B4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">
    <w:nsid w:val="0EDD5D3D"/>
    <w:multiLevelType w:val="hybridMultilevel"/>
    <w:tmpl w:val="3FFE7DE0"/>
    <w:lvl w:ilvl="0" w:tplc="0FFED42C">
      <w:start w:val="4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">
    <w:nsid w:val="75AD2F2D"/>
    <w:multiLevelType w:val="hybridMultilevel"/>
    <w:tmpl w:val="C8D4F3B2"/>
    <w:lvl w:ilvl="0" w:tplc="8DC070F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3">
    <w:nsid w:val="75EE0B89"/>
    <w:multiLevelType w:val="hybridMultilevel"/>
    <w:tmpl w:val="C212C8E6"/>
    <w:lvl w:ilvl="0" w:tplc="7D10515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bordersDoNotSurroundHeader/>
  <w:bordersDoNotSurroundFooter/>
  <w:proofState w:spelling="clean" w:grammar="clean"/>
  <w:defaultTabStop w:val="960"/>
  <w:drawingGridVerticalSpacing w:val="20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JClinUrol&lt;/Style&gt;&lt;LeftDelim&gt;{&lt;/LeftDelim&gt;&lt;RightDelim&gt;}&lt;/RightDelim&gt;&lt;FontName&gt;ＭＳ 明朝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0fza05vuwazvpewzsaxw2x2wzedvwde520v&quot;&gt;StemCell_Kidne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8&lt;/item&gt;&lt;item&gt;30&lt;/item&gt;&lt;item&gt;31&lt;/item&gt;&lt;item&gt;32&lt;/item&gt;&lt;item&gt;34&lt;/item&gt;&lt;item&gt;35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4&lt;/item&gt;&lt;item&gt;56&lt;/item&gt;&lt;item&gt;57&lt;/item&gt;&lt;item&gt;58&lt;/item&gt;&lt;item&gt;59&lt;/item&gt;&lt;item&gt;60&lt;/item&gt;&lt;item&gt;62&lt;/item&gt;&lt;item&gt;65&lt;/item&gt;&lt;item&gt;66&lt;/item&gt;&lt;item&gt;67&lt;/item&gt;&lt;item&gt;68&lt;/item&gt;&lt;item&gt;70&lt;/item&gt;&lt;item&gt;71&lt;/item&gt;&lt;item&gt;72&lt;/item&gt;&lt;item&gt;75&lt;/item&gt;&lt;item&gt;76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93&lt;/item&gt;&lt;item&gt;94&lt;/item&gt;&lt;item&gt;95&lt;/item&gt;&lt;item&gt;98&lt;/item&gt;&lt;item&gt;100&lt;/item&gt;&lt;item&gt;101&lt;/item&gt;&lt;item&gt;102&lt;/item&gt;&lt;item&gt;103&lt;/item&gt;&lt;item&gt;104&lt;/item&gt;&lt;item&gt;105&lt;/item&gt;&lt;item&gt;106&lt;/item&gt;&lt;/record-ids&gt;&lt;/item&gt;&lt;/Libraries&gt;"/>
  </w:docVars>
  <w:rsids>
    <w:rsidRoot w:val="00FF6C05"/>
    <w:rsid w:val="0000013E"/>
    <w:rsid w:val="00001C79"/>
    <w:rsid w:val="000037CA"/>
    <w:rsid w:val="0000472C"/>
    <w:rsid w:val="000052A5"/>
    <w:rsid w:val="000060FB"/>
    <w:rsid w:val="00006348"/>
    <w:rsid w:val="0000720B"/>
    <w:rsid w:val="00007414"/>
    <w:rsid w:val="00014F9E"/>
    <w:rsid w:val="000151F5"/>
    <w:rsid w:val="00015F57"/>
    <w:rsid w:val="00016D24"/>
    <w:rsid w:val="00016EBD"/>
    <w:rsid w:val="00017D17"/>
    <w:rsid w:val="00020BF8"/>
    <w:rsid w:val="0002252A"/>
    <w:rsid w:val="00022ADC"/>
    <w:rsid w:val="000243D8"/>
    <w:rsid w:val="00024607"/>
    <w:rsid w:val="00025194"/>
    <w:rsid w:val="0002677D"/>
    <w:rsid w:val="00026ACF"/>
    <w:rsid w:val="00032BF4"/>
    <w:rsid w:val="00033FFE"/>
    <w:rsid w:val="00034A94"/>
    <w:rsid w:val="00035440"/>
    <w:rsid w:val="00035498"/>
    <w:rsid w:val="00036099"/>
    <w:rsid w:val="0004399F"/>
    <w:rsid w:val="00046292"/>
    <w:rsid w:val="000468AE"/>
    <w:rsid w:val="0004690F"/>
    <w:rsid w:val="00047721"/>
    <w:rsid w:val="0005105C"/>
    <w:rsid w:val="000541A2"/>
    <w:rsid w:val="00057187"/>
    <w:rsid w:val="0005718F"/>
    <w:rsid w:val="00061247"/>
    <w:rsid w:val="0006167B"/>
    <w:rsid w:val="00061B88"/>
    <w:rsid w:val="00062C45"/>
    <w:rsid w:val="000632BD"/>
    <w:rsid w:val="0006334C"/>
    <w:rsid w:val="00067248"/>
    <w:rsid w:val="00070485"/>
    <w:rsid w:val="00073CDA"/>
    <w:rsid w:val="00073EFF"/>
    <w:rsid w:val="0007486F"/>
    <w:rsid w:val="0007676A"/>
    <w:rsid w:val="000773F8"/>
    <w:rsid w:val="00077987"/>
    <w:rsid w:val="00082C2E"/>
    <w:rsid w:val="00082FA3"/>
    <w:rsid w:val="0008495F"/>
    <w:rsid w:val="000914D6"/>
    <w:rsid w:val="000914E9"/>
    <w:rsid w:val="00091ACC"/>
    <w:rsid w:val="00092C54"/>
    <w:rsid w:val="000937D5"/>
    <w:rsid w:val="0009466F"/>
    <w:rsid w:val="00094DD1"/>
    <w:rsid w:val="000951B9"/>
    <w:rsid w:val="00095D17"/>
    <w:rsid w:val="00096614"/>
    <w:rsid w:val="00097442"/>
    <w:rsid w:val="00097902"/>
    <w:rsid w:val="00097C70"/>
    <w:rsid w:val="000A0EC4"/>
    <w:rsid w:val="000A146C"/>
    <w:rsid w:val="000A7F41"/>
    <w:rsid w:val="000C01BE"/>
    <w:rsid w:val="000C020C"/>
    <w:rsid w:val="000C186F"/>
    <w:rsid w:val="000C2BE3"/>
    <w:rsid w:val="000C2D15"/>
    <w:rsid w:val="000C4667"/>
    <w:rsid w:val="000C48C7"/>
    <w:rsid w:val="000D2E1F"/>
    <w:rsid w:val="000D4994"/>
    <w:rsid w:val="000D5EAA"/>
    <w:rsid w:val="000E00B9"/>
    <w:rsid w:val="000E5A24"/>
    <w:rsid w:val="000E6407"/>
    <w:rsid w:val="000E6666"/>
    <w:rsid w:val="000E7E0C"/>
    <w:rsid w:val="000E7F59"/>
    <w:rsid w:val="000F00EF"/>
    <w:rsid w:val="000F112B"/>
    <w:rsid w:val="00100CCC"/>
    <w:rsid w:val="00104445"/>
    <w:rsid w:val="001051B8"/>
    <w:rsid w:val="00105AE6"/>
    <w:rsid w:val="00105C43"/>
    <w:rsid w:val="00107FA5"/>
    <w:rsid w:val="001106C5"/>
    <w:rsid w:val="00111A5D"/>
    <w:rsid w:val="001126E8"/>
    <w:rsid w:val="00114196"/>
    <w:rsid w:val="001152D6"/>
    <w:rsid w:val="001163B2"/>
    <w:rsid w:val="0012207D"/>
    <w:rsid w:val="00122F9C"/>
    <w:rsid w:val="001234BA"/>
    <w:rsid w:val="00124269"/>
    <w:rsid w:val="001259C8"/>
    <w:rsid w:val="00127820"/>
    <w:rsid w:val="00127BAD"/>
    <w:rsid w:val="00127C95"/>
    <w:rsid w:val="001373C0"/>
    <w:rsid w:val="00137971"/>
    <w:rsid w:val="00143012"/>
    <w:rsid w:val="00147C1E"/>
    <w:rsid w:val="00150992"/>
    <w:rsid w:val="00150FF0"/>
    <w:rsid w:val="00155774"/>
    <w:rsid w:val="00156014"/>
    <w:rsid w:val="001565D9"/>
    <w:rsid w:val="0016084A"/>
    <w:rsid w:val="001618BB"/>
    <w:rsid w:val="0016422F"/>
    <w:rsid w:val="001678E1"/>
    <w:rsid w:val="0016799A"/>
    <w:rsid w:val="00170442"/>
    <w:rsid w:val="0017178B"/>
    <w:rsid w:val="00173C71"/>
    <w:rsid w:val="00174550"/>
    <w:rsid w:val="0017543C"/>
    <w:rsid w:val="0017596C"/>
    <w:rsid w:val="00175C71"/>
    <w:rsid w:val="001760C3"/>
    <w:rsid w:val="00182CF1"/>
    <w:rsid w:val="00186559"/>
    <w:rsid w:val="00192F79"/>
    <w:rsid w:val="001933A2"/>
    <w:rsid w:val="00194836"/>
    <w:rsid w:val="00195139"/>
    <w:rsid w:val="001974E3"/>
    <w:rsid w:val="001A0B13"/>
    <w:rsid w:val="001A19F7"/>
    <w:rsid w:val="001A7003"/>
    <w:rsid w:val="001A7AF4"/>
    <w:rsid w:val="001B5270"/>
    <w:rsid w:val="001C0C39"/>
    <w:rsid w:val="001C1354"/>
    <w:rsid w:val="001C1619"/>
    <w:rsid w:val="001C2787"/>
    <w:rsid w:val="001C2F1F"/>
    <w:rsid w:val="001C38AA"/>
    <w:rsid w:val="001C3E2F"/>
    <w:rsid w:val="001C4E79"/>
    <w:rsid w:val="001C4EE9"/>
    <w:rsid w:val="001C731D"/>
    <w:rsid w:val="001D15A8"/>
    <w:rsid w:val="001D175F"/>
    <w:rsid w:val="001D218B"/>
    <w:rsid w:val="001D251D"/>
    <w:rsid w:val="001D2F6D"/>
    <w:rsid w:val="001D6935"/>
    <w:rsid w:val="001E28D7"/>
    <w:rsid w:val="001E6A70"/>
    <w:rsid w:val="001E7613"/>
    <w:rsid w:val="001F10F3"/>
    <w:rsid w:val="001F16A2"/>
    <w:rsid w:val="001F53B3"/>
    <w:rsid w:val="001F58E1"/>
    <w:rsid w:val="001F7D66"/>
    <w:rsid w:val="00200F8E"/>
    <w:rsid w:val="002072AA"/>
    <w:rsid w:val="002107AE"/>
    <w:rsid w:val="00211149"/>
    <w:rsid w:val="002126AB"/>
    <w:rsid w:val="00212816"/>
    <w:rsid w:val="00213C7A"/>
    <w:rsid w:val="00216FAF"/>
    <w:rsid w:val="0022283C"/>
    <w:rsid w:val="002248D8"/>
    <w:rsid w:val="0022560C"/>
    <w:rsid w:val="00231678"/>
    <w:rsid w:val="00232404"/>
    <w:rsid w:val="0023513F"/>
    <w:rsid w:val="00235514"/>
    <w:rsid w:val="00237262"/>
    <w:rsid w:val="00240AF0"/>
    <w:rsid w:val="002432C9"/>
    <w:rsid w:val="00243684"/>
    <w:rsid w:val="002456AC"/>
    <w:rsid w:val="00246C0D"/>
    <w:rsid w:val="0025042C"/>
    <w:rsid w:val="0025237D"/>
    <w:rsid w:val="00252AA4"/>
    <w:rsid w:val="0025344E"/>
    <w:rsid w:val="002548B6"/>
    <w:rsid w:val="00254A2B"/>
    <w:rsid w:val="0025508E"/>
    <w:rsid w:val="0025615C"/>
    <w:rsid w:val="002575EE"/>
    <w:rsid w:val="00260A3F"/>
    <w:rsid w:val="002627FD"/>
    <w:rsid w:val="00263565"/>
    <w:rsid w:val="00266E86"/>
    <w:rsid w:val="00271B8C"/>
    <w:rsid w:val="002738B5"/>
    <w:rsid w:val="00274F0E"/>
    <w:rsid w:val="00274F32"/>
    <w:rsid w:val="00275AF0"/>
    <w:rsid w:val="002776BD"/>
    <w:rsid w:val="00280AC8"/>
    <w:rsid w:val="0028203D"/>
    <w:rsid w:val="00283D96"/>
    <w:rsid w:val="002847DE"/>
    <w:rsid w:val="002852C9"/>
    <w:rsid w:val="0028669E"/>
    <w:rsid w:val="0028752E"/>
    <w:rsid w:val="0029029D"/>
    <w:rsid w:val="00291C3B"/>
    <w:rsid w:val="002944C9"/>
    <w:rsid w:val="002976DD"/>
    <w:rsid w:val="002A26F0"/>
    <w:rsid w:val="002A3D6A"/>
    <w:rsid w:val="002A58E9"/>
    <w:rsid w:val="002A60A2"/>
    <w:rsid w:val="002A7D1C"/>
    <w:rsid w:val="002B0C47"/>
    <w:rsid w:val="002B11B7"/>
    <w:rsid w:val="002B1228"/>
    <w:rsid w:val="002B1E0A"/>
    <w:rsid w:val="002B4334"/>
    <w:rsid w:val="002B5123"/>
    <w:rsid w:val="002B5B72"/>
    <w:rsid w:val="002B6EE0"/>
    <w:rsid w:val="002C10FD"/>
    <w:rsid w:val="002C1495"/>
    <w:rsid w:val="002C1C6A"/>
    <w:rsid w:val="002C3435"/>
    <w:rsid w:val="002C3FEB"/>
    <w:rsid w:val="002C4280"/>
    <w:rsid w:val="002C6D92"/>
    <w:rsid w:val="002D1726"/>
    <w:rsid w:val="002D3AAE"/>
    <w:rsid w:val="002D609C"/>
    <w:rsid w:val="002D784A"/>
    <w:rsid w:val="002E0D1B"/>
    <w:rsid w:val="002E3553"/>
    <w:rsid w:val="002E58DF"/>
    <w:rsid w:val="002F1F09"/>
    <w:rsid w:val="002F2C2A"/>
    <w:rsid w:val="002F3658"/>
    <w:rsid w:val="00304471"/>
    <w:rsid w:val="00304F74"/>
    <w:rsid w:val="003107CD"/>
    <w:rsid w:val="00312160"/>
    <w:rsid w:val="0031424F"/>
    <w:rsid w:val="00314490"/>
    <w:rsid w:val="0031777A"/>
    <w:rsid w:val="00317AEF"/>
    <w:rsid w:val="00317BF8"/>
    <w:rsid w:val="00322516"/>
    <w:rsid w:val="0032564F"/>
    <w:rsid w:val="00325B29"/>
    <w:rsid w:val="00327BEE"/>
    <w:rsid w:val="0033044E"/>
    <w:rsid w:val="00330935"/>
    <w:rsid w:val="00330B82"/>
    <w:rsid w:val="0033327C"/>
    <w:rsid w:val="00334531"/>
    <w:rsid w:val="00336A50"/>
    <w:rsid w:val="003376F4"/>
    <w:rsid w:val="00340C4A"/>
    <w:rsid w:val="00341C24"/>
    <w:rsid w:val="003465EC"/>
    <w:rsid w:val="003514A2"/>
    <w:rsid w:val="003519DD"/>
    <w:rsid w:val="00351C03"/>
    <w:rsid w:val="00353BE5"/>
    <w:rsid w:val="0035400E"/>
    <w:rsid w:val="00354732"/>
    <w:rsid w:val="0035563E"/>
    <w:rsid w:val="003628F2"/>
    <w:rsid w:val="00362BC3"/>
    <w:rsid w:val="00370463"/>
    <w:rsid w:val="00371995"/>
    <w:rsid w:val="0037307C"/>
    <w:rsid w:val="003739E3"/>
    <w:rsid w:val="003755A4"/>
    <w:rsid w:val="003777EF"/>
    <w:rsid w:val="00382A16"/>
    <w:rsid w:val="00384CCA"/>
    <w:rsid w:val="0038638B"/>
    <w:rsid w:val="00391AA1"/>
    <w:rsid w:val="0039206B"/>
    <w:rsid w:val="00393B5B"/>
    <w:rsid w:val="00395DD5"/>
    <w:rsid w:val="00396C00"/>
    <w:rsid w:val="003A11CF"/>
    <w:rsid w:val="003A1980"/>
    <w:rsid w:val="003A52E2"/>
    <w:rsid w:val="003A6408"/>
    <w:rsid w:val="003A702A"/>
    <w:rsid w:val="003A7CA5"/>
    <w:rsid w:val="003B0999"/>
    <w:rsid w:val="003B2DBE"/>
    <w:rsid w:val="003B6667"/>
    <w:rsid w:val="003C255E"/>
    <w:rsid w:val="003C2D3E"/>
    <w:rsid w:val="003C467E"/>
    <w:rsid w:val="003C65BC"/>
    <w:rsid w:val="003C6E5E"/>
    <w:rsid w:val="003D0484"/>
    <w:rsid w:val="003D06B1"/>
    <w:rsid w:val="003D106F"/>
    <w:rsid w:val="003D3B6A"/>
    <w:rsid w:val="003D5CCA"/>
    <w:rsid w:val="003D76AF"/>
    <w:rsid w:val="003E292E"/>
    <w:rsid w:val="003E4198"/>
    <w:rsid w:val="003E6DAB"/>
    <w:rsid w:val="003E74D2"/>
    <w:rsid w:val="003F25AB"/>
    <w:rsid w:val="003F3B3C"/>
    <w:rsid w:val="003F47F8"/>
    <w:rsid w:val="003F584A"/>
    <w:rsid w:val="00401F94"/>
    <w:rsid w:val="00403925"/>
    <w:rsid w:val="00406182"/>
    <w:rsid w:val="004067F2"/>
    <w:rsid w:val="0041005C"/>
    <w:rsid w:val="004112ED"/>
    <w:rsid w:val="00412727"/>
    <w:rsid w:val="00416F88"/>
    <w:rsid w:val="00421A4B"/>
    <w:rsid w:val="00421A77"/>
    <w:rsid w:val="00422D97"/>
    <w:rsid w:val="00425304"/>
    <w:rsid w:val="004275A0"/>
    <w:rsid w:val="00427BDB"/>
    <w:rsid w:val="004306E7"/>
    <w:rsid w:val="004324B5"/>
    <w:rsid w:val="00435996"/>
    <w:rsid w:val="00437164"/>
    <w:rsid w:val="004378B7"/>
    <w:rsid w:val="004406C1"/>
    <w:rsid w:val="0044153C"/>
    <w:rsid w:val="00441F07"/>
    <w:rsid w:val="0044219A"/>
    <w:rsid w:val="0045017D"/>
    <w:rsid w:val="004528DB"/>
    <w:rsid w:val="00461C07"/>
    <w:rsid w:val="00465C78"/>
    <w:rsid w:val="00470A97"/>
    <w:rsid w:val="004738C8"/>
    <w:rsid w:val="0047519B"/>
    <w:rsid w:val="00475D92"/>
    <w:rsid w:val="00480F1D"/>
    <w:rsid w:val="0048778C"/>
    <w:rsid w:val="00487C12"/>
    <w:rsid w:val="0049143E"/>
    <w:rsid w:val="0049161A"/>
    <w:rsid w:val="00492493"/>
    <w:rsid w:val="004943E8"/>
    <w:rsid w:val="00494803"/>
    <w:rsid w:val="0049516D"/>
    <w:rsid w:val="00495319"/>
    <w:rsid w:val="00495713"/>
    <w:rsid w:val="004957E7"/>
    <w:rsid w:val="004A70B4"/>
    <w:rsid w:val="004A7482"/>
    <w:rsid w:val="004B22A0"/>
    <w:rsid w:val="004B3613"/>
    <w:rsid w:val="004B7DD5"/>
    <w:rsid w:val="004C0333"/>
    <w:rsid w:val="004D055E"/>
    <w:rsid w:val="004D0BEF"/>
    <w:rsid w:val="004D0C32"/>
    <w:rsid w:val="004D21DB"/>
    <w:rsid w:val="004D5874"/>
    <w:rsid w:val="004D7CA0"/>
    <w:rsid w:val="004E171A"/>
    <w:rsid w:val="004E5840"/>
    <w:rsid w:val="004E6E8B"/>
    <w:rsid w:val="004E7CCB"/>
    <w:rsid w:val="004F5C13"/>
    <w:rsid w:val="005023C5"/>
    <w:rsid w:val="00502D8D"/>
    <w:rsid w:val="0050446A"/>
    <w:rsid w:val="0050622B"/>
    <w:rsid w:val="00506572"/>
    <w:rsid w:val="00506F33"/>
    <w:rsid w:val="0051257F"/>
    <w:rsid w:val="005127EA"/>
    <w:rsid w:val="005146D0"/>
    <w:rsid w:val="00515FF8"/>
    <w:rsid w:val="005165F1"/>
    <w:rsid w:val="00517A6F"/>
    <w:rsid w:val="005212B9"/>
    <w:rsid w:val="00523390"/>
    <w:rsid w:val="00524B43"/>
    <w:rsid w:val="00524D60"/>
    <w:rsid w:val="0052650C"/>
    <w:rsid w:val="00530489"/>
    <w:rsid w:val="005350DB"/>
    <w:rsid w:val="0053543A"/>
    <w:rsid w:val="00542053"/>
    <w:rsid w:val="00542896"/>
    <w:rsid w:val="00544367"/>
    <w:rsid w:val="00544948"/>
    <w:rsid w:val="005459F9"/>
    <w:rsid w:val="00547953"/>
    <w:rsid w:val="00547F5D"/>
    <w:rsid w:val="00551696"/>
    <w:rsid w:val="00552D16"/>
    <w:rsid w:val="005535E2"/>
    <w:rsid w:val="005566B1"/>
    <w:rsid w:val="005610AA"/>
    <w:rsid w:val="00561429"/>
    <w:rsid w:val="00562700"/>
    <w:rsid w:val="005627C1"/>
    <w:rsid w:val="00562F2C"/>
    <w:rsid w:val="00563FA6"/>
    <w:rsid w:val="0056550B"/>
    <w:rsid w:val="0056674A"/>
    <w:rsid w:val="00567703"/>
    <w:rsid w:val="00570150"/>
    <w:rsid w:val="005701DC"/>
    <w:rsid w:val="005702B1"/>
    <w:rsid w:val="00572ECB"/>
    <w:rsid w:val="005734DD"/>
    <w:rsid w:val="005748F4"/>
    <w:rsid w:val="00574AC7"/>
    <w:rsid w:val="00576A67"/>
    <w:rsid w:val="0057701F"/>
    <w:rsid w:val="0057740F"/>
    <w:rsid w:val="005774C9"/>
    <w:rsid w:val="0057753A"/>
    <w:rsid w:val="00580520"/>
    <w:rsid w:val="00581248"/>
    <w:rsid w:val="00582C37"/>
    <w:rsid w:val="00590084"/>
    <w:rsid w:val="00591040"/>
    <w:rsid w:val="005923CC"/>
    <w:rsid w:val="00592F3C"/>
    <w:rsid w:val="00594382"/>
    <w:rsid w:val="00594644"/>
    <w:rsid w:val="005A1783"/>
    <w:rsid w:val="005A3B94"/>
    <w:rsid w:val="005A4676"/>
    <w:rsid w:val="005A7439"/>
    <w:rsid w:val="005A7F76"/>
    <w:rsid w:val="005B0780"/>
    <w:rsid w:val="005B31E7"/>
    <w:rsid w:val="005B66EE"/>
    <w:rsid w:val="005C109E"/>
    <w:rsid w:val="005C2D04"/>
    <w:rsid w:val="005C6EA6"/>
    <w:rsid w:val="005D66AE"/>
    <w:rsid w:val="005E1D17"/>
    <w:rsid w:val="005E1FA3"/>
    <w:rsid w:val="005E2EB6"/>
    <w:rsid w:val="005E393E"/>
    <w:rsid w:val="005E64D8"/>
    <w:rsid w:val="005E6D9C"/>
    <w:rsid w:val="005E7B43"/>
    <w:rsid w:val="005F1B96"/>
    <w:rsid w:val="005F2A61"/>
    <w:rsid w:val="005F4555"/>
    <w:rsid w:val="005F5FE7"/>
    <w:rsid w:val="00600E9A"/>
    <w:rsid w:val="006034DC"/>
    <w:rsid w:val="00605009"/>
    <w:rsid w:val="006052CE"/>
    <w:rsid w:val="0060772B"/>
    <w:rsid w:val="00607B28"/>
    <w:rsid w:val="00613EF8"/>
    <w:rsid w:val="006142C2"/>
    <w:rsid w:val="00614CB3"/>
    <w:rsid w:val="00614D0D"/>
    <w:rsid w:val="00614D67"/>
    <w:rsid w:val="00615816"/>
    <w:rsid w:val="006158DC"/>
    <w:rsid w:val="00617D95"/>
    <w:rsid w:val="006201EF"/>
    <w:rsid w:val="00621CEE"/>
    <w:rsid w:val="00623472"/>
    <w:rsid w:val="00626383"/>
    <w:rsid w:val="00626462"/>
    <w:rsid w:val="006265A3"/>
    <w:rsid w:val="00626DB0"/>
    <w:rsid w:val="006270BD"/>
    <w:rsid w:val="006279BA"/>
    <w:rsid w:val="0063096F"/>
    <w:rsid w:val="00637B0E"/>
    <w:rsid w:val="00640E8D"/>
    <w:rsid w:val="00645CEC"/>
    <w:rsid w:val="00651380"/>
    <w:rsid w:val="00652515"/>
    <w:rsid w:val="00664C5D"/>
    <w:rsid w:val="0066562F"/>
    <w:rsid w:val="00667CC5"/>
    <w:rsid w:val="006706D1"/>
    <w:rsid w:val="00670D5B"/>
    <w:rsid w:val="006752E7"/>
    <w:rsid w:val="006805A6"/>
    <w:rsid w:val="006806BE"/>
    <w:rsid w:val="00680D92"/>
    <w:rsid w:val="006836CE"/>
    <w:rsid w:val="00683E66"/>
    <w:rsid w:val="00683EA6"/>
    <w:rsid w:val="00687C31"/>
    <w:rsid w:val="00692287"/>
    <w:rsid w:val="006A0135"/>
    <w:rsid w:val="006A175E"/>
    <w:rsid w:val="006A621D"/>
    <w:rsid w:val="006B23FA"/>
    <w:rsid w:val="006B3043"/>
    <w:rsid w:val="006B342D"/>
    <w:rsid w:val="006B3A30"/>
    <w:rsid w:val="006B3A77"/>
    <w:rsid w:val="006B43CF"/>
    <w:rsid w:val="006B4A43"/>
    <w:rsid w:val="006B4C7F"/>
    <w:rsid w:val="006B507D"/>
    <w:rsid w:val="006B57A6"/>
    <w:rsid w:val="006C3533"/>
    <w:rsid w:val="006C658C"/>
    <w:rsid w:val="006C74C2"/>
    <w:rsid w:val="006D0020"/>
    <w:rsid w:val="006D023C"/>
    <w:rsid w:val="006D10CE"/>
    <w:rsid w:val="006D1BD7"/>
    <w:rsid w:val="006D20D6"/>
    <w:rsid w:val="006D3733"/>
    <w:rsid w:val="006D3895"/>
    <w:rsid w:val="006D6183"/>
    <w:rsid w:val="006E05D4"/>
    <w:rsid w:val="006E2020"/>
    <w:rsid w:val="006E36D6"/>
    <w:rsid w:val="006E5B30"/>
    <w:rsid w:val="006E783C"/>
    <w:rsid w:val="006F1E57"/>
    <w:rsid w:val="006F20F1"/>
    <w:rsid w:val="006F5FB9"/>
    <w:rsid w:val="006F7DD5"/>
    <w:rsid w:val="00701A2B"/>
    <w:rsid w:val="00702019"/>
    <w:rsid w:val="0070587F"/>
    <w:rsid w:val="00705EFE"/>
    <w:rsid w:val="00706BE9"/>
    <w:rsid w:val="00707C9B"/>
    <w:rsid w:val="00717F87"/>
    <w:rsid w:val="007212BC"/>
    <w:rsid w:val="00721B77"/>
    <w:rsid w:val="00724DC7"/>
    <w:rsid w:val="007253C0"/>
    <w:rsid w:val="00725996"/>
    <w:rsid w:val="00727F6E"/>
    <w:rsid w:val="0073253C"/>
    <w:rsid w:val="00734524"/>
    <w:rsid w:val="00734AD0"/>
    <w:rsid w:val="00735DD4"/>
    <w:rsid w:val="007376F1"/>
    <w:rsid w:val="00741024"/>
    <w:rsid w:val="007410CD"/>
    <w:rsid w:val="007414B6"/>
    <w:rsid w:val="007430AB"/>
    <w:rsid w:val="007445EC"/>
    <w:rsid w:val="00746CE9"/>
    <w:rsid w:val="00750A3C"/>
    <w:rsid w:val="00750B8B"/>
    <w:rsid w:val="00751D03"/>
    <w:rsid w:val="007541AC"/>
    <w:rsid w:val="007542D7"/>
    <w:rsid w:val="007550BC"/>
    <w:rsid w:val="00756AD8"/>
    <w:rsid w:val="00762B44"/>
    <w:rsid w:val="00763130"/>
    <w:rsid w:val="00763697"/>
    <w:rsid w:val="00763F4A"/>
    <w:rsid w:val="007662C7"/>
    <w:rsid w:val="007706D7"/>
    <w:rsid w:val="007725EC"/>
    <w:rsid w:val="0077295C"/>
    <w:rsid w:val="0077498A"/>
    <w:rsid w:val="00774B48"/>
    <w:rsid w:val="00774D56"/>
    <w:rsid w:val="007804F4"/>
    <w:rsid w:val="00780B3E"/>
    <w:rsid w:val="00780D3A"/>
    <w:rsid w:val="00781157"/>
    <w:rsid w:val="00781ED1"/>
    <w:rsid w:val="00783A67"/>
    <w:rsid w:val="00783D65"/>
    <w:rsid w:val="00784D71"/>
    <w:rsid w:val="00787573"/>
    <w:rsid w:val="00790F4F"/>
    <w:rsid w:val="00791248"/>
    <w:rsid w:val="007914AD"/>
    <w:rsid w:val="00791E2F"/>
    <w:rsid w:val="0079490B"/>
    <w:rsid w:val="007A01B3"/>
    <w:rsid w:val="007A1AA5"/>
    <w:rsid w:val="007A2215"/>
    <w:rsid w:val="007A25DF"/>
    <w:rsid w:val="007A46AB"/>
    <w:rsid w:val="007A7011"/>
    <w:rsid w:val="007B1708"/>
    <w:rsid w:val="007B378D"/>
    <w:rsid w:val="007B7278"/>
    <w:rsid w:val="007C04C4"/>
    <w:rsid w:val="007C2839"/>
    <w:rsid w:val="007C4DA6"/>
    <w:rsid w:val="007C608A"/>
    <w:rsid w:val="007C646F"/>
    <w:rsid w:val="007D153E"/>
    <w:rsid w:val="007D3105"/>
    <w:rsid w:val="007D3300"/>
    <w:rsid w:val="007D3784"/>
    <w:rsid w:val="007D38D4"/>
    <w:rsid w:val="007D4DE0"/>
    <w:rsid w:val="007D4E6B"/>
    <w:rsid w:val="007D5321"/>
    <w:rsid w:val="007D7CA8"/>
    <w:rsid w:val="007E167F"/>
    <w:rsid w:val="007E2387"/>
    <w:rsid w:val="007F0705"/>
    <w:rsid w:val="007F25CF"/>
    <w:rsid w:val="007F57F9"/>
    <w:rsid w:val="007F7194"/>
    <w:rsid w:val="007F7A41"/>
    <w:rsid w:val="00800249"/>
    <w:rsid w:val="008005F7"/>
    <w:rsid w:val="008032C2"/>
    <w:rsid w:val="008045A9"/>
    <w:rsid w:val="008046AD"/>
    <w:rsid w:val="00807625"/>
    <w:rsid w:val="008119E0"/>
    <w:rsid w:val="00812AE5"/>
    <w:rsid w:val="008138B4"/>
    <w:rsid w:val="00815FD4"/>
    <w:rsid w:val="00820116"/>
    <w:rsid w:val="0082271A"/>
    <w:rsid w:val="00823492"/>
    <w:rsid w:val="00831FF0"/>
    <w:rsid w:val="0083396F"/>
    <w:rsid w:val="00834542"/>
    <w:rsid w:val="00835297"/>
    <w:rsid w:val="00836228"/>
    <w:rsid w:val="00836F46"/>
    <w:rsid w:val="00837639"/>
    <w:rsid w:val="008400D9"/>
    <w:rsid w:val="008435E2"/>
    <w:rsid w:val="00846452"/>
    <w:rsid w:val="00846E02"/>
    <w:rsid w:val="0085181B"/>
    <w:rsid w:val="0085274A"/>
    <w:rsid w:val="00852FCC"/>
    <w:rsid w:val="00860F7E"/>
    <w:rsid w:val="008619A5"/>
    <w:rsid w:val="00864967"/>
    <w:rsid w:val="00864E9A"/>
    <w:rsid w:val="00865CAE"/>
    <w:rsid w:val="00866454"/>
    <w:rsid w:val="00867B32"/>
    <w:rsid w:val="008720A2"/>
    <w:rsid w:val="00873EF5"/>
    <w:rsid w:val="008746AA"/>
    <w:rsid w:val="00880945"/>
    <w:rsid w:val="0088241A"/>
    <w:rsid w:val="00883BFB"/>
    <w:rsid w:val="008848EC"/>
    <w:rsid w:val="00884B71"/>
    <w:rsid w:val="00885933"/>
    <w:rsid w:val="00885EF3"/>
    <w:rsid w:val="00891844"/>
    <w:rsid w:val="00891D3D"/>
    <w:rsid w:val="008936DC"/>
    <w:rsid w:val="00893D8C"/>
    <w:rsid w:val="008A2FE3"/>
    <w:rsid w:val="008A3256"/>
    <w:rsid w:val="008A3C34"/>
    <w:rsid w:val="008A6E30"/>
    <w:rsid w:val="008B056A"/>
    <w:rsid w:val="008B2C55"/>
    <w:rsid w:val="008B51F7"/>
    <w:rsid w:val="008B73AF"/>
    <w:rsid w:val="008B7742"/>
    <w:rsid w:val="008C1E8D"/>
    <w:rsid w:val="008C683D"/>
    <w:rsid w:val="008C738D"/>
    <w:rsid w:val="008C7665"/>
    <w:rsid w:val="008C7B38"/>
    <w:rsid w:val="008C7F2E"/>
    <w:rsid w:val="008D0802"/>
    <w:rsid w:val="008D2899"/>
    <w:rsid w:val="008D6483"/>
    <w:rsid w:val="008E4F81"/>
    <w:rsid w:val="008E690D"/>
    <w:rsid w:val="008F08FC"/>
    <w:rsid w:val="008F38FE"/>
    <w:rsid w:val="008F5A72"/>
    <w:rsid w:val="008F7D82"/>
    <w:rsid w:val="00900B4D"/>
    <w:rsid w:val="00902347"/>
    <w:rsid w:val="009023CA"/>
    <w:rsid w:val="009041EE"/>
    <w:rsid w:val="0090436D"/>
    <w:rsid w:val="009058B5"/>
    <w:rsid w:val="009066A3"/>
    <w:rsid w:val="00907F29"/>
    <w:rsid w:val="00910A3D"/>
    <w:rsid w:val="00913BC3"/>
    <w:rsid w:val="00914EF2"/>
    <w:rsid w:val="00915BCE"/>
    <w:rsid w:val="00915E78"/>
    <w:rsid w:val="0091731C"/>
    <w:rsid w:val="00920D38"/>
    <w:rsid w:val="00920DB4"/>
    <w:rsid w:val="00920F5D"/>
    <w:rsid w:val="00921D63"/>
    <w:rsid w:val="00926467"/>
    <w:rsid w:val="0092683E"/>
    <w:rsid w:val="00927510"/>
    <w:rsid w:val="00930A32"/>
    <w:rsid w:val="00933873"/>
    <w:rsid w:val="00934D83"/>
    <w:rsid w:val="00936595"/>
    <w:rsid w:val="00936F8D"/>
    <w:rsid w:val="0094109E"/>
    <w:rsid w:val="00941C79"/>
    <w:rsid w:val="00941D0E"/>
    <w:rsid w:val="00943637"/>
    <w:rsid w:val="00950A70"/>
    <w:rsid w:val="0095243C"/>
    <w:rsid w:val="009555D7"/>
    <w:rsid w:val="0096044D"/>
    <w:rsid w:val="009607F8"/>
    <w:rsid w:val="00962B54"/>
    <w:rsid w:val="00962F12"/>
    <w:rsid w:val="0096304A"/>
    <w:rsid w:val="00965CC1"/>
    <w:rsid w:val="00966B67"/>
    <w:rsid w:val="00966F5A"/>
    <w:rsid w:val="00967CEE"/>
    <w:rsid w:val="00970474"/>
    <w:rsid w:val="00971FA2"/>
    <w:rsid w:val="009727BC"/>
    <w:rsid w:val="009752E6"/>
    <w:rsid w:val="00975372"/>
    <w:rsid w:val="00976971"/>
    <w:rsid w:val="00976D02"/>
    <w:rsid w:val="009804AB"/>
    <w:rsid w:val="00984258"/>
    <w:rsid w:val="0098730F"/>
    <w:rsid w:val="00990185"/>
    <w:rsid w:val="00991B59"/>
    <w:rsid w:val="00991B6A"/>
    <w:rsid w:val="00993C23"/>
    <w:rsid w:val="00993E7B"/>
    <w:rsid w:val="009978B2"/>
    <w:rsid w:val="009A0C2C"/>
    <w:rsid w:val="009A5F45"/>
    <w:rsid w:val="009A62B2"/>
    <w:rsid w:val="009A7360"/>
    <w:rsid w:val="009A75EE"/>
    <w:rsid w:val="009A78CC"/>
    <w:rsid w:val="009A7F15"/>
    <w:rsid w:val="009B022B"/>
    <w:rsid w:val="009B4B11"/>
    <w:rsid w:val="009B727B"/>
    <w:rsid w:val="009B79F4"/>
    <w:rsid w:val="009C0109"/>
    <w:rsid w:val="009C232E"/>
    <w:rsid w:val="009C3243"/>
    <w:rsid w:val="009C3ABC"/>
    <w:rsid w:val="009C5AE6"/>
    <w:rsid w:val="009D2CF0"/>
    <w:rsid w:val="009D528E"/>
    <w:rsid w:val="009D73FD"/>
    <w:rsid w:val="009E0DA3"/>
    <w:rsid w:val="009E1F02"/>
    <w:rsid w:val="009E6A09"/>
    <w:rsid w:val="009E6D6F"/>
    <w:rsid w:val="009F017D"/>
    <w:rsid w:val="009F086D"/>
    <w:rsid w:val="009F1441"/>
    <w:rsid w:val="009F182C"/>
    <w:rsid w:val="009F2C39"/>
    <w:rsid w:val="009F30BC"/>
    <w:rsid w:val="009F463C"/>
    <w:rsid w:val="00A01A2F"/>
    <w:rsid w:val="00A026C9"/>
    <w:rsid w:val="00A04310"/>
    <w:rsid w:val="00A050AB"/>
    <w:rsid w:val="00A12C2F"/>
    <w:rsid w:val="00A20E03"/>
    <w:rsid w:val="00A22942"/>
    <w:rsid w:val="00A22E7A"/>
    <w:rsid w:val="00A245F5"/>
    <w:rsid w:val="00A27BEC"/>
    <w:rsid w:val="00A33FBC"/>
    <w:rsid w:val="00A34CA7"/>
    <w:rsid w:val="00A3596A"/>
    <w:rsid w:val="00A360E6"/>
    <w:rsid w:val="00A40553"/>
    <w:rsid w:val="00A417C7"/>
    <w:rsid w:val="00A41950"/>
    <w:rsid w:val="00A4334C"/>
    <w:rsid w:val="00A44A7E"/>
    <w:rsid w:val="00A47FAE"/>
    <w:rsid w:val="00A51138"/>
    <w:rsid w:val="00A511A7"/>
    <w:rsid w:val="00A51C75"/>
    <w:rsid w:val="00A54F76"/>
    <w:rsid w:val="00A57D05"/>
    <w:rsid w:val="00A603CC"/>
    <w:rsid w:val="00A6279E"/>
    <w:rsid w:val="00A64739"/>
    <w:rsid w:val="00A64CC2"/>
    <w:rsid w:val="00A6504E"/>
    <w:rsid w:val="00A65E1B"/>
    <w:rsid w:val="00A66A09"/>
    <w:rsid w:val="00A67468"/>
    <w:rsid w:val="00A70AC7"/>
    <w:rsid w:val="00A72320"/>
    <w:rsid w:val="00A73A5F"/>
    <w:rsid w:val="00A758EC"/>
    <w:rsid w:val="00A77B85"/>
    <w:rsid w:val="00A77F9C"/>
    <w:rsid w:val="00A82857"/>
    <w:rsid w:val="00A82AB9"/>
    <w:rsid w:val="00A84B62"/>
    <w:rsid w:val="00A85684"/>
    <w:rsid w:val="00A85BD5"/>
    <w:rsid w:val="00A85BF7"/>
    <w:rsid w:val="00A85CB5"/>
    <w:rsid w:val="00A85E66"/>
    <w:rsid w:val="00A868EF"/>
    <w:rsid w:val="00A87852"/>
    <w:rsid w:val="00A87CB9"/>
    <w:rsid w:val="00A901FE"/>
    <w:rsid w:val="00A9129E"/>
    <w:rsid w:val="00A9503F"/>
    <w:rsid w:val="00A97B0C"/>
    <w:rsid w:val="00AA1A83"/>
    <w:rsid w:val="00AA1BBC"/>
    <w:rsid w:val="00AA28F6"/>
    <w:rsid w:val="00AA2CEC"/>
    <w:rsid w:val="00AA39FB"/>
    <w:rsid w:val="00AA4A9C"/>
    <w:rsid w:val="00AA60D9"/>
    <w:rsid w:val="00AA7D56"/>
    <w:rsid w:val="00AB1E53"/>
    <w:rsid w:val="00AB3F9E"/>
    <w:rsid w:val="00AC08AB"/>
    <w:rsid w:val="00AC1141"/>
    <w:rsid w:val="00AC7A25"/>
    <w:rsid w:val="00AD10A3"/>
    <w:rsid w:val="00AD1258"/>
    <w:rsid w:val="00AD1C90"/>
    <w:rsid w:val="00AD1DAA"/>
    <w:rsid w:val="00AD47E8"/>
    <w:rsid w:val="00AD6D98"/>
    <w:rsid w:val="00AD7751"/>
    <w:rsid w:val="00AD796F"/>
    <w:rsid w:val="00AD7D4E"/>
    <w:rsid w:val="00AE0693"/>
    <w:rsid w:val="00AE12EB"/>
    <w:rsid w:val="00AE6967"/>
    <w:rsid w:val="00AF1BB5"/>
    <w:rsid w:val="00AF3F0C"/>
    <w:rsid w:val="00AF4496"/>
    <w:rsid w:val="00AF475D"/>
    <w:rsid w:val="00AF5EF9"/>
    <w:rsid w:val="00AF6237"/>
    <w:rsid w:val="00AF6778"/>
    <w:rsid w:val="00AF74A8"/>
    <w:rsid w:val="00AF7532"/>
    <w:rsid w:val="00AF7A59"/>
    <w:rsid w:val="00B00B12"/>
    <w:rsid w:val="00B01EB0"/>
    <w:rsid w:val="00B0318C"/>
    <w:rsid w:val="00B046A8"/>
    <w:rsid w:val="00B11097"/>
    <w:rsid w:val="00B115B0"/>
    <w:rsid w:val="00B14E2F"/>
    <w:rsid w:val="00B17841"/>
    <w:rsid w:val="00B207E6"/>
    <w:rsid w:val="00B21785"/>
    <w:rsid w:val="00B219F5"/>
    <w:rsid w:val="00B22009"/>
    <w:rsid w:val="00B22026"/>
    <w:rsid w:val="00B23067"/>
    <w:rsid w:val="00B23262"/>
    <w:rsid w:val="00B2543E"/>
    <w:rsid w:val="00B25FF2"/>
    <w:rsid w:val="00B267E0"/>
    <w:rsid w:val="00B27545"/>
    <w:rsid w:val="00B30391"/>
    <w:rsid w:val="00B31530"/>
    <w:rsid w:val="00B31A98"/>
    <w:rsid w:val="00B34963"/>
    <w:rsid w:val="00B36BDC"/>
    <w:rsid w:val="00B37444"/>
    <w:rsid w:val="00B37ADA"/>
    <w:rsid w:val="00B4027B"/>
    <w:rsid w:val="00B404ED"/>
    <w:rsid w:val="00B43378"/>
    <w:rsid w:val="00B43A2E"/>
    <w:rsid w:val="00B44BF0"/>
    <w:rsid w:val="00B45B2E"/>
    <w:rsid w:val="00B500A0"/>
    <w:rsid w:val="00B507FB"/>
    <w:rsid w:val="00B51267"/>
    <w:rsid w:val="00B54795"/>
    <w:rsid w:val="00B63C47"/>
    <w:rsid w:val="00B6573A"/>
    <w:rsid w:val="00B71531"/>
    <w:rsid w:val="00B76F6E"/>
    <w:rsid w:val="00B773B6"/>
    <w:rsid w:val="00B80529"/>
    <w:rsid w:val="00B81564"/>
    <w:rsid w:val="00B82B0B"/>
    <w:rsid w:val="00B82BCD"/>
    <w:rsid w:val="00B83513"/>
    <w:rsid w:val="00B838C3"/>
    <w:rsid w:val="00B8426A"/>
    <w:rsid w:val="00B86894"/>
    <w:rsid w:val="00B86A7B"/>
    <w:rsid w:val="00B90446"/>
    <w:rsid w:val="00B93224"/>
    <w:rsid w:val="00B9451C"/>
    <w:rsid w:val="00B950BE"/>
    <w:rsid w:val="00B959F7"/>
    <w:rsid w:val="00BA0FD1"/>
    <w:rsid w:val="00BA2CDC"/>
    <w:rsid w:val="00BA2D78"/>
    <w:rsid w:val="00BA503E"/>
    <w:rsid w:val="00BA5DA9"/>
    <w:rsid w:val="00BA5FB3"/>
    <w:rsid w:val="00BC0617"/>
    <w:rsid w:val="00BC0D11"/>
    <w:rsid w:val="00BC1DA5"/>
    <w:rsid w:val="00BC43B7"/>
    <w:rsid w:val="00BC4860"/>
    <w:rsid w:val="00BD1CAD"/>
    <w:rsid w:val="00BD29E4"/>
    <w:rsid w:val="00BD3A7B"/>
    <w:rsid w:val="00BD44EE"/>
    <w:rsid w:val="00BD6B33"/>
    <w:rsid w:val="00BD77EC"/>
    <w:rsid w:val="00BD7841"/>
    <w:rsid w:val="00BE2BC5"/>
    <w:rsid w:val="00BE39B3"/>
    <w:rsid w:val="00BE3BA4"/>
    <w:rsid w:val="00BE75BA"/>
    <w:rsid w:val="00BE78A2"/>
    <w:rsid w:val="00BE7990"/>
    <w:rsid w:val="00BE7C53"/>
    <w:rsid w:val="00BF0136"/>
    <w:rsid w:val="00BF02B5"/>
    <w:rsid w:val="00BF02BA"/>
    <w:rsid w:val="00BF0C6F"/>
    <w:rsid w:val="00BF0CAA"/>
    <w:rsid w:val="00BF13E0"/>
    <w:rsid w:val="00BF149F"/>
    <w:rsid w:val="00BF34F7"/>
    <w:rsid w:val="00BF379F"/>
    <w:rsid w:val="00BF3939"/>
    <w:rsid w:val="00C03E64"/>
    <w:rsid w:val="00C051F9"/>
    <w:rsid w:val="00C07634"/>
    <w:rsid w:val="00C1030A"/>
    <w:rsid w:val="00C11175"/>
    <w:rsid w:val="00C11360"/>
    <w:rsid w:val="00C136A4"/>
    <w:rsid w:val="00C137FB"/>
    <w:rsid w:val="00C13CD6"/>
    <w:rsid w:val="00C17B23"/>
    <w:rsid w:val="00C2024C"/>
    <w:rsid w:val="00C24251"/>
    <w:rsid w:val="00C2471C"/>
    <w:rsid w:val="00C25012"/>
    <w:rsid w:val="00C251CF"/>
    <w:rsid w:val="00C25DA1"/>
    <w:rsid w:val="00C301FD"/>
    <w:rsid w:val="00C314A0"/>
    <w:rsid w:val="00C31FE0"/>
    <w:rsid w:val="00C343EC"/>
    <w:rsid w:val="00C36F0B"/>
    <w:rsid w:val="00C42BE1"/>
    <w:rsid w:val="00C44F12"/>
    <w:rsid w:val="00C46B8B"/>
    <w:rsid w:val="00C50DA1"/>
    <w:rsid w:val="00C514D9"/>
    <w:rsid w:val="00C519FD"/>
    <w:rsid w:val="00C534E5"/>
    <w:rsid w:val="00C553E8"/>
    <w:rsid w:val="00C55EAA"/>
    <w:rsid w:val="00C5740D"/>
    <w:rsid w:val="00C63639"/>
    <w:rsid w:val="00C65C9D"/>
    <w:rsid w:val="00C6654C"/>
    <w:rsid w:val="00C6754A"/>
    <w:rsid w:val="00C70B20"/>
    <w:rsid w:val="00C70EB7"/>
    <w:rsid w:val="00C720A8"/>
    <w:rsid w:val="00C72EE0"/>
    <w:rsid w:val="00C73A35"/>
    <w:rsid w:val="00C77413"/>
    <w:rsid w:val="00C82CD4"/>
    <w:rsid w:val="00C854E1"/>
    <w:rsid w:val="00C87D2A"/>
    <w:rsid w:val="00C87F3B"/>
    <w:rsid w:val="00C90681"/>
    <w:rsid w:val="00C90F84"/>
    <w:rsid w:val="00C91D8B"/>
    <w:rsid w:val="00C92725"/>
    <w:rsid w:val="00CA0FDC"/>
    <w:rsid w:val="00CA1378"/>
    <w:rsid w:val="00CA2451"/>
    <w:rsid w:val="00CA4E6A"/>
    <w:rsid w:val="00CA55A7"/>
    <w:rsid w:val="00CB1F20"/>
    <w:rsid w:val="00CB2135"/>
    <w:rsid w:val="00CB2F30"/>
    <w:rsid w:val="00CB68ED"/>
    <w:rsid w:val="00CB6DEF"/>
    <w:rsid w:val="00CB7469"/>
    <w:rsid w:val="00CB76B6"/>
    <w:rsid w:val="00CC0388"/>
    <w:rsid w:val="00CC213F"/>
    <w:rsid w:val="00CC2F7C"/>
    <w:rsid w:val="00CC3344"/>
    <w:rsid w:val="00CC40AB"/>
    <w:rsid w:val="00CC4EFB"/>
    <w:rsid w:val="00CD0F77"/>
    <w:rsid w:val="00CD17C3"/>
    <w:rsid w:val="00CD4CA2"/>
    <w:rsid w:val="00CE0133"/>
    <w:rsid w:val="00CE2409"/>
    <w:rsid w:val="00CE3427"/>
    <w:rsid w:val="00CE51CC"/>
    <w:rsid w:val="00CE6C7B"/>
    <w:rsid w:val="00CE71DF"/>
    <w:rsid w:val="00CF0B2F"/>
    <w:rsid w:val="00CF40E7"/>
    <w:rsid w:val="00CF6042"/>
    <w:rsid w:val="00CF6228"/>
    <w:rsid w:val="00D0134F"/>
    <w:rsid w:val="00D01F9E"/>
    <w:rsid w:val="00D02554"/>
    <w:rsid w:val="00D04A6C"/>
    <w:rsid w:val="00D04F22"/>
    <w:rsid w:val="00D06F6A"/>
    <w:rsid w:val="00D0747C"/>
    <w:rsid w:val="00D078A9"/>
    <w:rsid w:val="00D10DDF"/>
    <w:rsid w:val="00D1166A"/>
    <w:rsid w:val="00D12927"/>
    <w:rsid w:val="00D12CC5"/>
    <w:rsid w:val="00D13E65"/>
    <w:rsid w:val="00D15102"/>
    <w:rsid w:val="00D1663D"/>
    <w:rsid w:val="00D17F6F"/>
    <w:rsid w:val="00D22F37"/>
    <w:rsid w:val="00D249CB"/>
    <w:rsid w:val="00D256E6"/>
    <w:rsid w:val="00D270F1"/>
    <w:rsid w:val="00D2730C"/>
    <w:rsid w:val="00D27613"/>
    <w:rsid w:val="00D27E3F"/>
    <w:rsid w:val="00D31BF9"/>
    <w:rsid w:val="00D31C03"/>
    <w:rsid w:val="00D31FA3"/>
    <w:rsid w:val="00D35B87"/>
    <w:rsid w:val="00D36334"/>
    <w:rsid w:val="00D43186"/>
    <w:rsid w:val="00D4404F"/>
    <w:rsid w:val="00D45194"/>
    <w:rsid w:val="00D45EF9"/>
    <w:rsid w:val="00D463BD"/>
    <w:rsid w:val="00D47927"/>
    <w:rsid w:val="00D50184"/>
    <w:rsid w:val="00D52D78"/>
    <w:rsid w:val="00D562D2"/>
    <w:rsid w:val="00D57476"/>
    <w:rsid w:val="00D64B6C"/>
    <w:rsid w:val="00D6602E"/>
    <w:rsid w:val="00D665BA"/>
    <w:rsid w:val="00D70DDA"/>
    <w:rsid w:val="00D713B0"/>
    <w:rsid w:val="00D71A59"/>
    <w:rsid w:val="00D72A38"/>
    <w:rsid w:val="00D73E14"/>
    <w:rsid w:val="00D766B2"/>
    <w:rsid w:val="00D81396"/>
    <w:rsid w:val="00D82DC6"/>
    <w:rsid w:val="00D8423D"/>
    <w:rsid w:val="00D908D0"/>
    <w:rsid w:val="00D92A30"/>
    <w:rsid w:val="00D94A90"/>
    <w:rsid w:val="00D96787"/>
    <w:rsid w:val="00D96EEA"/>
    <w:rsid w:val="00DA089F"/>
    <w:rsid w:val="00DA0FBF"/>
    <w:rsid w:val="00DA16ED"/>
    <w:rsid w:val="00DA258A"/>
    <w:rsid w:val="00DA36FD"/>
    <w:rsid w:val="00DA610C"/>
    <w:rsid w:val="00DA7457"/>
    <w:rsid w:val="00DB0B9B"/>
    <w:rsid w:val="00DB0BF1"/>
    <w:rsid w:val="00DB26CC"/>
    <w:rsid w:val="00DB4E0B"/>
    <w:rsid w:val="00DB5CEE"/>
    <w:rsid w:val="00DC07E8"/>
    <w:rsid w:val="00DC2EE5"/>
    <w:rsid w:val="00DC5022"/>
    <w:rsid w:val="00DC61AA"/>
    <w:rsid w:val="00DC6C4D"/>
    <w:rsid w:val="00DD4178"/>
    <w:rsid w:val="00DD6BB0"/>
    <w:rsid w:val="00DE1BE6"/>
    <w:rsid w:val="00DE318D"/>
    <w:rsid w:val="00DE6E6E"/>
    <w:rsid w:val="00DE78F0"/>
    <w:rsid w:val="00DF0F75"/>
    <w:rsid w:val="00DF257C"/>
    <w:rsid w:val="00DF404A"/>
    <w:rsid w:val="00DF4135"/>
    <w:rsid w:val="00E01366"/>
    <w:rsid w:val="00E03DB0"/>
    <w:rsid w:val="00E05AB0"/>
    <w:rsid w:val="00E06CE5"/>
    <w:rsid w:val="00E07019"/>
    <w:rsid w:val="00E1128E"/>
    <w:rsid w:val="00E113DF"/>
    <w:rsid w:val="00E114FE"/>
    <w:rsid w:val="00E200B4"/>
    <w:rsid w:val="00E213FD"/>
    <w:rsid w:val="00E21554"/>
    <w:rsid w:val="00E25D61"/>
    <w:rsid w:val="00E31CC1"/>
    <w:rsid w:val="00E34075"/>
    <w:rsid w:val="00E34A4B"/>
    <w:rsid w:val="00E35858"/>
    <w:rsid w:val="00E35D35"/>
    <w:rsid w:val="00E35E6D"/>
    <w:rsid w:val="00E36ACA"/>
    <w:rsid w:val="00E3748C"/>
    <w:rsid w:val="00E40DD4"/>
    <w:rsid w:val="00E42542"/>
    <w:rsid w:val="00E44A10"/>
    <w:rsid w:val="00E44FF5"/>
    <w:rsid w:val="00E45499"/>
    <w:rsid w:val="00E45601"/>
    <w:rsid w:val="00E46D13"/>
    <w:rsid w:val="00E476D6"/>
    <w:rsid w:val="00E5065D"/>
    <w:rsid w:val="00E50C5E"/>
    <w:rsid w:val="00E5372E"/>
    <w:rsid w:val="00E54563"/>
    <w:rsid w:val="00E555C8"/>
    <w:rsid w:val="00E600A2"/>
    <w:rsid w:val="00E6033E"/>
    <w:rsid w:val="00E640CB"/>
    <w:rsid w:val="00E6471E"/>
    <w:rsid w:val="00E64ABA"/>
    <w:rsid w:val="00E65947"/>
    <w:rsid w:val="00E66F32"/>
    <w:rsid w:val="00E67A89"/>
    <w:rsid w:val="00E67A9C"/>
    <w:rsid w:val="00E67ED7"/>
    <w:rsid w:val="00E71EE7"/>
    <w:rsid w:val="00E739BF"/>
    <w:rsid w:val="00E74C50"/>
    <w:rsid w:val="00E7739A"/>
    <w:rsid w:val="00E77606"/>
    <w:rsid w:val="00E83581"/>
    <w:rsid w:val="00E84733"/>
    <w:rsid w:val="00E905B3"/>
    <w:rsid w:val="00E909D1"/>
    <w:rsid w:val="00E90A3D"/>
    <w:rsid w:val="00E92791"/>
    <w:rsid w:val="00E954A4"/>
    <w:rsid w:val="00E96846"/>
    <w:rsid w:val="00E970B6"/>
    <w:rsid w:val="00E9749E"/>
    <w:rsid w:val="00EA437C"/>
    <w:rsid w:val="00EA5B2C"/>
    <w:rsid w:val="00EB2574"/>
    <w:rsid w:val="00EB27E4"/>
    <w:rsid w:val="00EB2817"/>
    <w:rsid w:val="00EB7FBE"/>
    <w:rsid w:val="00EC2950"/>
    <w:rsid w:val="00EC2BDA"/>
    <w:rsid w:val="00EC3F6A"/>
    <w:rsid w:val="00EC49D9"/>
    <w:rsid w:val="00ED10B6"/>
    <w:rsid w:val="00ED6173"/>
    <w:rsid w:val="00ED64A2"/>
    <w:rsid w:val="00ED6719"/>
    <w:rsid w:val="00EE0697"/>
    <w:rsid w:val="00EE1605"/>
    <w:rsid w:val="00EE259B"/>
    <w:rsid w:val="00EE4B0E"/>
    <w:rsid w:val="00EE6ADF"/>
    <w:rsid w:val="00EE6C5E"/>
    <w:rsid w:val="00EF0C69"/>
    <w:rsid w:val="00EF1D6D"/>
    <w:rsid w:val="00EF2786"/>
    <w:rsid w:val="00EF57EB"/>
    <w:rsid w:val="00EF613B"/>
    <w:rsid w:val="00F025F9"/>
    <w:rsid w:val="00F02E35"/>
    <w:rsid w:val="00F057ED"/>
    <w:rsid w:val="00F07347"/>
    <w:rsid w:val="00F104E3"/>
    <w:rsid w:val="00F112E1"/>
    <w:rsid w:val="00F12697"/>
    <w:rsid w:val="00F16536"/>
    <w:rsid w:val="00F20534"/>
    <w:rsid w:val="00F23525"/>
    <w:rsid w:val="00F23A9F"/>
    <w:rsid w:val="00F25B46"/>
    <w:rsid w:val="00F262FD"/>
    <w:rsid w:val="00F27E8D"/>
    <w:rsid w:val="00F30591"/>
    <w:rsid w:val="00F37689"/>
    <w:rsid w:val="00F41665"/>
    <w:rsid w:val="00F4240F"/>
    <w:rsid w:val="00F46F1E"/>
    <w:rsid w:val="00F50D6F"/>
    <w:rsid w:val="00F528D3"/>
    <w:rsid w:val="00F52EED"/>
    <w:rsid w:val="00F553DB"/>
    <w:rsid w:val="00F56348"/>
    <w:rsid w:val="00F563CB"/>
    <w:rsid w:val="00F565A4"/>
    <w:rsid w:val="00F5668E"/>
    <w:rsid w:val="00F56AF2"/>
    <w:rsid w:val="00F57A1A"/>
    <w:rsid w:val="00F57D2E"/>
    <w:rsid w:val="00F617D6"/>
    <w:rsid w:val="00F624EA"/>
    <w:rsid w:val="00F70CA6"/>
    <w:rsid w:val="00F70D95"/>
    <w:rsid w:val="00F73004"/>
    <w:rsid w:val="00F73592"/>
    <w:rsid w:val="00F74C12"/>
    <w:rsid w:val="00F74DCF"/>
    <w:rsid w:val="00F76709"/>
    <w:rsid w:val="00F80D38"/>
    <w:rsid w:val="00F82C83"/>
    <w:rsid w:val="00F84ADF"/>
    <w:rsid w:val="00F866ED"/>
    <w:rsid w:val="00F86B83"/>
    <w:rsid w:val="00F90C12"/>
    <w:rsid w:val="00F90F2C"/>
    <w:rsid w:val="00F921B1"/>
    <w:rsid w:val="00F94C4F"/>
    <w:rsid w:val="00F9657F"/>
    <w:rsid w:val="00F9773E"/>
    <w:rsid w:val="00FA136A"/>
    <w:rsid w:val="00FA42E8"/>
    <w:rsid w:val="00FA6347"/>
    <w:rsid w:val="00FA6D02"/>
    <w:rsid w:val="00FB0C0E"/>
    <w:rsid w:val="00FB1564"/>
    <w:rsid w:val="00FB2743"/>
    <w:rsid w:val="00FB32B3"/>
    <w:rsid w:val="00FB3975"/>
    <w:rsid w:val="00FB51C9"/>
    <w:rsid w:val="00FB5BC8"/>
    <w:rsid w:val="00FC23DA"/>
    <w:rsid w:val="00FC3529"/>
    <w:rsid w:val="00FC4001"/>
    <w:rsid w:val="00FC434D"/>
    <w:rsid w:val="00FC51E0"/>
    <w:rsid w:val="00FD2BA9"/>
    <w:rsid w:val="00FD4AC8"/>
    <w:rsid w:val="00FD5887"/>
    <w:rsid w:val="00FD6F38"/>
    <w:rsid w:val="00FE1026"/>
    <w:rsid w:val="00FE1EBF"/>
    <w:rsid w:val="00FE2E83"/>
    <w:rsid w:val="00FE357A"/>
    <w:rsid w:val="00FE5151"/>
    <w:rsid w:val="00FF0B4B"/>
    <w:rsid w:val="00FF0DBE"/>
    <w:rsid w:val="00FF43CA"/>
    <w:rsid w:val="00FF6C05"/>
    <w:rsid w:val="00FF70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4C0DB43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MS Mincho" w:eastAsia="MS Mincho" w:hAnsi="MS Mincho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0529"/>
    <w:pPr>
      <w:widowControl w:val="0"/>
      <w:jc w:val="both"/>
    </w:pPr>
    <w:rPr>
      <w:kern w:val="2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80AC8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7D7CA8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7D7CA8"/>
    <w:rPr>
      <w:kern w:val="2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7D7CA8"/>
  </w:style>
  <w:style w:type="paragraph" w:styleId="ListParagraph">
    <w:name w:val="List Paragraph"/>
    <w:basedOn w:val="Normal"/>
    <w:uiPriority w:val="34"/>
    <w:qFormat/>
    <w:rsid w:val="009058B5"/>
    <w:pPr>
      <w:ind w:leftChars="400" w:left="96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07FA5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7FA5"/>
    <w:rPr>
      <w:rFonts w:ascii="ヒラギノ角ゴ ProN W3" w:eastAsia="ヒラギノ角ゴ ProN W3"/>
      <w:kern w:val="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6562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6562F"/>
    <w:rPr>
      <w:kern w:val="2"/>
      <w:sz w:val="18"/>
      <w:szCs w:val="18"/>
    </w:rPr>
  </w:style>
  <w:style w:type="paragraph" w:styleId="PlainText">
    <w:name w:val="Plain Text"/>
    <w:basedOn w:val="Normal"/>
    <w:link w:val="PlainTextChar"/>
    <w:rsid w:val="00E46D13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E46D13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styleId="Emphasis">
    <w:name w:val="Emphasis"/>
    <w:qFormat/>
    <w:rsid w:val="00791248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MS Mincho" w:eastAsia="MS Mincho" w:hAnsi="MS Mincho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0529"/>
    <w:pPr>
      <w:widowControl w:val="0"/>
      <w:jc w:val="both"/>
    </w:pPr>
    <w:rPr>
      <w:kern w:val="2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80AC8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7D7CA8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7D7CA8"/>
    <w:rPr>
      <w:kern w:val="2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7D7CA8"/>
  </w:style>
  <w:style w:type="paragraph" w:styleId="ListParagraph">
    <w:name w:val="List Paragraph"/>
    <w:basedOn w:val="Normal"/>
    <w:uiPriority w:val="34"/>
    <w:qFormat/>
    <w:rsid w:val="009058B5"/>
    <w:pPr>
      <w:ind w:leftChars="400" w:left="96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07FA5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7FA5"/>
    <w:rPr>
      <w:rFonts w:ascii="ヒラギノ角ゴ ProN W3" w:eastAsia="ヒラギノ角ゴ ProN W3"/>
      <w:kern w:val="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6562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6562F"/>
    <w:rPr>
      <w:kern w:val="2"/>
      <w:sz w:val="18"/>
      <w:szCs w:val="18"/>
    </w:rPr>
  </w:style>
  <w:style w:type="paragraph" w:styleId="PlainText">
    <w:name w:val="Plain Text"/>
    <w:basedOn w:val="Normal"/>
    <w:link w:val="PlainTextChar"/>
    <w:rsid w:val="00E46D13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E46D13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styleId="Emphasis">
    <w:name w:val="Emphasis"/>
    <w:qFormat/>
    <w:rsid w:val="00791248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185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7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3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5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08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37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43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5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69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2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76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55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5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71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1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39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63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28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15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2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1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4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2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54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esuzuki-tky@umin.ac.jp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3</Pages>
  <Words>10537</Words>
  <Characters>60063</Characters>
  <Application>Microsoft Macintosh Word</Application>
  <DocSecurity>0</DocSecurity>
  <Lines>500</Lines>
  <Paragraphs>14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4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鈴木 越</dc:creator>
  <cp:keywords/>
  <dc:description/>
  <cp:lastModifiedBy>Na Ma</cp:lastModifiedBy>
  <cp:revision>2</cp:revision>
  <dcterms:created xsi:type="dcterms:W3CDTF">2015-11-24T03:22:00Z</dcterms:created>
  <dcterms:modified xsi:type="dcterms:W3CDTF">2015-11-24T03:22:00Z</dcterms:modified>
</cp:coreProperties>
</file>